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7777777" w:rsidR="00901659" w:rsidRPr="005D40AA" w:rsidRDefault="00C90D12">
      <w:pPr>
        <w:jc w:val="center"/>
        <w:rPr>
          <w:b/>
        </w:rPr>
      </w:pPr>
      <w:r w:rsidRPr="005D40AA">
        <w:rPr>
          <w:b/>
          <w:noProof/>
        </w:rPr>
        <w:drawing>
          <wp:inline distT="0" distB="0" distL="0" distR="0" wp14:anchorId="76CF665A" wp14:editId="0D9690BF">
            <wp:extent cx="2143007" cy="1030292"/>
            <wp:effectExtent l="0" t="0" r="0" b="0"/>
            <wp:docPr id="397041591" name="image4.png" descr="Logotipo&#10;&#10;Descripción generada automáticamente"/>
            <wp:cNvGraphicFramePr/>
            <a:graphic xmlns:a="http://schemas.openxmlformats.org/drawingml/2006/main">
              <a:graphicData uri="http://schemas.openxmlformats.org/drawingml/2006/picture">
                <pic:pic xmlns:pic="http://schemas.openxmlformats.org/drawingml/2006/picture">
                  <pic:nvPicPr>
                    <pic:cNvPr id="0" name="image4.png" descr="Logotipo&#10;&#10;Descripción generada automáticamente"/>
                    <pic:cNvPicPr preferRelativeResize="0"/>
                  </pic:nvPicPr>
                  <pic:blipFill>
                    <a:blip r:embed="rId9"/>
                    <a:srcRect/>
                    <a:stretch>
                      <a:fillRect/>
                    </a:stretch>
                  </pic:blipFill>
                  <pic:spPr>
                    <a:xfrm>
                      <a:off x="0" y="0"/>
                      <a:ext cx="2143007" cy="1030292"/>
                    </a:xfrm>
                    <a:prstGeom prst="rect">
                      <a:avLst/>
                    </a:prstGeom>
                    <a:ln/>
                  </pic:spPr>
                </pic:pic>
              </a:graphicData>
            </a:graphic>
          </wp:inline>
        </w:drawing>
      </w:r>
    </w:p>
    <w:p w14:paraId="00000002" w14:textId="77777777" w:rsidR="00901659" w:rsidRPr="005D40AA" w:rsidRDefault="00901659">
      <w:pPr>
        <w:jc w:val="center"/>
        <w:rPr>
          <w:b/>
        </w:rPr>
      </w:pPr>
    </w:p>
    <w:p w14:paraId="00000004" w14:textId="7A959FE9" w:rsidR="00901659" w:rsidRPr="005D40AA" w:rsidRDefault="00547B53">
      <w:pPr>
        <w:jc w:val="center"/>
      </w:pPr>
      <w:r w:rsidRPr="005D40AA">
        <w:rPr>
          <w:rFonts w:ascii="Arial" w:hAnsi="Arial" w:cs="Arial"/>
          <w:color w:val="000000"/>
          <w:sz w:val="22"/>
          <w:szCs w:val="22"/>
        </w:rPr>
        <w:t> </w:t>
      </w:r>
      <w:r w:rsidRPr="005D40AA">
        <w:rPr>
          <w:rFonts w:ascii="Arial" w:hAnsi="Arial" w:cs="Arial"/>
          <w:b/>
          <w:bCs/>
          <w:color w:val="000000"/>
          <w:sz w:val="22"/>
          <w:szCs w:val="22"/>
        </w:rPr>
        <w:t xml:space="preserve">Predicción del precio ponderado de la energía en la bolsa </w:t>
      </w:r>
      <w:r w:rsidR="00AE0547" w:rsidRPr="005D40AA">
        <w:rPr>
          <w:rFonts w:ascii="Arial" w:hAnsi="Arial" w:cs="Arial"/>
          <w:b/>
          <w:bCs/>
          <w:color w:val="000000"/>
          <w:sz w:val="22"/>
          <w:szCs w:val="22"/>
        </w:rPr>
        <w:t>colombiana</w:t>
      </w:r>
      <w:r w:rsidRPr="005D40AA">
        <w:rPr>
          <w:rFonts w:ascii="Arial" w:hAnsi="Arial" w:cs="Arial"/>
          <w:b/>
          <w:bCs/>
          <w:color w:val="000000"/>
          <w:sz w:val="22"/>
          <w:szCs w:val="22"/>
        </w:rPr>
        <w:t xml:space="preserve"> mediante la relación de variables de precipitación “IDEAM” y del mercado energético “XM” con datos recolectados en un periodo de 10 años</w:t>
      </w:r>
      <w:r w:rsidRPr="005D40AA">
        <w:rPr>
          <w:rFonts w:ascii="Arial" w:hAnsi="Arial" w:cs="Arial"/>
          <w:color w:val="000000"/>
          <w:sz w:val="22"/>
          <w:szCs w:val="22"/>
        </w:rPr>
        <w:t>.</w:t>
      </w:r>
    </w:p>
    <w:p w14:paraId="0068D653" w14:textId="77777777" w:rsidR="000D13E4" w:rsidRDefault="000D13E4">
      <w:pPr>
        <w:jc w:val="center"/>
      </w:pPr>
      <w:bookmarkStart w:id="0" w:name="_heading=h.gjdgxs" w:colFirst="0" w:colLast="0"/>
      <w:bookmarkEnd w:id="0"/>
    </w:p>
    <w:p w14:paraId="00000006" w14:textId="7FD855AE" w:rsidR="00901659" w:rsidRDefault="003232E5">
      <w:pPr>
        <w:jc w:val="center"/>
      </w:pPr>
      <w:r>
        <w:t>Felipe Ruiz Zea</w:t>
      </w:r>
    </w:p>
    <w:p w14:paraId="4775EA16" w14:textId="14151692" w:rsidR="00C53383" w:rsidRPr="005D40AA" w:rsidRDefault="00C53383">
      <w:pPr>
        <w:jc w:val="center"/>
      </w:pPr>
      <w:r>
        <w:t>Yeferson Garcia Vasquez</w:t>
      </w:r>
    </w:p>
    <w:p w14:paraId="00000007" w14:textId="77777777" w:rsidR="00901659" w:rsidRPr="005D40AA" w:rsidRDefault="00901659">
      <w:pPr>
        <w:jc w:val="center"/>
      </w:pPr>
    </w:p>
    <w:p w14:paraId="00000008" w14:textId="77777777" w:rsidR="00901659" w:rsidRPr="005D40AA" w:rsidRDefault="00901659">
      <w:pPr>
        <w:jc w:val="center"/>
      </w:pPr>
    </w:p>
    <w:p w14:paraId="00000009" w14:textId="77777777" w:rsidR="00901659" w:rsidRPr="005D40AA" w:rsidRDefault="00C90D12">
      <w:pPr>
        <w:jc w:val="center"/>
      </w:pPr>
      <w:r w:rsidRPr="005D40AA">
        <w:t xml:space="preserve">Monografía presentada para optar al título de Especialista en Analítica y Ciencia de Datos </w:t>
      </w:r>
    </w:p>
    <w:p w14:paraId="0000000A" w14:textId="77777777" w:rsidR="00901659" w:rsidRPr="005D40AA" w:rsidRDefault="00901659">
      <w:pPr>
        <w:jc w:val="center"/>
      </w:pPr>
    </w:p>
    <w:p w14:paraId="0000000B" w14:textId="77777777" w:rsidR="00901659" w:rsidRPr="005D40AA" w:rsidRDefault="00901659">
      <w:pPr>
        <w:jc w:val="center"/>
      </w:pPr>
    </w:p>
    <w:p w14:paraId="59A0E7AC" w14:textId="77777777" w:rsidR="000D13E4" w:rsidRDefault="00C90D12">
      <w:pPr>
        <w:jc w:val="center"/>
      </w:pPr>
      <w:bookmarkStart w:id="1" w:name="_heading=h.30j0zll" w:colFirst="0" w:colLast="0"/>
      <w:bookmarkEnd w:id="1"/>
      <w:r w:rsidRPr="005D40AA">
        <w:t>Asesor</w:t>
      </w:r>
    </w:p>
    <w:p w14:paraId="0000000C" w14:textId="7E00EE29" w:rsidR="00901659" w:rsidRPr="00382FA0" w:rsidRDefault="004D5522" w:rsidP="00B44E39">
      <w:pPr>
        <w:jc w:val="center"/>
        <w:rPr>
          <w:lang w:val="en-US"/>
        </w:rPr>
      </w:pPr>
      <w:r w:rsidRPr="004D5522">
        <w:t>David Villanueva Valdés</w:t>
      </w:r>
      <w:r w:rsidR="00C90D12" w:rsidRPr="005D40AA">
        <w:t xml:space="preserve">, </w:t>
      </w:r>
      <w:proofErr w:type="spellStart"/>
      <w:r w:rsidR="00B44E39">
        <w:t>M.Sc</w:t>
      </w:r>
      <w:proofErr w:type="spellEnd"/>
      <w:r w:rsidR="00B44E39">
        <w:t xml:space="preserve">. Data </w:t>
      </w:r>
      <w:proofErr w:type="spellStart"/>
      <w:r w:rsidR="00B44E39">
        <w:t>Scientist</w:t>
      </w:r>
      <w:proofErr w:type="spellEnd"/>
    </w:p>
    <w:p w14:paraId="0000000D" w14:textId="77777777" w:rsidR="00901659" w:rsidRPr="00382FA0" w:rsidRDefault="00901659">
      <w:pPr>
        <w:pBdr>
          <w:top w:val="nil"/>
          <w:left w:val="nil"/>
          <w:bottom w:val="nil"/>
          <w:right w:val="nil"/>
          <w:between w:val="nil"/>
        </w:pBdr>
        <w:ind w:firstLine="709"/>
        <w:jc w:val="center"/>
        <w:rPr>
          <w:color w:val="000000"/>
          <w:lang w:val="en-US"/>
        </w:rPr>
      </w:pPr>
    </w:p>
    <w:p w14:paraId="0000000E" w14:textId="77777777" w:rsidR="00901659" w:rsidRPr="00382FA0" w:rsidRDefault="00901659">
      <w:pPr>
        <w:pBdr>
          <w:top w:val="nil"/>
          <w:left w:val="nil"/>
          <w:bottom w:val="nil"/>
          <w:right w:val="nil"/>
          <w:between w:val="nil"/>
        </w:pBdr>
        <w:ind w:firstLine="709"/>
        <w:jc w:val="center"/>
        <w:rPr>
          <w:color w:val="000000"/>
          <w:lang w:val="en-US"/>
        </w:rPr>
      </w:pPr>
    </w:p>
    <w:p w14:paraId="0000000F" w14:textId="77777777" w:rsidR="00901659" w:rsidRPr="00382FA0" w:rsidRDefault="00901659">
      <w:pPr>
        <w:pBdr>
          <w:top w:val="nil"/>
          <w:left w:val="nil"/>
          <w:bottom w:val="nil"/>
          <w:right w:val="nil"/>
          <w:between w:val="nil"/>
        </w:pBdr>
        <w:ind w:firstLine="709"/>
        <w:jc w:val="center"/>
        <w:rPr>
          <w:color w:val="000000"/>
          <w:lang w:val="en-US"/>
        </w:rPr>
      </w:pPr>
    </w:p>
    <w:p w14:paraId="00000010" w14:textId="77777777" w:rsidR="00901659" w:rsidRPr="00382FA0" w:rsidRDefault="00C90D12">
      <w:pPr>
        <w:pBdr>
          <w:top w:val="nil"/>
          <w:left w:val="nil"/>
          <w:bottom w:val="nil"/>
          <w:right w:val="nil"/>
          <w:between w:val="nil"/>
        </w:pBdr>
        <w:ind w:firstLine="709"/>
        <w:jc w:val="center"/>
        <w:rPr>
          <w:color w:val="000000"/>
          <w:lang w:val="en-US"/>
        </w:rPr>
      </w:pPr>
      <w:r w:rsidRPr="00382FA0">
        <w:rPr>
          <w:color w:val="000000"/>
          <w:lang w:val="en-US"/>
        </w:rPr>
        <w:tab/>
      </w:r>
    </w:p>
    <w:p w14:paraId="00000011" w14:textId="77777777" w:rsidR="00901659" w:rsidRPr="00382FA0" w:rsidRDefault="00901659">
      <w:pPr>
        <w:pBdr>
          <w:top w:val="nil"/>
          <w:left w:val="nil"/>
          <w:bottom w:val="nil"/>
          <w:right w:val="nil"/>
          <w:between w:val="nil"/>
        </w:pBdr>
        <w:ind w:firstLine="709"/>
        <w:jc w:val="center"/>
        <w:rPr>
          <w:color w:val="000000"/>
          <w:lang w:val="en-US"/>
        </w:rPr>
      </w:pPr>
    </w:p>
    <w:p w14:paraId="78874CE5" w14:textId="77777777" w:rsidR="000D13E4" w:rsidRDefault="00C90D12">
      <w:pPr>
        <w:jc w:val="center"/>
      </w:pPr>
      <w:r w:rsidRPr="005D40AA">
        <w:t>Universidad de Antioquia</w:t>
      </w:r>
    </w:p>
    <w:p w14:paraId="00000012" w14:textId="3AC6D287" w:rsidR="00901659" w:rsidRPr="005D40AA" w:rsidRDefault="00C90D12">
      <w:pPr>
        <w:jc w:val="center"/>
      </w:pPr>
      <w:r w:rsidRPr="005D40AA">
        <w:t>Facultad de Ingeniería</w:t>
      </w:r>
    </w:p>
    <w:p w14:paraId="00000013" w14:textId="77777777" w:rsidR="00901659" w:rsidRPr="005D40AA" w:rsidRDefault="00C90D12">
      <w:pPr>
        <w:jc w:val="center"/>
      </w:pPr>
      <w:bookmarkStart w:id="2" w:name="_heading=h.1fob9te" w:colFirst="0" w:colLast="0"/>
      <w:bookmarkEnd w:id="2"/>
      <w:r w:rsidRPr="005D40AA">
        <w:t>Especialización en Analítica y Ciencia de Datos</w:t>
      </w:r>
    </w:p>
    <w:p w14:paraId="00000014" w14:textId="77777777" w:rsidR="00901659" w:rsidRPr="005D40AA" w:rsidRDefault="00C90D12">
      <w:pPr>
        <w:jc w:val="center"/>
      </w:pPr>
      <w:r w:rsidRPr="005D40AA">
        <w:t>Medellín, Antioquia, Colombia</w:t>
      </w:r>
    </w:p>
    <w:p w14:paraId="7D49390E" w14:textId="25D1F2ED" w:rsidR="00767EC9" w:rsidRPr="00767EC9" w:rsidRDefault="00C90D12" w:rsidP="00E56D72">
      <w:pPr>
        <w:jc w:val="center"/>
        <w:rPr>
          <w:lang w:val="en-US"/>
        </w:rPr>
      </w:pPr>
      <w:r w:rsidRPr="005D40AA">
        <w:t>202</w:t>
      </w:r>
      <w:r w:rsidR="00547B53" w:rsidRPr="005D40AA">
        <w:t>4</w:t>
      </w:r>
    </w:p>
    <w:p w14:paraId="00000015" w14:textId="7D1EC392" w:rsidR="00901659" w:rsidRPr="005D40AA" w:rsidRDefault="00901659">
      <w:pPr>
        <w:jc w:val="center"/>
        <w:rPr>
          <w:color w:val="2B579A"/>
          <w:shd w:val="clear" w:color="auto" w:fill="E6E6E6"/>
        </w:rPr>
      </w:pPr>
    </w:p>
    <w:p w14:paraId="00000016" w14:textId="77777777" w:rsidR="00901659" w:rsidRPr="005D40AA" w:rsidRDefault="00C90D12">
      <w:pPr>
        <w:jc w:val="center"/>
      </w:pPr>
      <w:r w:rsidRPr="005D40AA">
        <w:br w:type="page"/>
      </w:r>
    </w:p>
    <w:tbl>
      <w:tblPr>
        <w:tblW w:w="9404" w:type="dxa"/>
        <w:jc w:val="center"/>
        <w:tblBorders>
          <w:top w:val="nil"/>
          <w:left w:val="nil"/>
          <w:bottom w:val="nil"/>
          <w:right w:val="nil"/>
          <w:insideH w:val="nil"/>
          <w:insideV w:val="nil"/>
        </w:tblBorders>
        <w:tblLayout w:type="fixed"/>
        <w:tblLook w:val="0400" w:firstRow="0" w:lastRow="0" w:firstColumn="0" w:lastColumn="0" w:noHBand="0" w:noVBand="1"/>
      </w:tblPr>
      <w:tblGrid>
        <w:gridCol w:w="2351"/>
        <w:gridCol w:w="7053"/>
      </w:tblGrid>
      <w:tr w:rsidR="00901659" w:rsidRPr="005D40AA" w14:paraId="7396AF90" w14:textId="77777777">
        <w:trPr>
          <w:trHeight w:val="397"/>
          <w:jc w:val="center"/>
        </w:trPr>
        <w:tc>
          <w:tcPr>
            <w:tcW w:w="2351" w:type="dxa"/>
            <w:tcBorders>
              <w:top w:val="single" w:sz="12" w:space="0" w:color="538135"/>
              <w:bottom w:val="single" w:sz="12" w:space="0" w:color="538135"/>
            </w:tcBorders>
            <w:vAlign w:val="center"/>
          </w:tcPr>
          <w:p w14:paraId="00000017" w14:textId="77777777" w:rsidR="00901659" w:rsidRPr="005D40AA" w:rsidRDefault="00C90D12">
            <w:pPr>
              <w:spacing w:before="60" w:after="60"/>
              <w:jc w:val="center"/>
              <w:rPr>
                <w:b/>
              </w:rPr>
            </w:pPr>
            <w:bookmarkStart w:id="3" w:name="_heading=h.3znysh7" w:colFirst="0" w:colLast="0"/>
            <w:bookmarkEnd w:id="3"/>
            <w:r w:rsidRPr="005D40AA">
              <w:rPr>
                <w:b/>
              </w:rPr>
              <w:t>Cita</w:t>
            </w:r>
          </w:p>
        </w:tc>
        <w:tc>
          <w:tcPr>
            <w:tcW w:w="7053" w:type="dxa"/>
            <w:tcBorders>
              <w:top w:val="single" w:sz="12" w:space="0" w:color="538135"/>
              <w:bottom w:val="single" w:sz="12" w:space="0" w:color="538135"/>
            </w:tcBorders>
            <w:vAlign w:val="center"/>
          </w:tcPr>
          <w:p w14:paraId="00000018" w14:textId="6FD7400E" w:rsidR="00901659" w:rsidRPr="005D40AA" w:rsidRDefault="00C90D12">
            <w:pPr>
              <w:spacing w:before="60" w:after="60" w:line="276" w:lineRule="auto"/>
              <w:jc w:val="center"/>
            </w:pPr>
            <w:r w:rsidRPr="005D40AA">
              <w:t>(</w:t>
            </w:r>
            <w:sdt>
              <w:sdtPr>
                <w:tag w:val="goog_rdk_0"/>
                <w:id w:val="-1390882479"/>
              </w:sdtPr>
              <w:sdtContent>
                <w:commentRangeStart w:id="4"/>
              </w:sdtContent>
            </w:sdt>
            <w:r w:rsidR="00B44E39">
              <w:t>Ruiz Zea</w:t>
            </w:r>
            <w:r w:rsidRPr="005D40AA">
              <w:t xml:space="preserve"> &amp; </w:t>
            </w:r>
            <w:r w:rsidR="00B44E39">
              <w:t>Garc</w:t>
            </w:r>
            <w:r w:rsidR="00E26CC7">
              <w:t>i</w:t>
            </w:r>
            <w:r w:rsidR="00B44E39">
              <w:t>a V</w:t>
            </w:r>
            <w:r w:rsidR="00E26CC7">
              <w:t>a</w:t>
            </w:r>
            <w:r w:rsidR="00B44E39">
              <w:t>squez</w:t>
            </w:r>
            <w:r w:rsidRPr="005D40AA">
              <w:t xml:space="preserve">, </w:t>
            </w:r>
            <w:commentRangeEnd w:id="4"/>
            <w:r w:rsidRPr="005D40AA">
              <w:commentReference w:id="4"/>
            </w:r>
            <w:r w:rsidRPr="005D40AA">
              <w:t>202</w:t>
            </w:r>
            <w:r w:rsidR="008E679E">
              <w:t>4</w:t>
            </w:r>
            <w:r w:rsidRPr="005D40AA">
              <w:t>)</w:t>
            </w:r>
          </w:p>
        </w:tc>
      </w:tr>
      <w:tr w:rsidR="00901659" w:rsidRPr="005D40AA" w14:paraId="1D4FC8E1" w14:textId="77777777">
        <w:trPr>
          <w:trHeight w:val="983"/>
          <w:jc w:val="center"/>
        </w:trPr>
        <w:tc>
          <w:tcPr>
            <w:tcW w:w="2351" w:type="dxa"/>
            <w:tcBorders>
              <w:top w:val="single" w:sz="12" w:space="0" w:color="538135"/>
              <w:bottom w:val="single" w:sz="12" w:space="0" w:color="538135"/>
            </w:tcBorders>
            <w:vAlign w:val="center"/>
          </w:tcPr>
          <w:p w14:paraId="00000019" w14:textId="77777777" w:rsidR="00901659" w:rsidRPr="005D40AA" w:rsidRDefault="00C90D12">
            <w:pPr>
              <w:spacing w:before="60"/>
              <w:jc w:val="center"/>
              <w:rPr>
                <w:b/>
              </w:rPr>
            </w:pPr>
            <w:r w:rsidRPr="005D40AA">
              <w:rPr>
                <w:b/>
              </w:rPr>
              <w:t>Referencia</w:t>
            </w:r>
          </w:p>
          <w:p w14:paraId="0000001A" w14:textId="77777777" w:rsidR="00901659" w:rsidRPr="005D40AA" w:rsidRDefault="00901659">
            <w:pPr>
              <w:jc w:val="center"/>
            </w:pPr>
          </w:p>
          <w:p w14:paraId="0000001B" w14:textId="77777777" w:rsidR="00901659" w:rsidRPr="005D40AA" w:rsidRDefault="00C90D12">
            <w:pPr>
              <w:jc w:val="center"/>
            </w:pPr>
            <w:r w:rsidRPr="005D40AA">
              <w:rPr>
                <w:b/>
              </w:rPr>
              <w:t>Estilo APA 7 (2020)</w:t>
            </w:r>
          </w:p>
        </w:tc>
        <w:tc>
          <w:tcPr>
            <w:tcW w:w="7053" w:type="dxa"/>
            <w:tcBorders>
              <w:top w:val="single" w:sz="12" w:space="0" w:color="538135"/>
              <w:bottom w:val="single" w:sz="12" w:space="0" w:color="538135"/>
            </w:tcBorders>
          </w:tcPr>
          <w:p w14:paraId="0000001C" w14:textId="6EA3D4B5" w:rsidR="00901659" w:rsidRPr="005D40AA" w:rsidRDefault="00000000">
            <w:pPr>
              <w:spacing w:before="60" w:after="60" w:line="276" w:lineRule="auto"/>
              <w:ind w:left="709" w:hanging="709"/>
            </w:pPr>
            <w:sdt>
              <w:sdtPr>
                <w:tag w:val="goog_rdk_1"/>
                <w:id w:val="-307015537"/>
              </w:sdtPr>
              <w:sdtContent>
                <w:commentRangeStart w:id="5"/>
              </w:sdtContent>
            </w:sdt>
            <w:r w:rsidR="00E26CC7">
              <w:t>Ruiz Zea</w:t>
            </w:r>
            <w:r w:rsidR="00C90D12" w:rsidRPr="005D40AA">
              <w:t xml:space="preserve">, </w:t>
            </w:r>
            <w:r w:rsidR="00E26CC7">
              <w:t>F</w:t>
            </w:r>
            <w:r w:rsidR="00C90D12" w:rsidRPr="005D40AA">
              <w:t xml:space="preserve">., &amp; </w:t>
            </w:r>
            <w:r w:rsidR="00E26CC7">
              <w:t>Garcia Vasquez</w:t>
            </w:r>
            <w:r w:rsidR="00C90D12" w:rsidRPr="005D40AA">
              <w:t xml:space="preserve">, </w:t>
            </w:r>
            <w:r w:rsidR="00E26CC7">
              <w:t>Y</w:t>
            </w:r>
            <w:r w:rsidR="00C90D12" w:rsidRPr="005D40AA">
              <w:t xml:space="preserve">. </w:t>
            </w:r>
            <w:r w:rsidR="00E26CC7">
              <w:t>F</w:t>
            </w:r>
            <w:r w:rsidR="00C90D12" w:rsidRPr="005D40AA">
              <w:t xml:space="preserve">. </w:t>
            </w:r>
            <w:commentRangeEnd w:id="5"/>
            <w:r w:rsidR="00C90D12" w:rsidRPr="005D40AA">
              <w:commentReference w:id="5"/>
            </w:r>
            <w:r w:rsidR="00C90D12" w:rsidRPr="005D40AA">
              <w:t>(202</w:t>
            </w:r>
            <w:r w:rsidR="00CE2F86">
              <w:t>4</w:t>
            </w:r>
            <w:r w:rsidR="00C90D12" w:rsidRPr="005D40AA">
              <w:t xml:space="preserve">). </w:t>
            </w:r>
            <w:r w:rsidR="00CE2F86" w:rsidRPr="00CE2F86">
              <w:rPr>
                <w:i/>
              </w:rPr>
              <w:t>Predicción del precio ponderado de la energía en la bolsa colombiana mediante la relación de variables de precipitación “IDEAM” y del mercado energético “XM” con datos recolectados en un periodo de 10 años</w:t>
            </w:r>
            <w:r w:rsidR="00C90D12" w:rsidRPr="005D40AA">
              <w:t>. Universidad de Antioquia, Medellín, Colombia.</w:t>
            </w:r>
          </w:p>
        </w:tc>
      </w:tr>
    </w:tbl>
    <w:p w14:paraId="0000001D" w14:textId="77777777" w:rsidR="00901659" w:rsidRPr="005D40AA" w:rsidRDefault="00C90D12">
      <w:pPr>
        <w:jc w:val="left"/>
        <w:rPr>
          <w:b/>
        </w:rPr>
      </w:pPr>
      <w:r w:rsidRPr="005D40AA">
        <w:rPr>
          <w:b/>
          <w:noProof/>
        </w:rPr>
        <w:drawing>
          <wp:inline distT="0" distB="0" distL="0" distR="0" wp14:anchorId="643BA136" wp14:editId="5EA48CCD">
            <wp:extent cx="803637" cy="303715"/>
            <wp:effectExtent l="0" t="0" r="0" b="0"/>
            <wp:docPr id="397041593" name="image22.jpg"/>
            <wp:cNvGraphicFramePr/>
            <a:graphic xmlns:a="http://schemas.openxmlformats.org/drawingml/2006/main">
              <a:graphicData uri="http://schemas.openxmlformats.org/drawingml/2006/picture">
                <pic:pic xmlns:pic="http://schemas.openxmlformats.org/drawingml/2006/picture">
                  <pic:nvPicPr>
                    <pic:cNvPr id="0" name="image22.jpg"/>
                    <pic:cNvPicPr preferRelativeResize="0"/>
                  </pic:nvPicPr>
                  <pic:blipFill>
                    <a:blip r:embed="rId14"/>
                    <a:srcRect/>
                    <a:stretch>
                      <a:fillRect/>
                    </a:stretch>
                  </pic:blipFill>
                  <pic:spPr>
                    <a:xfrm>
                      <a:off x="0" y="0"/>
                      <a:ext cx="803637" cy="303715"/>
                    </a:xfrm>
                    <a:prstGeom prst="rect">
                      <a:avLst/>
                    </a:prstGeom>
                    <a:ln/>
                  </pic:spPr>
                </pic:pic>
              </a:graphicData>
            </a:graphic>
          </wp:inline>
        </w:drawing>
      </w:r>
      <w:r w:rsidRPr="005D40AA">
        <w:rPr>
          <w:b/>
        </w:rPr>
        <w:t xml:space="preserve"> </w:t>
      </w:r>
      <w:r w:rsidRPr="005D40AA">
        <w:rPr>
          <w:noProof/>
        </w:rPr>
        <w:drawing>
          <wp:inline distT="0" distB="0" distL="0" distR="0" wp14:anchorId="69BA7BCC" wp14:editId="322C2D75">
            <wp:extent cx="750563" cy="261288"/>
            <wp:effectExtent l="0" t="0" r="0" b="0"/>
            <wp:docPr id="397041592" name="image5.png" descr="Creative Commons en periodismo: qué es y cómo usarlo"/>
            <wp:cNvGraphicFramePr/>
            <a:graphic xmlns:a="http://schemas.openxmlformats.org/drawingml/2006/main">
              <a:graphicData uri="http://schemas.openxmlformats.org/drawingml/2006/picture">
                <pic:pic xmlns:pic="http://schemas.openxmlformats.org/drawingml/2006/picture">
                  <pic:nvPicPr>
                    <pic:cNvPr id="0" name="image5.png" descr="Creative Commons en periodismo: qué es y cómo usarlo"/>
                    <pic:cNvPicPr preferRelativeResize="0"/>
                  </pic:nvPicPr>
                  <pic:blipFill>
                    <a:blip r:embed="rId15"/>
                    <a:srcRect t="9349" r="2980" b="7723"/>
                    <a:stretch>
                      <a:fillRect/>
                    </a:stretch>
                  </pic:blipFill>
                  <pic:spPr>
                    <a:xfrm>
                      <a:off x="0" y="0"/>
                      <a:ext cx="750563" cy="261288"/>
                    </a:xfrm>
                    <a:prstGeom prst="rect">
                      <a:avLst/>
                    </a:prstGeom>
                    <a:ln/>
                  </pic:spPr>
                </pic:pic>
              </a:graphicData>
            </a:graphic>
          </wp:inline>
        </w:drawing>
      </w:r>
    </w:p>
    <w:p w14:paraId="0000001E" w14:textId="77777777" w:rsidR="00901659" w:rsidRPr="005D40AA" w:rsidRDefault="00901659">
      <w:pPr>
        <w:rPr>
          <w:sz w:val="20"/>
          <w:szCs w:val="20"/>
        </w:rPr>
      </w:pPr>
      <w:bookmarkStart w:id="6" w:name="_heading=h.2et92p0" w:colFirst="0" w:colLast="0"/>
      <w:bookmarkEnd w:id="6"/>
    </w:p>
    <w:p w14:paraId="0000001F" w14:textId="77777777" w:rsidR="00901659" w:rsidRPr="005D40AA" w:rsidRDefault="00901659">
      <w:pPr>
        <w:rPr>
          <w:sz w:val="20"/>
          <w:szCs w:val="20"/>
        </w:rPr>
      </w:pPr>
      <w:bookmarkStart w:id="7" w:name="_heading=h.tyjcwt" w:colFirst="0" w:colLast="0"/>
      <w:bookmarkEnd w:id="7"/>
    </w:p>
    <w:p w14:paraId="00000020" w14:textId="4D99CFB0" w:rsidR="00901659" w:rsidRPr="005D40AA" w:rsidRDefault="00C90D12">
      <w:pPr>
        <w:spacing w:before="120" w:after="120" w:line="276" w:lineRule="auto"/>
        <w:jc w:val="left"/>
        <w:rPr>
          <w:sz w:val="20"/>
          <w:szCs w:val="20"/>
        </w:rPr>
      </w:pPr>
      <w:bookmarkStart w:id="8" w:name="_heading=h.3dy6vkm" w:colFirst="0" w:colLast="0"/>
      <w:bookmarkEnd w:id="8"/>
      <w:r w:rsidRPr="005D40AA">
        <w:rPr>
          <w:sz w:val="20"/>
          <w:szCs w:val="20"/>
        </w:rPr>
        <w:t xml:space="preserve">Especialización en Analítica y Ciencia de Datos, </w:t>
      </w:r>
      <w:sdt>
        <w:sdtPr>
          <w:tag w:val="goog_rdk_2"/>
          <w:id w:val="833814977"/>
        </w:sdtPr>
        <w:sdtContent>
          <w:commentRangeStart w:id="9"/>
        </w:sdtContent>
      </w:sdt>
      <w:r w:rsidRPr="005D40AA">
        <w:rPr>
          <w:sz w:val="20"/>
          <w:szCs w:val="20"/>
        </w:rPr>
        <w:t>Cohorte</w:t>
      </w:r>
      <w:r w:rsidRPr="005D40AA">
        <w:rPr>
          <w:b/>
          <w:sz w:val="20"/>
          <w:szCs w:val="20"/>
        </w:rPr>
        <w:t xml:space="preserve"> </w:t>
      </w:r>
      <w:r w:rsidRPr="005D40AA">
        <w:rPr>
          <w:sz w:val="20"/>
          <w:szCs w:val="20"/>
        </w:rPr>
        <w:t xml:space="preserve">V. </w:t>
      </w:r>
      <w:commentRangeEnd w:id="9"/>
      <w:r w:rsidRPr="005D40AA">
        <w:commentReference w:id="9"/>
      </w:r>
    </w:p>
    <w:p w14:paraId="00000021" w14:textId="77777777" w:rsidR="00901659" w:rsidRPr="005D40AA" w:rsidRDefault="00C90D12">
      <w:pPr>
        <w:spacing w:before="120" w:after="120" w:line="276" w:lineRule="auto"/>
        <w:jc w:val="left"/>
        <w:rPr>
          <w:sz w:val="20"/>
          <w:szCs w:val="20"/>
        </w:rPr>
      </w:pPr>
      <w:r w:rsidRPr="005D40AA">
        <w:rPr>
          <w:sz w:val="20"/>
          <w:szCs w:val="20"/>
        </w:rPr>
        <w:t>Centro de Investigación Ambientales y de Ingeniería (CIA)</w:t>
      </w:r>
      <w:r w:rsidRPr="005D40AA">
        <w:t>.</w:t>
      </w:r>
      <w:r w:rsidRPr="005D40AA">
        <w:rPr>
          <w:sz w:val="20"/>
          <w:szCs w:val="20"/>
        </w:rPr>
        <w:t xml:space="preserve"> </w:t>
      </w:r>
    </w:p>
    <w:p w14:paraId="00000022" w14:textId="77777777" w:rsidR="00901659" w:rsidRPr="005D40AA" w:rsidRDefault="00901659">
      <w:pPr>
        <w:spacing w:before="120" w:after="120" w:line="276" w:lineRule="auto"/>
        <w:jc w:val="left"/>
        <w:rPr>
          <w:sz w:val="20"/>
          <w:szCs w:val="20"/>
        </w:rPr>
      </w:pPr>
    </w:p>
    <w:p w14:paraId="00000023" w14:textId="77777777" w:rsidR="00901659" w:rsidRPr="005D40AA" w:rsidRDefault="00901659">
      <w:pPr>
        <w:spacing w:before="120" w:after="120" w:line="276" w:lineRule="auto"/>
        <w:jc w:val="left"/>
        <w:rPr>
          <w:sz w:val="20"/>
          <w:szCs w:val="20"/>
        </w:rPr>
      </w:pPr>
    </w:p>
    <w:p w14:paraId="00000024" w14:textId="77777777" w:rsidR="00901659" w:rsidRPr="005D40AA" w:rsidRDefault="00901659">
      <w:pPr>
        <w:spacing w:line="276" w:lineRule="auto"/>
        <w:jc w:val="left"/>
        <w:rPr>
          <w:sz w:val="20"/>
          <w:szCs w:val="20"/>
        </w:rPr>
      </w:pPr>
    </w:p>
    <w:p w14:paraId="00000025" w14:textId="77777777" w:rsidR="00901659" w:rsidRPr="005D40AA" w:rsidRDefault="00901659">
      <w:pPr>
        <w:rPr>
          <w:sz w:val="20"/>
          <w:szCs w:val="20"/>
        </w:rPr>
      </w:pPr>
      <w:bookmarkStart w:id="10" w:name="_heading=h.1t3h5sf" w:colFirst="0" w:colLast="0"/>
      <w:bookmarkEnd w:id="10"/>
    </w:p>
    <w:tbl>
      <w:tblPr>
        <w:tblW w:w="4678" w:type="dxa"/>
        <w:tblBorders>
          <w:top w:val="nil"/>
          <w:left w:val="nil"/>
          <w:bottom w:val="nil"/>
          <w:right w:val="nil"/>
          <w:insideH w:val="nil"/>
          <w:insideV w:val="nil"/>
        </w:tblBorders>
        <w:tblLayout w:type="fixed"/>
        <w:tblLook w:val="0400" w:firstRow="0" w:lastRow="0" w:firstColumn="0" w:lastColumn="0" w:noHBand="0" w:noVBand="1"/>
      </w:tblPr>
      <w:tblGrid>
        <w:gridCol w:w="2410"/>
        <w:gridCol w:w="2268"/>
      </w:tblGrid>
      <w:tr w:rsidR="00901659" w:rsidRPr="005D40AA" w14:paraId="5338AF37" w14:textId="77777777">
        <w:tc>
          <w:tcPr>
            <w:tcW w:w="2410" w:type="dxa"/>
            <w:vAlign w:val="center"/>
          </w:tcPr>
          <w:p w14:paraId="00000026" w14:textId="77777777" w:rsidR="00901659" w:rsidRPr="005D40AA" w:rsidRDefault="00C90D12">
            <w:r w:rsidRPr="005D40AA">
              <w:rPr>
                <w:noProof/>
              </w:rPr>
              <w:drawing>
                <wp:inline distT="0" distB="0" distL="0" distR="0" wp14:anchorId="63D8AE01" wp14:editId="0A9847AA">
                  <wp:extent cx="1254906" cy="452526"/>
                  <wp:effectExtent l="0" t="0" r="0" b="0"/>
                  <wp:docPr id="39704159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6"/>
                          <a:srcRect/>
                          <a:stretch>
                            <a:fillRect/>
                          </a:stretch>
                        </pic:blipFill>
                        <pic:spPr>
                          <a:xfrm>
                            <a:off x="0" y="0"/>
                            <a:ext cx="1254906" cy="452526"/>
                          </a:xfrm>
                          <a:prstGeom prst="rect">
                            <a:avLst/>
                          </a:prstGeom>
                          <a:ln/>
                        </pic:spPr>
                      </pic:pic>
                    </a:graphicData>
                  </a:graphic>
                </wp:inline>
              </w:drawing>
            </w:r>
          </w:p>
        </w:tc>
        <w:tc>
          <w:tcPr>
            <w:tcW w:w="2268" w:type="dxa"/>
            <w:vAlign w:val="center"/>
          </w:tcPr>
          <w:p w14:paraId="00000027" w14:textId="77777777" w:rsidR="00901659" w:rsidRPr="005D40AA" w:rsidRDefault="00C90D12">
            <w:r w:rsidRPr="005D40AA">
              <w:rPr>
                <w:noProof/>
              </w:rPr>
              <w:drawing>
                <wp:inline distT="0" distB="0" distL="0" distR="0" wp14:anchorId="0F01FC6F" wp14:editId="5A3DE03A">
                  <wp:extent cx="1249544" cy="458044"/>
                  <wp:effectExtent l="0" t="0" r="0" b="0"/>
                  <wp:docPr id="397041594" name="image10.png" descr="Diagrama&#10;&#10;Descripción generada automáticamente con confianza media"/>
                  <wp:cNvGraphicFramePr/>
                  <a:graphic xmlns:a="http://schemas.openxmlformats.org/drawingml/2006/main">
                    <a:graphicData uri="http://schemas.openxmlformats.org/drawingml/2006/picture">
                      <pic:pic xmlns:pic="http://schemas.openxmlformats.org/drawingml/2006/picture">
                        <pic:nvPicPr>
                          <pic:cNvPr id="0" name="image10.png" descr="Diagrama&#10;&#10;Descripción generada automáticamente con confianza media"/>
                          <pic:cNvPicPr preferRelativeResize="0"/>
                        </pic:nvPicPr>
                        <pic:blipFill>
                          <a:blip r:embed="rId17"/>
                          <a:srcRect l="13612" t="26360" r="13866" b="26901"/>
                          <a:stretch>
                            <a:fillRect/>
                          </a:stretch>
                        </pic:blipFill>
                        <pic:spPr>
                          <a:xfrm>
                            <a:off x="0" y="0"/>
                            <a:ext cx="1249544" cy="458044"/>
                          </a:xfrm>
                          <a:prstGeom prst="rect">
                            <a:avLst/>
                          </a:prstGeom>
                          <a:ln/>
                        </pic:spPr>
                      </pic:pic>
                    </a:graphicData>
                  </a:graphic>
                </wp:inline>
              </w:drawing>
            </w:r>
          </w:p>
        </w:tc>
      </w:tr>
    </w:tbl>
    <w:p w14:paraId="00000028" w14:textId="77777777" w:rsidR="00901659" w:rsidRPr="005D40AA" w:rsidRDefault="00C90D12">
      <w:pPr>
        <w:spacing w:before="120" w:after="120" w:line="240" w:lineRule="auto"/>
        <w:jc w:val="left"/>
        <w:rPr>
          <w:sz w:val="20"/>
          <w:szCs w:val="20"/>
        </w:rPr>
      </w:pPr>
      <w:bookmarkStart w:id="11" w:name="_heading=h.4d34og8" w:colFirst="0" w:colLast="0"/>
      <w:bookmarkEnd w:id="11"/>
      <w:r w:rsidRPr="005D40AA">
        <w:rPr>
          <w:sz w:val="20"/>
          <w:szCs w:val="20"/>
        </w:rPr>
        <w:t>Centro de Documentación Ingeniería (CENDOI)</w:t>
      </w:r>
    </w:p>
    <w:p w14:paraId="00000029" w14:textId="77777777" w:rsidR="00901659" w:rsidRPr="005D40AA" w:rsidRDefault="00901659">
      <w:pPr>
        <w:spacing w:before="120" w:after="120" w:line="240" w:lineRule="auto"/>
        <w:rPr>
          <w:b/>
          <w:sz w:val="20"/>
          <w:szCs w:val="20"/>
        </w:rPr>
      </w:pPr>
    </w:p>
    <w:p w14:paraId="0000002A" w14:textId="77777777" w:rsidR="00901659" w:rsidRPr="005D40AA" w:rsidRDefault="00C90D12">
      <w:pPr>
        <w:spacing w:before="120" w:after="120" w:line="240" w:lineRule="auto"/>
        <w:rPr>
          <w:sz w:val="20"/>
          <w:szCs w:val="20"/>
        </w:rPr>
      </w:pPr>
      <w:r w:rsidRPr="005D40AA">
        <w:rPr>
          <w:b/>
          <w:sz w:val="20"/>
          <w:szCs w:val="20"/>
        </w:rPr>
        <w:t>Repositorio Institucional:</w:t>
      </w:r>
      <w:r w:rsidRPr="005D40AA">
        <w:rPr>
          <w:sz w:val="20"/>
          <w:szCs w:val="20"/>
        </w:rPr>
        <w:t xml:space="preserve"> http://bibliotecadigital.udea.edu.co</w:t>
      </w:r>
    </w:p>
    <w:p w14:paraId="0000002B" w14:textId="77777777" w:rsidR="00901659" w:rsidRPr="005D40AA" w:rsidRDefault="00901659">
      <w:pPr>
        <w:rPr>
          <w:sz w:val="20"/>
          <w:szCs w:val="20"/>
        </w:rPr>
      </w:pPr>
    </w:p>
    <w:p w14:paraId="0000002C" w14:textId="77777777" w:rsidR="00901659" w:rsidRPr="005D40AA" w:rsidRDefault="00C90D12">
      <w:pPr>
        <w:rPr>
          <w:sz w:val="20"/>
          <w:szCs w:val="20"/>
        </w:rPr>
      </w:pPr>
      <w:r w:rsidRPr="005D40AA">
        <w:rPr>
          <w:sz w:val="20"/>
          <w:szCs w:val="20"/>
        </w:rPr>
        <w:t>Universidad de Antioquia - www.udea.edu.co</w:t>
      </w:r>
    </w:p>
    <w:p w14:paraId="0000002D" w14:textId="77777777" w:rsidR="00901659" w:rsidRPr="005D40AA" w:rsidRDefault="00C90D12">
      <w:pPr>
        <w:spacing w:line="240" w:lineRule="auto"/>
        <w:jc w:val="left"/>
        <w:rPr>
          <w:sz w:val="20"/>
          <w:szCs w:val="20"/>
        </w:rPr>
      </w:pPr>
      <w:r w:rsidRPr="005D40AA">
        <w:rPr>
          <w:sz w:val="20"/>
          <w:szCs w:val="20"/>
        </w:rPr>
        <w:t xml:space="preserve">Rector: John Jairo Arboleda </w:t>
      </w:r>
      <w:proofErr w:type="spellStart"/>
      <w:r w:rsidRPr="005D40AA">
        <w:rPr>
          <w:sz w:val="20"/>
          <w:szCs w:val="20"/>
        </w:rPr>
        <w:t>Céspedes</w:t>
      </w:r>
      <w:proofErr w:type="spellEnd"/>
      <w:r w:rsidRPr="005D40AA">
        <w:rPr>
          <w:sz w:val="20"/>
          <w:szCs w:val="20"/>
        </w:rPr>
        <w:t>.</w:t>
      </w:r>
    </w:p>
    <w:p w14:paraId="0000002E" w14:textId="77777777" w:rsidR="00901659" w:rsidRPr="005D40AA" w:rsidRDefault="00C90D12">
      <w:pPr>
        <w:spacing w:line="240" w:lineRule="auto"/>
        <w:jc w:val="left"/>
        <w:rPr>
          <w:sz w:val="20"/>
          <w:szCs w:val="20"/>
        </w:rPr>
      </w:pPr>
      <w:r w:rsidRPr="005D40AA">
        <w:rPr>
          <w:sz w:val="20"/>
          <w:szCs w:val="20"/>
        </w:rPr>
        <w:t>Decano: Julio Cesar Saldarriaga Molina</w:t>
      </w:r>
    </w:p>
    <w:p w14:paraId="0000002F" w14:textId="77777777" w:rsidR="00901659" w:rsidRPr="005D40AA" w:rsidRDefault="00C90D12">
      <w:pPr>
        <w:jc w:val="left"/>
        <w:rPr>
          <w:sz w:val="20"/>
          <w:szCs w:val="20"/>
        </w:rPr>
      </w:pPr>
      <w:r w:rsidRPr="005D40AA">
        <w:rPr>
          <w:sz w:val="20"/>
          <w:szCs w:val="20"/>
        </w:rPr>
        <w:t xml:space="preserve">Jefe departamento: Diego José Luis </w:t>
      </w:r>
      <w:proofErr w:type="spellStart"/>
      <w:r w:rsidRPr="005D40AA">
        <w:rPr>
          <w:sz w:val="20"/>
          <w:szCs w:val="20"/>
        </w:rPr>
        <w:t>Botia</w:t>
      </w:r>
      <w:proofErr w:type="spellEnd"/>
      <w:r w:rsidRPr="005D40AA">
        <w:rPr>
          <w:sz w:val="20"/>
          <w:szCs w:val="20"/>
        </w:rPr>
        <w:t xml:space="preserve"> Valderrama</w:t>
      </w:r>
    </w:p>
    <w:p w14:paraId="00000030" w14:textId="77777777" w:rsidR="00901659" w:rsidRPr="005D40AA" w:rsidRDefault="00901659">
      <w:pPr>
        <w:spacing w:line="276" w:lineRule="auto"/>
        <w:rPr>
          <w:sz w:val="20"/>
          <w:szCs w:val="20"/>
        </w:rPr>
      </w:pPr>
    </w:p>
    <w:p w14:paraId="00000031" w14:textId="77777777" w:rsidR="00901659" w:rsidRPr="005D40AA" w:rsidRDefault="00C90D12">
      <w:pPr>
        <w:spacing w:line="276" w:lineRule="auto"/>
      </w:pPr>
      <w:r w:rsidRPr="005D40AA">
        <w:rPr>
          <w:sz w:val="20"/>
          <w:szCs w:val="20"/>
        </w:rPr>
        <w:t>El contenido de esta obra corresponde al derecho de expresión de los autores y no compromete el pensamiento institucional de la Universidad de Antioquia ni desata su responsabilidad frente a terceros. Los autores asumen la responsabilidad por los derechos de autor y conexos.</w:t>
      </w:r>
    </w:p>
    <w:p w14:paraId="56D16A52" w14:textId="0601FFAD" w:rsidR="008029D8" w:rsidRPr="00382FA0" w:rsidRDefault="00C90D12" w:rsidP="00382FA0">
      <w:pPr>
        <w:spacing w:after="160" w:line="259" w:lineRule="auto"/>
        <w:jc w:val="left"/>
        <w:rPr>
          <w:b/>
        </w:rPr>
      </w:pPr>
      <w:r w:rsidRPr="005D40AA">
        <w:br w:type="page"/>
      </w:r>
    </w:p>
    <w:p w14:paraId="7CF67B76" w14:textId="2D2746BC" w:rsidR="008029D8" w:rsidRPr="008029D8" w:rsidRDefault="00C90D12" w:rsidP="0033792D">
      <w:pPr>
        <w:ind w:firstLine="0"/>
        <w:jc w:val="center"/>
        <w:rPr>
          <w:b/>
          <w:sz w:val="20"/>
          <w:szCs w:val="20"/>
        </w:rPr>
      </w:pPr>
      <w:r w:rsidRPr="005D40AA">
        <w:rPr>
          <w:b/>
        </w:rPr>
        <w:t>Dedicatoria</w:t>
      </w:r>
    </w:p>
    <w:p w14:paraId="00000038" w14:textId="7F7D175E" w:rsidR="00901659" w:rsidRPr="005D40AA" w:rsidRDefault="00C90D12" w:rsidP="008029D8">
      <w:pPr>
        <w:jc w:val="center"/>
      </w:pPr>
      <w:r w:rsidRPr="005D40AA">
        <w:t>Texto de dedicatoria centrado.</w:t>
      </w:r>
      <w:r w:rsidRPr="005D40AA">
        <w:tab/>
      </w:r>
    </w:p>
    <w:p w14:paraId="00000039" w14:textId="77777777" w:rsidR="00901659" w:rsidRPr="005D40AA" w:rsidRDefault="00C90D12">
      <w:r w:rsidRPr="005D40AA">
        <w:tab/>
      </w:r>
    </w:p>
    <w:p w14:paraId="0000003A" w14:textId="77777777" w:rsidR="00901659" w:rsidRPr="005D40AA" w:rsidRDefault="00901659"/>
    <w:p w14:paraId="0000003B" w14:textId="77777777" w:rsidR="00901659" w:rsidRPr="005D40AA" w:rsidRDefault="00C90D12">
      <w:pPr>
        <w:tabs>
          <w:tab w:val="left" w:pos="7305"/>
        </w:tabs>
      </w:pPr>
      <w:r w:rsidRPr="005D40AA">
        <w:tab/>
      </w:r>
    </w:p>
    <w:p w14:paraId="0000003C" w14:textId="77777777" w:rsidR="00901659" w:rsidRPr="005D40AA" w:rsidRDefault="00901659"/>
    <w:p w14:paraId="0000003D" w14:textId="77777777" w:rsidR="00901659" w:rsidRPr="005D40AA" w:rsidRDefault="00901659"/>
    <w:p w14:paraId="0000003E" w14:textId="77777777" w:rsidR="00901659" w:rsidRPr="005D40AA" w:rsidRDefault="00901659"/>
    <w:p w14:paraId="0000003F" w14:textId="77777777" w:rsidR="00901659" w:rsidRPr="005D40AA" w:rsidRDefault="00901659"/>
    <w:p w14:paraId="00000040" w14:textId="77777777" w:rsidR="00901659" w:rsidRPr="005D40AA" w:rsidRDefault="00901659"/>
    <w:p w14:paraId="00000041" w14:textId="77777777" w:rsidR="00901659" w:rsidRPr="005D40AA" w:rsidRDefault="00901659"/>
    <w:p w14:paraId="00000043" w14:textId="77777777" w:rsidR="00901659" w:rsidRPr="005D40AA" w:rsidRDefault="00C90D12" w:rsidP="0033792D">
      <w:pPr>
        <w:ind w:firstLine="0"/>
        <w:jc w:val="center"/>
      </w:pPr>
      <w:r w:rsidRPr="005D40AA">
        <w:rPr>
          <w:b/>
        </w:rPr>
        <w:t>Agradecimientos</w:t>
      </w:r>
    </w:p>
    <w:p w14:paraId="00000044" w14:textId="77777777" w:rsidR="00901659" w:rsidRPr="005D40AA" w:rsidRDefault="00901659">
      <w:pPr>
        <w:jc w:val="center"/>
      </w:pPr>
    </w:p>
    <w:p w14:paraId="00000045" w14:textId="77777777" w:rsidR="00901659" w:rsidRPr="005D40AA" w:rsidRDefault="00C90D12" w:rsidP="0033792D">
      <w:pPr>
        <w:ind w:firstLine="0"/>
        <w:jc w:val="center"/>
      </w:pPr>
      <w:r w:rsidRPr="005D40AA">
        <w:t>Texto de agradecimientos centrado.</w:t>
      </w:r>
    </w:p>
    <w:p w14:paraId="00000046" w14:textId="77777777" w:rsidR="00901659" w:rsidRPr="005D40AA" w:rsidRDefault="00901659"/>
    <w:p w14:paraId="00000047" w14:textId="77777777" w:rsidR="00901659" w:rsidRPr="005D40AA" w:rsidRDefault="00C90D12">
      <w:r w:rsidRPr="005D40AA">
        <w:tab/>
      </w:r>
    </w:p>
    <w:p w14:paraId="00000048" w14:textId="77777777" w:rsidR="00901659" w:rsidRPr="005D40AA" w:rsidRDefault="00901659"/>
    <w:p w14:paraId="00000049" w14:textId="77777777" w:rsidR="00901659" w:rsidRPr="005D40AA" w:rsidRDefault="00901659"/>
    <w:p w14:paraId="0000004A" w14:textId="77777777" w:rsidR="00901659" w:rsidRPr="005D40AA" w:rsidRDefault="00901659"/>
    <w:p w14:paraId="0000004B" w14:textId="77777777" w:rsidR="00901659" w:rsidRPr="005D40AA" w:rsidRDefault="00C90D12">
      <w:pPr>
        <w:spacing w:after="160" w:line="259" w:lineRule="auto"/>
        <w:jc w:val="left"/>
      </w:pPr>
      <w:r w:rsidRPr="005D40AA">
        <w:br w:type="page"/>
      </w:r>
    </w:p>
    <w:p w14:paraId="0000004D" w14:textId="7DA4BEB6" w:rsidR="00901659" w:rsidRPr="00BF504A" w:rsidRDefault="00C90D12" w:rsidP="00BF504A">
      <w:pPr>
        <w:pStyle w:val="Ttulo1"/>
      </w:pPr>
      <w:bookmarkStart w:id="12" w:name="_Toc167738007"/>
      <w:r w:rsidRPr="005D40AA">
        <w:t>Tabla de contenido</w:t>
      </w:r>
      <w:bookmarkEnd w:id="12"/>
    </w:p>
    <w:sdt>
      <w:sdtPr>
        <w:id w:val="-2116666412"/>
        <w:docPartObj>
          <w:docPartGallery w:val="Table of Contents"/>
          <w:docPartUnique/>
        </w:docPartObj>
      </w:sdtPr>
      <w:sdtEndPr>
        <w:rPr>
          <w:b/>
          <w:bCs/>
          <w:noProof/>
        </w:rPr>
      </w:sdtEndPr>
      <w:sdtContent>
        <w:p w14:paraId="6E258948" w14:textId="3091A1B3" w:rsidR="005948B6" w:rsidRDefault="00805AEC" w:rsidP="00E41A7A">
          <w:pPr>
            <w:pStyle w:val="TDC1"/>
            <w:ind w:firstLine="0"/>
            <w:rPr>
              <w:rFonts w:asciiTheme="minorHAnsi" w:eastAsiaTheme="minorEastAsia" w:hAnsiTheme="minorHAnsi" w:cstheme="minorBidi"/>
              <w:noProof/>
              <w:kern w:val="2"/>
              <w:lang w:val="en-US"/>
              <w14:ligatures w14:val="standardContextual"/>
            </w:rPr>
          </w:pPr>
          <w:r>
            <w:fldChar w:fldCharType="begin"/>
          </w:r>
          <w:r>
            <w:instrText xml:space="preserve"> TOC \o "1-3" \h \z \u </w:instrText>
          </w:r>
          <w:r>
            <w:fldChar w:fldCharType="separate"/>
          </w:r>
        </w:p>
        <w:p w14:paraId="31107B0E" w14:textId="6C7BB913" w:rsidR="005948B6" w:rsidRDefault="005948B6">
          <w:pPr>
            <w:pStyle w:val="TDC1"/>
            <w:rPr>
              <w:rFonts w:asciiTheme="minorHAnsi" w:eastAsiaTheme="minorEastAsia" w:hAnsiTheme="minorHAnsi" w:cstheme="minorBidi"/>
              <w:noProof/>
              <w:kern w:val="2"/>
              <w:lang w:val="en-US"/>
              <w14:ligatures w14:val="standardContextual"/>
            </w:rPr>
          </w:pPr>
          <w:hyperlink w:anchor="_Toc167737885" w:history="1">
            <w:r w:rsidRPr="00C46EB0">
              <w:rPr>
                <w:rStyle w:val="Hipervnculo"/>
                <w:noProof/>
              </w:rPr>
              <w:t>Siglas, acrónimos y abreviaturas</w:t>
            </w:r>
            <w:r>
              <w:rPr>
                <w:noProof/>
                <w:webHidden/>
              </w:rPr>
              <w:tab/>
            </w:r>
            <w:r>
              <w:rPr>
                <w:noProof/>
                <w:webHidden/>
              </w:rPr>
              <w:fldChar w:fldCharType="begin"/>
            </w:r>
            <w:r>
              <w:rPr>
                <w:noProof/>
                <w:webHidden/>
              </w:rPr>
              <w:instrText xml:space="preserve"> PAGEREF _Toc167737885 \h </w:instrText>
            </w:r>
            <w:r>
              <w:rPr>
                <w:noProof/>
                <w:webHidden/>
              </w:rPr>
            </w:r>
            <w:r>
              <w:rPr>
                <w:noProof/>
                <w:webHidden/>
              </w:rPr>
              <w:fldChar w:fldCharType="separate"/>
            </w:r>
            <w:r>
              <w:rPr>
                <w:noProof/>
                <w:webHidden/>
              </w:rPr>
              <w:t>9</w:t>
            </w:r>
            <w:r>
              <w:rPr>
                <w:noProof/>
                <w:webHidden/>
              </w:rPr>
              <w:fldChar w:fldCharType="end"/>
            </w:r>
          </w:hyperlink>
        </w:p>
        <w:p w14:paraId="604D9124" w14:textId="307CD25B" w:rsidR="005948B6" w:rsidRDefault="005948B6">
          <w:pPr>
            <w:pStyle w:val="TDC1"/>
            <w:rPr>
              <w:rFonts w:asciiTheme="minorHAnsi" w:eastAsiaTheme="minorEastAsia" w:hAnsiTheme="minorHAnsi" w:cstheme="minorBidi"/>
              <w:noProof/>
              <w:kern w:val="2"/>
              <w:lang w:val="en-US"/>
              <w14:ligatures w14:val="standardContextual"/>
            </w:rPr>
          </w:pPr>
          <w:hyperlink w:anchor="_Toc167737886" w:history="1">
            <w:r w:rsidRPr="00C46EB0">
              <w:rPr>
                <w:rStyle w:val="Hipervnculo"/>
                <w:noProof/>
              </w:rPr>
              <w:t>Resumen</w:t>
            </w:r>
            <w:r>
              <w:rPr>
                <w:noProof/>
                <w:webHidden/>
              </w:rPr>
              <w:tab/>
            </w:r>
            <w:r>
              <w:rPr>
                <w:noProof/>
                <w:webHidden/>
              </w:rPr>
              <w:fldChar w:fldCharType="begin"/>
            </w:r>
            <w:r>
              <w:rPr>
                <w:noProof/>
                <w:webHidden/>
              </w:rPr>
              <w:instrText xml:space="preserve"> PAGEREF _Toc167737886 \h </w:instrText>
            </w:r>
            <w:r>
              <w:rPr>
                <w:noProof/>
                <w:webHidden/>
              </w:rPr>
            </w:r>
            <w:r>
              <w:rPr>
                <w:noProof/>
                <w:webHidden/>
              </w:rPr>
              <w:fldChar w:fldCharType="separate"/>
            </w:r>
            <w:r>
              <w:rPr>
                <w:noProof/>
                <w:webHidden/>
              </w:rPr>
              <w:t>10</w:t>
            </w:r>
            <w:r>
              <w:rPr>
                <w:noProof/>
                <w:webHidden/>
              </w:rPr>
              <w:fldChar w:fldCharType="end"/>
            </w:r>
          </w:hyperlink>
        </w:p>
        <w:p w14:paraId="1AC5EFBE" w14:textId="0BC70A2C" w:rsidR="005948B6" w:rsidRDefault="005948B6">
          <w:pPr>
            <w:pStyle w:val="TDC1"/>
            <w:rPr>
              <w:rFonts w:asciiTheme="minorHAnsi" w:eastAsiaTheme="minorEastAsia" w:hAnsiTheme="minorHAnsi" w:cstheme="minorBidi"/>
              <w:noProof/>
              <w:kern w:val="2"/>
              <w:lang w:val="en-US"/>
              <w14:ligatures w14:val="standardContextual"/>
            </w:rPr>
          </w:pPr>
          <w:hyperlink w:anchor="_Toc167737887" w:history="1">
            <w:r w:rsidRPr="00C46EB0">
              <w:rPr>
                <w:rStyle w:val="Hipervnculo"/>
                <w:noProof/>
                <w:lang w:val="en-US"/>
              </w:rPr>
              <w:t>Abstract</w:t>
            </w:r>
            <w:r>
              <w:rPr>
                <w:noProof/>
                <w:webHidden/>
              </w:rPr>
              <w:tab/>
            </w:r>
            <w:r>
              <w:rPr>
                <w:noProof/>
                <w:webHidden/>
              </w:rPr>
              <w:fldChar w:fldCharType="begin"/>
            </w:r>
            <w:r>
              <w:rPr>
                <w:noProof/>
                <w:webHidden/>
              </w:rPr>
              <w:instrText xml:space="preserve"> PAGEREF _Toc167737887 \h </w:instrText>
            </w:r>
            <w:r>
              <w:rPr>
                <w:noProof/>
                <w:webHidden/>
              </w:rPr>
            </w:r>
            <w:r>
              <w:rPr>
                <w:noProof/>
                <w:webHidden/>
              </w:rPr>
              <w:fldChar w:fldCharType="separate"/>
            </w:r>
            <w:r>
              <w:rPr>
                <w:noProof/>
                <w:webHidden/>
              </w:rPr>
              <w:t>11</w:t>
            </w:r>
            <w:r>
              <w:rPr>
                <w:noProof/>
                <w:webHidden/>
              </w:rPr>
              <w:fldChar w:fldCharType="end"/>
            </w:r>
          </w:hyperlink>
        </w:p>
        <w:p w14:paraId="368B0173" w14:textId="0977EF28" w:rsidR="005948B6" w:rsidRDefault="005948B6">
          <w:pPr>
            <w:pStyle w:val="TDC1"/>
            <w:tabs>
              <w:tab w:val="left" w:pos="1200"/>
            </w:tabs>
            <w:rPr>
              <w:rFonts w:asciiTheme="minorHAnsi" w:eastAsiaTheme="minorEastAsia" w:hAnsiTheme="minorHAnsi" w:cstheme="minorBidi"/>
              <w:noProof/>
              <w:kern w:val="2"/>
              <w:lang w:val="en-US"/>
              <w14:ligatures w14:val="standardContextual"/>
            </w:rPr>
          </w:pPr>
          <w:hyperlink w:anchor="_Toc167737888" w:history="1">
            <w:r w:rsidRPr="00C46EB0">
              <w:rPr>
                <w:rStyle w:val="Hipervnculo"/>
                <w:noProof/>
              </w:rPr>
              <w:t>1.</w:t>
            </w:r>
            <w:r>
              <w:rPr>
                <w:rFonts w:asciiTheme="minorHAnsi" w:eastAsiaTheme="minorEastAsia" w:hAnsiTheme="minorHAnsi" w:cstheme="minorBidi"/>
                <w:noProof/>
                <w:kern w:val="2"/>
                <w:lang w:val="en-US"/>
                <w14:ligatures w14:val="standardContextual"/>
              </w:rPr>
              <w:tab/>
            </w:r>
            <w:r w:rsidRPr="00C46EB0">
              <w:rPr>
                <w:rStyle w:val="Hipervnculo"/>
                <w:noProof/>
              </w:rPr>
              <w:t>Descripción del problema</w:t>
            </w:r>
            <w:r>
              <w:rPr>
                <w:noProof/>
                <w:webHidden/>
              </w:rPr>
              <w:tab/>
            </w:r>
            <w:r>
              <w:rPr>
                <w:noProof/>
                <w:webHidden/>
              </w:rPr>
              <w:fldChar w:fldCharType="begin"/>
            </w:r>
            <w:r>
              <w:rPr>
                <w:noProof/>
                <w:webHidden/>
              </w:rPr>
              <w:instrText xml:space="preserve"> PAGEREF _Toc167737888 \h </w:instrText>
            </w:r>
            <w:r>
              <w:rPr>
                <w:noProof/>
                <w:webHidden/>
              </w:rPr>
            </w:r>
            <w:r>
              <w:rPr>
                <w:noProof/>
                <w:webHidden/>
              </w:rPr>
              <w:fldChar w:fldCharType="separate"/>
            </w:r>
            <w:r>
              <w:rPr>
                <w:noProof/>
                <w:webHidden/>
              </w:rPr>
              <w:t>12</w:t>
            </w:r>
            <w:r>
              <w:rPr>
                <w:noProof/>
                <w:webHidden/>
              </w:rPr>
              <w:fldChar w:fldCharType="end"/>
            </w:r>
          </w:hyperlink>
        </w:p>
        <w:p w14:paraId="0DC35FD0" w14:textId="583DC6DB" w:rsidR="005948B6" w:rsidRDefault="005948B6">
          <w:pPr>
            <w:pStyle w:val="TDC2"/>
            <w:tabs>
              <w:tab w:val="left" w:pos="1680"/>
              <w:tab w:val="right" w:leader="dot" w:pos="9394"/>
            </w:tabs>
            <w:rPr>
              <w:rFonts w:asciiTheme="minorHAnsi" w:eastAsiaTheme="minorEastAsia" w:hAnsiTheme="minorHAnsi" w:cstheme="minorBidi"/>
              <w:noProof/>
              <w:kern w:val="2"/>
              <w:lang w:val="en-US"/>
              <w14:ligatures w14:val="standardContextual"/>
            </w:rPr>
          </w:pPr>
          <w:hyperlink w:anchor="_Toc167737889" w:history="1">
            <w:r w:rsidRPr="00C46EB0">
              <w:rPr>
                <w:rStyle w:val="Hipervnculo"/>
                <w:noProof/>
              </w:rPr>
              <w:t>1.1.</w:t>
            </w:r>
            <w:r>
              <w:rPr>
                <w:rFonts w:asciiTheme="minorHAnsi" w:eastAsiaTheme="minorEastAsia" w:hAnsiTheme="minorHAnsi" w:cstheme="minorBidi"/>
                <w:noProof/>
                <w:kern w:val="2"/>
                <w:lang w:val="en-US"/>
                <w14:ligatures w14:val="standardContextual"/>
              </w:rPr>
              <w:tab/>
            </w:r>
            <w:r w:rsidRPr="00C46EB0">
              <w:rPr>
                <w:rStyle w:val="Hipervnculo"/>
                <w:noProof/>
              </w:rPr>
              <w:t>Problema de negocio</w:t>
            </w:r>
            <w:r>
              <w:rPr>
                <w:noProof/>
                <w:webHidden/>
              </w:rPr>
              <w:tab/>
            </w:r>
            <w:r>
              <w:rPr>
                <w:noProof/>
                <w:webHidden/>
              </w:rPr>
              <w:fldChar w:fldCharType="begin"/>
            </w:r>
            <w:r>
              <w:rPr>
                <w:noProof/>
                <w:webHidden/>
              </w:rPr>
              <w:instrText xml:space="preserve"> PAGEREF _Toc167737889 \h </w:instrText>
            </w:r>
            <w:r>
              <w:rPr>
                <w:noProof/>
                <w:webHidden/>
              </w:rPr>
            </w:r>
            <w:r>
              <w:rPr>
                <w:noProof/>
                <w:webHidden/>
              </w:rPr>
              <w:fldChar w:fldCharType="separate"/>
            </w:r>
            <w:r>
              <w:rPr>
                <w:noProof/>
                <w:webHidden/>
              </w:rPr>
              <w:t>12</w:t>
            </w:r>
            <w:r>
              <w:rPr>
                <w:noProof/>
                <w:webHidden/>
              </w:rPr>
              <w:fldChar w:fldCharType="end"/>
            </w:r>
          </w:hyperlink>
        </w:p>
        <w:p w14:paraId="1B3F6989" w14:textId="458EFDF3" w:rsidR="005948B6" w:rsidRDefault="005948B6">
          <w:pPr>
            <w:pStyle w:val="TDC2"/>
            <w:tabs>
              <w:tab w:val="left" w:pos="1680"/>
              <w:tab w:val="right" w:leader="dot" w:pos="9394"/>
            </w:tabs>
            <w:rPr>
              <w:rFonts w:asciiTheme="minorHAnsi" w:eastAsiaTheme="minorEastAsia" w:hAnsiTheme="minorHAnsi" w:cstheme="minorBidi"/>
              <w:noProof/>
              <w:kern w:val="2"/>
              <w:lang w:val="en-US"/>
              <w14:ligatures w14:val="standardContextual"/>
            </w:rPr>
          </w:pPr>
          <w:hyperlink w:anchor="_Toc167737890" w:history="1">
            <w:r w:rsidRPr="00C46EB0">
              <w:rPr>
                <w:rStyle w:val="Hipervnculo"/>
                <w:noProof/>
              </w:rPr>
              <w:t>1.2.</w:t>
            </w:r>
            <w:r>
              <w:rPr>
                <w:rFonts w:asciiTheme="minorHAnsi" w:eastAsiaTheme="minorEastAsia" w:hAnsiTheme="minorHAnsi" w:cstheme="minorBidi"/>
                <w:noProof/>
                <w:kern w:val="2"/>
                <w:lang w:val="en-US"/>
                <w14:ligatures w14:val="standardContextual"/>
              </w:rPr>
              <w:tab/>
            </w:r>
            <w:r w:rsidRPr="00C46EB0">
              <w:rPr>
                <w:rStyle w:val="Hipervnculo"/>
                <w:noProof/>
              </w:rPr>
              <w:t>Aproximación desde la analítica de datos</w:t>
            </w:r>
            <w:r>
              <w:rPr>
                <w:noProof/>
                <w:webHidden/>
              </w:rPr>
              <w:tab/>
            </w:r>
            <w:r>
              <w:rPr>
                <w:noProof/>
                <w:webHidden/>
              </w:rPr>
              <w:fldChar w:fldCharType="begin"/>
            </w:r>
            <w:r>
              <w:rPr>
                <w:noProof/>
                <w:webHidden/>
              </w:rPr>
              <w:instrText xml:space="preserve"> PAGEREF _Toc167737890 \h </w:instrText>
            </w:r>
            <w:r>
              <w:rPr>
                <w:noProof/>
                <w:webHidden/>
              </w:rPr>
            </w:r>
            <w:r>
              <w:rPr>
                <w:noProof/>
                <w:webHidden/>
              </w:rPr>
              <w:fldChar w:fldCharType="separate"/>
            </w:r>
            <w:r>
              <w:rPr>
                <w:noProof/>
                <w:webHidden/>
              </w:rPr>
              <w:t>12</w:t>
            </w:r>
            <w:r>
              <w:rPr>
                <w:noProof/>
                <w:webHidden/>
              </w:rPr>
              <w:fldChar w:fldCharType="end"/>
            </w:r>
          </w:hyperlink>
        </w:p>
        <w:p w14:paraId="6AC05E5F" w14:textId="63D8B450" w:rsidR="005948B6" w:rsidRDefault="005948B6">
          <w:pPr>
            <w:pStyle w:val="TDC2"/>
            <w:tabs>
              <w:tab w:val="left" w:pos="1680"/>
              <w:tab w:val="right" w:leader="dot" w:pos="9394"/>
            </w:tabs>
            <w:rPr>
              <w:rFonts w:asciiTheme="minorHAnsi" w:eastAsiaTheme="minorEastAsia" w:hAnsiTheme="minorHAnsi" w:cstheme="minorBidi"/>
              <w:noProof/>
              <w:kern w:val="2"/>
              <w:lang w:val="en-US"/>
              <w14:ligatures w14:val="standardContextual"/>
            </w:rPr>
          </w:pPr>
          <w:hyperlink w:anchor="_Toc167737891" w:history="1">
            <w:r w:rsidRPr="00C46EB0">
              <w:rPr>
                <w:rStyle w:val="Hipervnculo"/>
                <w:noProof/>
              </w:rPr>
              <w:t>1.3.</w:t>
            </w:r>
            <w:r>
              <w:rPr>
                <w:rFonts w:asciiTheme="minorHAnsi" w:eastAsiaTheme="minorEastAsia" w:hAnsiTheme="minorHAnsi" w:cstheme="minorBidi"/>
                <w:noProof/>
                <w:kern w:val="2"/>
                <w:lang w:val="en-US"/>
                <w14:ligatures w14:val="standardContextual"/>
              </w:rPr>
              <w:tab/>
            </w:r>
            <w:r w:rsidRPr="00C46EB0">
              <w:rPr>
                <w:rStyle w:val="Hipervnculo"/>
                <w:noProof/>
              </w:rPr>
              <w:t>Origen de los datos</w:t>
            </w:r>
            <w:r>
              <w:rPr>
                <w:noProof/>
                <w:webHidden/>
              </w:rPr>
              <w:tab/>
            </w:r>
            <w:r>
              <w:rPr>
                <w:noProof/>
                <w:webHidden/>
              </w:rPr>
              <w:fldChar w:fldCharType="begin"/>
            </w:r>
            <w:r>
              <w:rPr>
                <w:noProof/>
                <w:webHidden/>
              </w:rPr>
              <w:instrText xml:space="preserve"> PAGEREF _Toc167737891 \h </w:instrText>
            </w:r>
            <w:r>
              <w:rPr>
                <w:noProof/>
                <w:webHidden/>
              </w:rPr>
            </w:r>
            <w:r>
              <w:rPr>
                <w:noProof/>
                <w:webHidden/>
              </w:rPr>
              <w:fldChar w:fldCharType="separate"/>
            </w:r>
            <w:r>
              <w:rPr>
                <w:noProof/>
                <w:webHidden/>
              </w:rPr>
              <w:t>12</w:t>
            </w:r>
            <w:r>
              <w:rPr>
                <w:noProof/>
                <w:webHidden/>
              </w:rPr>
              <w:fldChar w:fldCharType="end"/>
            </w:r>
          </w:hyperlink>
        </w:p>
        <w:p w14:paraId="70F145CA" w14:textId="2EF99294" w:rsidR="005948B6" w:rsidRDefault="005948B6">
          <w:pPr>
            <w:pStyle w:val="TDC2"/>
            <w:tabs>
              <w:tab w:val="left" w:pos="1680"/>
              <w:tab w:val="right" w:leader="dot" w:pos="9394"/>
            </w:tabs>
            <w:rPr>
              <w:rFonts w:asciiTheme="minorHAnsi" w:eastAsiaTheme="minorEastAsia" w:hAnsiTheme="minorHAnsi" w:cstheme="minorBidi"/>
              <w:noProof/>
              <w:kern w:val="2"/>
              <w:lang w:val="en-US"/>
              <w14:ligatures w14:val="standardContextual"/>
            </w:rPr>
          </w:pPr>
          <w:hyperlink w:anchor="_Toc167737892" w:history="1">
            <w:r w:rsidRPr="00C46EB0">
              <w:rPr>
                <w:rStyle w:val="Hipervnculo"/>
                <w:noProof/>
              </w:rPr>
              <w:t>1.4.</w:t>
            </w:r>
            <w:r>
              <w:rPr>
                <w:rFonts w:asciiTheme="minorHAnsi" w:eastAsiaTheme="minorEastAsia" w:hAnsiTheme="minorHAnsi" w:cstheme="minorBidi"/>
                <w:noProof/>
                <w:kern w:val="2"/>
                <w:lang w:val="en-US"/>
                <w14:ligatures w14:val="standardContextual"/>
              </w:rPr>
              <w:tab/>
            </w:r>
            <w:r w:rsidRPr="00C46EB0">
              <w:rPr>
                <w:rStyle w:val="Hipervnculo"/>
                <w:noProof/>
              </w:rPr>
              <w:t>Métricas de desempeño</w:t>
            </w:r>
            <w:r>
              <w:rPr>
                <w:noProof/>
                <w:webHidden/>
              </w:rPr>
              <w:tab/>
            </w:r>
            <w:r>
              <w:rPr>
                <w:noProof/>
                <w:webHidden/>
              </w:rPr>
              <w:fldChar w:fldCharType="begin"/>
            </w:r>
            <w:r>
              <w:rPr>
                <w:noProof/>
                <w:webHidden/>
              </w:rPr>
              <w:instrText xml:space="preserve"> PAGEREF _Toc167737892 \h </w:instrText>
            </w:r>
            <w:r>
              <w:rPr>
                <w:noProof/>
                <w:webHidden/>
              </w:rPr>
            </w:r>
            <w:r>
              <w:rPr>
                <w:noProof/>
                <w:webHidden/>
              </w:rPr>
              <w:fldChar w:fldCharType="separate"/>
            </w:r>
            <w:r>
              <w:rPr>
                <w:noProof/>
                <w:webHidden/>
              </w:rPr>
              <w:t>13</w:t>
            </w:r>
            <w:r>
              <w:rPr>
                <w:noProof/>
                <w:webHidden/>
              </w:rPr>
              <w:fldChar w:fldCharType="end"/>
            </w:r>
          </w:hyperlink>
        </w:p>
        <w:p w14:paraId="730F4A12" w14:textId="7FF61226" w:rsidR="005948B6" w:rsidRDefault="005948B6">
          <w:pPr>
            <w:pStyle w:val="TDC1"/>
            <w:tabs>
              <w:tab w:val="left" w:pos="1200"/>
            </w:tabs>
            <w:rPr>
              <w:rFonts w:asciiTheme="minorHAnsi" w:eastAsiaTheme="minorEastAsia" w:hAnsiTheme="minorHAnsi" w:cstheme="minorBidi"/>
              <w:noProof/>
              <w:kern w:val="2"/>
              <w:lang w:val="en-US"/>
              <w14:ligatures w14:val="standardContextual"/>
            </w:rPr>
          </w:pPr>
          <w:hyperlink w:anchor="_Toc167737893" w:history="1">
            <w:r w:rsidRPr="00C46EB0">
              <w:rPr>
                <w:rStyle w:val="Hipervnculo"/>
                <w:noProof/>
              </w:rPr>
              <w:t>2.</w:t>
            </w:r>
            <w:r>
              <w:rPr>
                <w:rFonts w:asciiTheme="minorHAnsi" w:eastAsiaTheme="minorEastAsia" w:hAnsiTheme="minorHAnsi" w:cstheme="minorBidi"/>
                <w:noProof/>
                <w:kern w:val="2"/>
                <w:lang w:val="en-US"/>
                <w14:ligatures w14:val="standardContextual"/>
              </w:rPr>
              <w:tab/>
            </w:r>
            <w:r w:rsidRPr="00C46EB0">
              <w:rPr>
                <w:rStyle w:val="Hipervnculo"/>
                <w:noProof/>
              </w:rPr>
              <w:t>Objetivos</w:t>
            </w:r>
            <w:r>
              <w:rPr>
                <w:noProof/>
                <w:webHidden/>
              </w:rPr>
              <w:tab/>
            </w:r>
            <w:r>
              <w:rPr>
                <w:noProof/>
                <w:webHidden/>
              </w:rPr>
              <w:fldChar w:fldCharType="begin"/>
            </w:r>
            <w:r>
              <w:rPr>
                <w:noProof/>
                <w:webHidden/>
              </w:rPr>
              <w:instrText xml:space="preserve"> PAGEREF _Toc167737893 \h </w:instrText>
            </w:r>
            <w:r>
              <w:rPr>
                <w:noProof/>
                <w:webHidden/>
              </w:rPr>
            </w:r>
            <w:r>
              <w:rPr>
                <w:noProof/>
                <w:webHidden/>
              </w:rPr>
              <w:fldChar w:fldCharType="separate"/>
            </w:r>
            <w:r>
              <w:rPr>
                <w:noProof/>
                <w:webHidden/>
              </w:rPr>
              <w:t>15</w:t>
            </w:r>
            <w:r>
              <w:rPr>
                <w:noProof/>
                <w:webHidden/>
              </w:rPr>
              <w:fldChar w:fldCharType="end"/>
            </w:r>
          </w:hyperlink>
        </w:p>
        <w:p w14:paraId="2C997FC3" w14:textId="1324391D" w:rsidR="005948B6" w:rsidRDefault="005948B6">
          <w:pPr>
            <w:pStyle w:val="TDC2"/>
            <w:tabs>
              <w:tab w:val="left" w:pos="1680"/>
              <w:tab w:val="right" w:leader="dot" w:pos="9394"/>
            </w:tabs>
            <w:rPr>
              <w:rFonts w:asciiTheme="minorHAnsi" w:eastAsiaTheme="minorEastAsia" w:hAnsiTheme="minorHAnsi" w:cstheme="minorBidi"/>
              <w:noProof/>
              <w:kern w:val="2"/>
              <w:lang w:val="en-US"/>
              <w14:ligatures w14:val="standardContextual"/>
            </w:rPr>
          </w:pPr>
          <w:hyperlink w:anchor="_Toc167737894" w:history="1">
            <w:r w:rsidRPr="00C46EB0">
              <w:rPr>
                <w:rStyle w:val="Hipervnculo"/>
                <w:noProof/>
              </w:rPr>
              <w:t>2.1.</w:t>
            </w:r>
            <w:r>
              <w:rPr>
                <w:rFonts w:asciiTheme="minorHAnsi" w:eastAsiaTheme="minorEastAsia" w:hAnsiTheme="minorHAnsi" w:cstheme="minorBidi"/>
                <w:noProof/>
                <w:kern w:val="2"/>
                <w:lang w:val="en-US"/>
                <w14:ligatures w14:val="standardContextual"/>
              </w:rPr>
              <w:tab/>
            </w:r>
            <w:r w:rsidRPr="00C46EB0">
              <w:rPr>
                <w:rStyle w:val="Hipervnculo"/>
                <w:noProof/>
              </w:rPr>
              <w:t>Objetivo general</w:t>
            </w:r>
            <w:r>
              <w:rPr>
                <w:noProof/>
                <w:webHidden/>
              </w:rPr>
              <w:tab/>
            </w:r>
            <w:r>
              <w:rPr>
                <w:noProof/>
                <w:webHidden/>
              </w:rPr>
              <w:fldChar w:fldCharType="begin"/>
            </w:r>
            <w:r>
              <w:rPr>
                <w:noProof/>
                <w:webHidden/>
              </w:rPr>
              <w:instrText xml:space="preserve"> PAGEREF _Toc167737894 \h </w:instrText>
            </w:r>
            <w:r>
              <w:rPr>
                <w:noProof/>
                <w:webHidden/>
              </w:rPr>
            </w:r>
            <w:r>
              <w:rPr>
                <w:noProof/>
                <w:webHidden/>
              </w:rPr>
              <w:fldChar w:fldCharType="separate"/>
            </w:r>
            <w:r>
              <w:rPr>
                <w:noProof/>
                <w:webHidden/>
              </w:rPr>
              <w:t>15</w:t>
            </w:r>
            <w:r>
              <w:rPr>
                <w:noProof/>
                <w:webHidden/>
              </w:rPr>
              <w:fldChar w:fldCharType="end"/>
            </w:r>
          </w:hyperlink>
        </w:p>
        <w:p w14:paraId="17C732FC" w14:textId="75D15AD3" w:rsidR="005948B6" w:rsidRDefault="005948B6">
          <w:pPr>
            <w:pStyle w:val="TDC2"/>
            <w:tabs>
              <w:tab w:val="left" w:pos="1680"/>
              <w:tab w:val="right" w:leader="dot" w:pos="9394"/>
            </w:tabs>
            <w:rPr>
              <w:rFonts w:asciiTheme="minorHAnsi" w:eastAsiaTheme="minorEastAsia" w:hAnsiTheme="minorHAnsi" w:cstheme="minorBidi"/>
              <w:noProof/>
              <w:kern w:val="2"/>
              <w:lang w:val="en-US"/>
              <w14:ligatures w14:val="standardContextual"/>
            </w:rPr>
          </w:pPr>
          <w:hyperlink w:anchor="_Toc167737895" w:history="1">
            <w:r w:rsidRPr="00C46EB0">
              <w:rPr>
                <w:rStyle w:val="Hipervnculo"/>
                <w:noProof/>
              </w:rPr>
              <w:t>2.2.</w:t>
            </w:r>
            <w:r>
              <w:rPr>
                <w:rFonts w:asciiTheme="minorHAnsi" w:eastAsiaTheme="minorEastAsia" w:hAnsiTheme="minorHAnsi" w:cstheme="minorBidi"/>
                <w:noProof/>
                <w:kern w:val="2"/>
                <w:lang w:val="en-US"/>
                <w14:ligatures w14:val="standardContextual"/>
              </w:rPr>
              <w:tab/>
            </w:r>
            <w:r w:rsidRPr="00C46EB0">
              <w:rPr>
                <w:rStyle w:val="Hipervnculo"/>
                <w:noProof/>
              </w:rPr>
              <w:t>Objetivos específicos</w:t>
            </w:r>
            <w:r>
              <w:rPr>
                <w:noProof/>
                <w:webHidden/>
              </w:rPr>
              <w:tab/>
            </w:r>
            <w:r>
              <w:rPr>
                <w:noProof/>
                <w:webHidden/>
              </w:rPr>
              <w:fldChar w:fldCharType="begin"/>
            </w:r>
            <w:r>
              <w:rPr>
                <w:noProof/>
                <w:webHidden/>
              </w:rPr>
              <w:instrText xml:space="preserve"> PAGEREF _Toc167737895 \h </w:instrText>
            </w:r>
            <w:r>
              <w:rPr>
                <w:noProof/>
                <w:webHidden/>
              </w:rPr>
            </w:r>
            <w:r>
              <w:rPr>
                <w:noProof/>
                <w:webHidden/>
              </w:rPr>
              <w:fldChar w:fldCharType="separate"/>
            </w:r>
            <w:r>
              <w:rPr>
                <w:noProof/>
                <w:webHidden/>
              </w:rPr>
              <w:t>15</w:t>
            </w:r>
            <w:r>
              <w:rPr>
                <w:noProof/>
                <w:webHidden/>
              </w:rPr>
              <w:fldChar w:fldCharType="end"/>
            </w:r>
          </w:hyperlink>
        </w:p>
        <w:p w14:paraId="4FFBAA8A" w14:textId="33CACC91" w:rsidR="005948B6" w:rsidRDefault="005948B6">
          <w:pPr>
            <w:pStyle w:val="TDC1"/>
            <w:tabs>
              <w:tab w:val="left" w:pos="1200"/>
            </w:tabs>
            <w:rPr>
              <w:rFonts w:asciiTheme="minorHAnsi" w:eastAsiaTheme="minorEastAsia" w:hAnsiTheme="minorHAnsi" w:cstheme="minorBidi"/>
              <w:noProof/>
              <w:kern w:val="2"/>
              <w:lang w:val="en-US"/>
              <w14:ligatures w14:val="standardContextual"/>
            </w:rPr>
          </w:pPr>
          <w:hyperlink w:anchor="_Toc167737896" w:history="1">
            <w:r w:rsidRPr="00C46EB0">
              <w:rPr>
                <w:rStyle w:val="Hipervnculo"/>
                <w:noProof/>
              </w:rPr>
              <w:t>3.</w:t>
            </w:r>
            <w:r>
              <w:rPr>
                <w:rFonts w:asciiTheme="minorHAnsi" w:eastAsiaTheme="minorEastAsia" w:hAnsiTheme="minorHAnsi" w:cstheme="minorBidi"/>
                <w:noProof/>
                <w:kern w:val="2"/>
                <w:lang w:val="en-US"/>
                <w14:ligatures w14:val="standardContextual"/>
              </w:rPr>
              <w:tab/>
            </w:r>
            <w:r w:rsidRPr="00C46EB0">
              <w:rPr>
                <w:rStyle w:val="Hipervnculo"/>
                <w:noProof/>
              </w:rPr>
              <w:t>Datos</w:t>
            </w:r>
            <w:r>
              <w:rPr>
                <w:noProof/>
                <w:webHidden/>
              </w:rPr>
              <w:tab/>
            </w:r>
            <w:r>
              <w:rPr>
                <w:noProof/>
                <w:webHidden/>
              </w:rPr>
              <w:fldChar w:fldCharType="begin"/>
            </w:r>
            <w:r>
              <w:rPr>
                <w:noProof/>
                <w:webHidden/>
              </w:rPr>
              <w:instrText xml:space="preserve"> PAGEREF _Toc167737896 \h </w:instrText>
            </w:r>
            <w:r>
              <w:rPr>
                <w:noProof/>
                <w:webHidden/>
              </w:rPr>
            </w:r>
            <w:r>
              <w:rPr>
                <w:noProof/>
                <w:webHidden/>
              </w:rPr>
              <w:fldChar w:fldCharType="separate"/>
            </w:r>
            <w:r>
              <w:rPr>
                <w:noProof/>
                <w:webHidden/>
              </w:rPr>
              <w:t>16</w:t>
            </w:r>
            <w:r>
              <w:rPr>
                <w:noProof/>
                <w:webHidden/>
              </w:rPr>
              <w:fldChar w:fldCharType="end"/>
            </w:r>
          </w:hyperlink>
        </w:p>
        <w:p w14:paraId="04CA446E" w14:textId="447553ED" w:rsidR="005948B6" w:rsidRDefault="005948B6">
          <w:pPr>
            <w:pStyle w:val="TDC2"/>
            <w:tabs>
              <w:tab w:val="left" w:pos="1680"/>
              <w:tab w:val="right" w:leader="dot" w:pos="9394"/>
            </w:tabs>
            <w:rPr>
              <w:rFonts w:asciiTheme="minorHAnsi" w:eastAsiaTheme="minorEastAsia" w:hAnsiTheme="minorHAnsi" w:cstheme="minorBidi"/>
              <w:noProof/>
              <w:kern w:val="2"/>
              <w:lang w:val="en-US"/>
              <w14:ligatures w14:val="standardContextual"/>
            </w:rPr>
          </w:pPr>
          <w:hyperlink w:anchor="_Toc167737897" w:history="1">
            <w:r w:rsidRPr="00C46EB0">
              <w:rPr>
                <w:rStyle w:val="Hipervnculo"/>
                <w:noProof/>
              </w:rPr>
              <w:t>3.1.</w:t>
            </w:r>
            <w:r>
              <w:rPr>
                <w:rFonts w:asciiTheme="minorHAnsi" w:eastAsiaTheme="minorEastAsia" w:hAnsiTheme="minorHAnsi" w:cstheme="minorBidi"/>
                <w:noProof/>
                <w:kern w:val="2"/>
                <w:lang w:val="en-US"/>
                <w14:ligatures w14:val="standardContextual"/>
              </w:rPr>
              <w:tab/>
            </w:r>
            <w:r w:rsidRPr="00C46EB0">
              <w:rPr>
                <w:rStyle w:val="Hipervnculo"/>
                <w:noProof/>
              </w:rPr>
              <w:t>Datos originales</w:t>
            </w:r>
            <w:r>
              <w:rPr>
                <w:noProof/>
                <w:webHidden/>
              </w:rPr>
              <w:tab/>
            </w:r>
            <w:r>
              <w:rPr>
                <w:noProof/>
                <w:webHidden/>
              </w:rPr>
              <w:fldChar w:fldCharType="begin"/>
            </w:r>
            <w:r>
              <w:rPr>
                <w:noProof/>
                <w:webHidden/>
              </w:rPr>
              <w:instrText xml:space="preserve"> PAGEREF _Toc167737897 \h </w:instrText>
            </w:r>
            <w:r>
              <w:rPr>
                <w:noProof/>
                <w:webHidden/>
              </w:rPr>
            </w:r>
            <w:r>
              <w:rPr>
                <w:noProof/>
                <w:webHidden/>
              </w:rPr>
              <w:fldChar w:fldCharType="separate"/>
            </w:r>
            <w:r>
              <w:rPr>
                <w:noProof/>
                <w:webHidden/>
              </w:rPr>
              <w:t>16</w:t>
            </w:r>
            <w:r>
              <w:rPr>
                <w:noProof/>
                <w:webHidden/>
              </w:rPr>
              <w:fldChar w:fldCharType="end"/>
            </w:r>
          </w:hyperlink>
        </w:p>
        <w:p w14:paraId="5EAFF0B3" w14:textId="14420161" w:rsidR="005948B6" w:rsidRDefault="005948B6">
          <w:pPr>
            <w:pStyle w:val="TDC2"/>
            <w:tabs>
              <w:tab w:val="left" w:pos="1680"/>
              <w:tab w:val="right" w:leader="dot" w:pos="9394"/>
            </w:tabs>
            <w:rPr>
              <w:rFonts w:asciiTheme="minorHAnsi" w:eastAsiaTheme="minorEastAsia" w:hAnsiTheme="minorHAnsi" w:cstheme="minorBidi"/>
              <w:noProof/>
              <w:kern w:val="2"/>
              <w:lang w:val="en-US"/>
              <w14:ligatures w14:val="standardContextual"/>
            </w:rPr>
          </w:pPr>
          <w:hyperlink w:anchor="_Toc167737898" w:history="1">
            <w:r w:rsidRPr="00C46EB0">
              <w:rPr>
                <w:rStyle w:val="Hipervnculo"/>
                <w:noProof/>
              </w:rPr>
              <w:t>3.2.</w:t>
            </w:r>
            <w:r>
              <w:rPr>
                <w:rFonts w:asciiTheme="minorHAnsi" w:eastAsiaTheme="minorEastAsia" w:hAnsiTheme="minorHAnsi" w:cstheme="minorBidi"/>
                <w:noProof/>
                <w:kern w:val="2"/>
                <w:lang w:val="en-US"/>
                <w14:ligatures w14:val="standardContextual"/>
              </w:rPr>
              <w:tab/>
            </w:r>
            <w:r w:rsidRPr="00C46EB0">
              <w:rPr>
                <w:rStyle w:val="Hipervnculo"/>
                <w:noProof/>
              </w:rPr>
              <w:t>Datsets</w:t>
            </w:r>
            <w:r>
              <w:rPr>
                <w:noProof/>
                <w:webHidden/>
              </w:rPr>
              <w:tab/>
            </w:r>
            <w:r>
              <w:rPr>
                <w:noProof/>
                <w:webHidden/>
              </w:rPr>
              <w:fldChar w:fldCharType="begin"/>
            </w:r>
            <w:r>
              <w:rPr>
                <w:noProof/>
                <w:webHidden/>
              </w:rPr>
              <w:instrText xml:space="preserve"> PAGEREF _Toc167737898 \h </w:instrText>
            </w:r>
            <w:r>
              <w:rPr>
                <w:noProof/>
                <w:webHidden/>
              </w:rPr>
            </w:r>
            <w:r>
              <w:rPr>
                <w:noProof/>
                <w:webHidden/>
              </w:rPr>
              <w:fldChar w:fldCharType="separate"/>
            </w:r>
            <w:r>
              <w:rPr>
                <w:noProof/>
                <w:webHidden/>
              </w:rPr>
              <w:t>18</w:t>
            </w:r>
            <w:r>
              <w:rPr>
                <w:noProof/>
                <w:webHidden/>
              </w:rPr>
              <w:fldChar w:fldCharType="end"/>
            </w:r>
          </w:hyperlink>
        </w:p>
        <w:p w14:paraId="1EB1DA79" w14:textId="15CC19B8" w:rsidR="005948B6" w:rsidRDefault="005948B6">
          <w:pPr>
            <w:pStyle w:val="TDC3"/>
            <w:tabs>
              <w:tab w:val="left" w:pos="1942"/>
              <w:tab w:val="right" w:leader="dot" w:pos="9394"/>
            </w:tabs>
            <w:rPr>
              <w:rFonts w:asciiTheme="minorHAnsi" w:hAnsiTheme="minorHAnsi" w:cstheme="minorBidi"/>
              <w:noProof/>
              <w:kern w:val="2"/>
              <w:lang w:val="en-US" w:eastAsia="en-US"/>
              <w14:ligatures w14:val="standardContextual"/>
            </w:rPr>
          </w:pPr>
          <w:hyperlink w:anchor="_Toc167737899" w:history="1">
            <w:r w:rsidRPr="00C46EB0">
              <w:rPr>
                <w:rStyle w:val="Hipervnculo"/>
                <w:noProof/>
              </w:rPr>
              <w:t>3.2.1.</w:t>
            </w:r>
            <w:r>
              <w:rPr>
                <w:rFonts w:asciiTheme="minorHAnsi" w:hAnsiTheme="minorHAnsi" w:cstheme="minorBidi"/>
                <w:noProof/>
                <w:kern w:val="2"/>
                <w:lang w:val="en-US" w:eastAsia="en-US"/>
                <w14:ligatures w14:val="standardContextual"/>
              </w:rPr>
              <w:tab/>
            </w:r>
            <w:r w:rsidRPr="00C46EB0">
              <w:rPr>
                <w:rStyle w:val="Hipervnculo"/>
                <w:noProof/>
              </w:rPr>
              <w:t>DataSet Precipitaciones</w:t>
            </w:r>
            <w:r>
              <w:rPr>
                <w:noProof/>
                <w:webHidden/>
              </w:rPr>
              <w:tab/>
            </w:r>
            <w:r>
              <w:rPr>
                <w:noProof/>
                <w:webHidden/>
              </w:rPr>
              <w:fldChar w:fldCharType="begin"/>
            </w:r>
            <w:r>
              <w:rPr>
                <w:noProof/>
                <w:webHidden/>
              </w:rPr>
              <w:instrText xml:space="preserve"> PAGEREF _Toc167737899 \h </w:instrText>
            </w:r>
            <w:r>
              <w:rPr>
                <w:noProof/>
                <w:webHidden/>
              </w:rPr>
            </w:r>
            <w:r>
              <w:rPr>
                <w:noProof/>
                <w:webHidden/>
              </w:rPr>
              <w:fldChar w:fldCharType="separate"/>
            </w:r>
            <w:r>
              <w:rPr>
                <w:noProof/>
                <w:webHidden/>
              </w:rPr>
              <w:t>18</w:t>
            </w:r>
            <w:r>
              <w:rPr>
                <w:noProof/>
                <w:webHidden/>
              </w:rPr>
              <w:fldChar w:fldCharType="end"/>
            </w:r>
          </w:hyperlink>
        </w:p>
        <w:p w14:paraId="28170676" w14:textId="2C3072FE" w:rsidR="005948B6" w:rsidRDefault="005948B6">
          <w:pPr>
            <w:pStyle w:val="TDC3"/>
            <w:tabs>
              <w:tab w:val="left" w:pos="1942"/>
              <w:tab w:val="right" w:leader="dot" w:pos="9394"/>
            </w:tabs>
            <w:rPr>
              <w:rFonts w:asciiTheme="minorHAnsi" w:hAnsiTheme="minorHAnsi" w:cstheme="minorBidi"/>
              <w:noProof/>
              <w:kern w:val="2"/>
              <w:lang w:val="en-US" w:eastAsia="en-US"/>
              <w14:ligatures w14:val="standardContextual"/>
            </w:rPr>
          </w:pPr>
          <w:hyperlink w:anchor="_Toc167737900" w:history="1">
            <w:r w:rsidRPr="00C46EB0">
              <w:rPr>
                <w:rStyle w:val="Hipervnculo"/>
                <w:noProof/>
              </w:rPr>
              <w:t>3.2.2.</w:t>
            </w:r>
            <w:r>
              <w:rPr>
                <w:rFonts w:asciiTheme="minorHAnsi" w:hAnsiTheme="minorHAnsi" w:cstheme="minorBidi"/>
                <w:noProof/>
                <w:kern w:val="2"/>
                <w:lang w:val="en-US" w:eastAsia="en-US"/>
                <w14:ligatures w14:val="standardContextual"/>
              </w:rPr>
              <w:tab/>
            </w:r>
            <w:r w:rsidRPr="00C46EB0">
              <w:rPr>
                <w:rStyle w:val="Hipervnculo"/>
                <w:noProof/>
              </w:rPr>
              <w:t>DataSets precio energia y volumen útil de embalse</w:t>
            </w:r>
            <w:r>
              <w:rPr>
                <w:noProof/>
                <w:webHidden/>
              </w:rPr>
              <w:tab/>
            </w:r>
            <w:r>
              <w:rPr>
                <w:noProof/>
                <w:webHidden/>
              </w:rPr>
              <w:fldChar w:fldCharType="begin"/>
            </w:r>
            <w:r>
              <w:rPr>
                <w:noProof/>
                <w:webHidden/>
              </w:rPr>
              <w:instrText xml:space="preserve"> PAGEREF _Toc167737900 \h </w:instrText>
            </w:r>
            <w:r>
              <w:rPr>
                <w:noProof/>
                <w:webHidden/>
              </w:rPr>
            </w:r>
            <w:r>
              <w:rPr>
                <w:noProof/>
                <w:webHidden/>
              </w:rPr>
              <w:fldChar w:fldCharType="separate"/>
            </w:r>
            <w:r>
              <w:rPr>
                <w:noProof/>
                <w:webHidden/>
              </w:rPr>
              <w:t>19</w:t>
            </w:r>
            <w:r>
              <w:rPr>
                <w:noProof/>
                <w:webHidden/>
              </w:rPr>
              <w:fldChar w:fldCharType="end"/>
            </w:r>
          </w:hyperlink>
        </w:p>
        <w:p w14:paraId="165FA0AE" w14:textId="13472F43" w:rsidR="005948B6" w:rsidRDefault="005948B6">
          <w:pPr>
            <w:pStyle w:val="TDC2"/>
            <w:tabs>
              <w:tab w:val="left" w:pos="1680"/>
              <w:tab w:val="right" w:leader="dot" w:pos="9394"/>
            </w:tabs>
            <w:rPr>
              <w:rFonts w:asciiTheme="minorHAnsi" w:eastAsiaTheme="minorEastAsia" w:hAnsiTheme="minorHAnsi" w:cstheme="minorBidi"/>
              <w:noProof/>
              <w:kern w:val="2"/>
              <w:lang w:val="en-US"/>
              <w14:ligatures w14:val="standardContextual"/>
            </w:rPr>
          </w:pPr>
          <w:hyperlink w:anchor="_Toc167737901" w:history="1">
            <w:r w:rsidRPr="00C46EB0">
              <w:rPr>
                <w:rStyle w:val="Hipervnculo"/>
                <w:noProof/>
              </w:rPr>
              <w:t>3.3.</w:t>
            </w:r>
            <w:r>
              <w:rPr>
                <w:rFonts w:asciiTheme="minorHAnsi" w:eastAsiaTheme="minorEastAsia" w:hAnsiTheme="minorHAnsi" w:cstheme="minorBidi"/>
                <w:noProof/>
                <w:kern w:val="2"/>
                <w:lang w:val="en-US"/>
                <w14:ligatures w14:val="standardContextual"/>
              </w:rPr>
              <w:tab/>
            </w:r>
            <w:r w:rsidRPr="00C46EB0">
              <w:rPr>
                <w:rStyle w:val="Hipervnculo"/>
                <w:noProof/>
              </w:rPr>
              <w:t>Analítica descriptiva</w:t>
            </w:r>
            <w:r>
              <w:rPr>
                <w:noProof/>
                <w:webHidden/>
              </w:rPr>
              <w:tab/>
            </w:r>
            <w:r>
              <w:rPr>
                <w:noProof/>
                <w:webHidden/>
              </w:rPr>
              <w:fldChar w:fldCharType="begin"/>
            </w:r>
            <w:r>
              <w:rPr>
                <w:noProof/>
                <w:webHidden/>
              </w:rPr>
              <w:instrText xml:space="preserve"> PAGEREF _Toc167737901 \h </w:instrText>
            </w:r>
            <w:r>
              <w:rPr>
                <w:noProof/>
                <w:webHidden/>
              </w:rPr>
            </w:r>
            <w:r>
              <w:rPr>
                <w:noProof/>
                <w:webHidden/>
              </w:rPr>
              <w:fldChar w:fldCharType="separate"/>
            </w:r>
            <w:r>
              <w:rPr>
                <w:noProof/>
                <w:webHidden/>
              </w:rPr>
              <w:t>20</w:t>
            </w:r>
            <w:r>
              <w:rPr>
                <w:noProof/>
                <w:webHidden/>
              </w:rPr>
              <w:fldChar w:fldCharType="end"/>
            </w:r>
          </w:hyperlink>
        </w:p>
        <w:p w14:paraId="6DA3F572" w14:textId="23A3F20D" w:rsidR="005948B6" w:rsidRDefault="005948B6">
          <w:pPr>
            <w:pStyle w:val="TDC3"/>
            <w:tabs>
              <w:tab w:val="left" w:pos="1942"/>
              <w:tab w:val="right" w:leader="dot" w:pos="9394"/>
            </w:tabs>
            <w:rPr>
              <w:rFonts w:asciiTheme="minorHAnsi" w:hAnsiTheme="minorHAnsi" w:cstheme="minorBidi"/>
              <w:noProof/>
              <w:kern w:val="2"/>
              <w:lang w:val="en-US" w:eastAsia="en-US"/>
              <w14:ligatures w14:val="standardContextual"/>
            </w:rPr>
          </w:pPr>
          <w:hyperlink w:anchor="_Toc167737902" w:history="1">
            <w:r w:rsidRPr="00C46EB0">
              <w:rPr>
                <w:rStyle w:val="Hipervnculo"/>
                <w:noProof/>
              </w:rPr>
              <w:t>3.3.1.</w:t>
            </w:r>
            <w:r>
              <w:rPr>
                <w:rFonts w:asciiTheme="minorHAnsi" w:hAnsiTheme="minorHAnsi" w:cstheme="minorBidi"/>
                <w:noProof/>
                <w:kern w:val="2"/>
                <w:lang w:val="en-US" w:eastAsia="en-US"/>
                <w14:ligatures w14:val="standardContextual"/>
              </w:rPr>
              <w:tab/>
            </w:r>
            <w:r w:rsidRPr="00C46EB0">
              <w:rPr>
                <w:rStyle w:val="Hipervnculo"/>
                <w:noProof/>
              </w:rPr>
              <w:t>precipitaciones</w:t>
            </w:r>
            <w:r>
              <w:rPr>
                <w:noProof/>
                <w:webHidden/>
              </w:rPr>
              <w:tab/>
            </w:r>
            <w:r>
              <w:rPr>
                <w:noProof/>
                <w:webHidden/>
              </w:rPr>
              <w:fldChar w:fldCharType="begin"/>
            </w:r>
            <w:r>
              <w:rPr>
                <w:noProof/>
                <w:webHidden/>
              </w:rPr>
              <w:instrText xml:space="preserve"> PAGEREF _Toc167737902 \h </w:instrText>
            </w:r>
            <w:r>
              <w:rPr>
                <w:noProof/>
                <w:webHidden/>
              </w:rPr>
            </w:r>
            <w:r>
              <w:rPr>
                <w:noProof/>
                <w:webHidden/>
              </w:rPr>
              <w:fldChar w:fldCharType="separate"/>
            </w:r>
            <w:r>
              <w:rPr>
                <w:noProof/>
                <w:webHidden/>
              </w:rPr>
              <w:t>20</w:t>
            </w:r>
            <w:r>
              <w:rPr>
                <w:noProof/>
                <w:webHidden/>
              </w:rPr>
              <w:fldChar w:fldCharType="end"/>
            </w:r>
          </w:hyperlink>
        </w:p>
        <w:p w14:paraId="460C0622" w14:textId="7D69CB44" w:rsidR="005948B6" w:rsidRDefault="005948B6">
          <w:pPr>
            <w:pStyle w:val="TDC3"/>
            <w:tabs>
              <w:tab w:val="left" w:pos="1942"/>
              <w:tab w:val="right" w:leader="dot" w:pos="9394"/>
            </w:tabs>
            <w:rPr>
              <w:rFonts w:asciiTheme="minorHAnsi" w:hAnsiTheme="minorHAnsi" w:cstheme="minorBidi"/>
              <w:noProof/>
              <w:kern w:val="2"/>
              <w:lang w:val="en-US" w:eastAsia="en-US"/>
              <w14:ligatures w14:val="standardContextual"/>
            </w:rPr>
          </w:pPr>
          <w:hyperlink w:anchor="_Toc167737903" w:history="1">
            <w:r w:rsidRPr="00C46EB0">
              <w:rPr>
                <w:rStyle w:val="Hipervnculo"/>
                <w:noProof/>
              </w:rPr>
              <w:t>3.3.2.</w:t>
            </w:r>
            <w:r>
              <w:rPr>
                <w:rFonts w:asciiTheme="minorHAnsi" w:hAnsiTheme="minorHAnsi" w:cstheme="minorBidi"/>
                <w:noProof/>
                <w:kern w:val="2"/>
                <w:lang w:val="en-US" w:eastAsia="en-US"/>
                <w14:ligatures w14:val="standardContextual"/>
              </w:rPr>
              <w:tab/>
            </w:r>
            <w:r w:rsidRPr="00C46EB0">
              <w:rPr>
                <w:rStyle w:val="Hipervnculo"/>
                <w:noProof/>
              </w:rPr>
              <w:t>Volumen</w:t>
            </w:r>
            <w:r>
              <w:rPr>
                <w:noProof/>
                <w:webHidden/>
              </w:rPr>
              <w:tab/>
            </w:r>
            <w:r>
              <w:rPr>
                <w:noProof/>
                <w:webHidden/>
              </w:rPr>
              <w:fldChar w:fldCharType="begin"/>
            </w:r>
            <w:r>
              <w:rPr>
                <w:noProof/>
                <w:webHidden/>
              </w:rPr>
              <w:instrText xml:space="preserve"> PAGEREF _Toc167737903 \h </w:instrText>
            </w:r>
            <w:r>
              <w:rPr>
                <w:noProof/>
                <w:webHidden/>
              </w:rPr>
            </w:r>
            <w:r>
              <w:rPr>
                <w:noProof/>
                <w:webHidden/>
              </w:rPr>
              <w:fldChar w:fldCharType="separate"/>
            </w:r>
            <w:r>
              <w:rPr>
                <w:noProof/>
                <w:webHidden/>
              </w:rPr>
              <w:t>22</w:t>
            </w:r>
            <w:r>
              <w:rPr>
                <w:noProof/>
                <w:webHidden/>
              </w:rPr>
              <w:fldChar w:fldCharType="end"/>
            </w:r>
          </w:hyperlink>
        </w:p>
        <w:p w14:paraId="56541999" w14:textId="17F42173" w:rsidR="005948B6" w:rsidRDefault="005948B6">
          <w:pPr>
            <w:pStyle w:val="TDC3"/>
            <w:tabs>
              <w:tab w:val="left" w:pos="1942"/>
              <w:tab w:val="right" w:leader="dot" w:pos="9394"/>
            </w:tabs>
            <w:rPr>
              <w:rFonts w:asciiTheme="minorHAnsi" w:hAnsiTheme="minorHAnsi" w:cstheme="minorBidi"/>
              <w:noProof/>
              <w:kern w:val="2"/>
              <w:lang w:val="en-US" w:eastAsia="en-US"/>
              <w14:ligatures w14:val="standardContextual"/>
            </w:rPr>
          </w:pPr>
          <w:hyperlink w:anchor="_Toc167737904" w:history="1">
            <w:r w:rsidRPr="00C46EB0">
              <w:rPr>
                <w:rStyle w:val="Hipervnculo"/>
                <w:noProof/>
              </w:rPr>
              <w:t>3.3.3.</w:t>
            </w:r>
            <w:r>
              <w:rPr>
                <w:rFonts w:asciiTheme="minorHAnsi" w:hAnsiTheme="minorHAnsi" w:cstheme="minorBidi"/>
                <w:noProof/>
                <w:kern w:val="2"/>
                <w:lang w:val="en-US" w:eastAsia="en-US"/>
                <w14:ligatures w14:val="standardContextual"/>
              </w:rPr>
              <w:tab/>
            </w:r>
            <w:r w:rsidRPr="00C46EB0">
              <w:rPr>
                <w:rStyle w:val="Hipervnculo"/>
                <w:noProof/>
              </w:rPr>
              <w:t>Precio</w:t>
            </w:r>
            <w:r>
              <w:rPr>
                <w:noProof/>
                <w:webHidden/>
              </w:rPr>
              <w:tab/>
            </w:r>
            <w:r>
              <w:rPr>
                <w:noProof/>
                <w:webHidden/>
              </w:rPr>
              <w:fldChar w:fldCharType="begin"/>
            </w:r>
            <w:r>
              <w:rPr>
                <w:noProof/>
                <w:webHidden/>
              </w:rPr>
              <w:instrText xml:space="preserve"> PAGEREF _Toc167737904 \h </w:instrText>
            </w:r>
            <w:r>
              <w:rPr>
                <w:noProof/>
                <w:webHidden/>
              </w:rPr>
            </w:r>
            <w:r>
              <w:rPr>
                <w:noProof/>
                <w:webHidden/>
              </w:rPr>
              <w:fldChar w:fldCharType="separate"/>
            </w:r>
            <w:r>
              <w:rPr>
                <w:noProof/>
                <w:webHidden/>
              </w:rPr>
              <w:t>24</w:t>
            </w:r>
            <w:r>
              <w:rPr>
                <w:noProof/>
                <w:webHidden/>
              </w:rPr>
              <w:fldChar w:fldCharType="end"/>
            </w:r>
          </w:hyperlink>
        </w:p>
        <w:p w14:paraId="7366D4DA" w14:textId="40D62E0D" w:rsidR="005948B6" w:rsidRDefault="005948B6">
          <w:pPr>
            <w:pStyle w:val="TDC3"/>
            <w:tabs>
              <w:tab w:val="left" w:pos="1942"/>
              <w:tab w:val="right" w:leader="dot" w:pos="9394"/>
            </w:tabs>
            <w:rPr>
              <w:rFonts w:asciiTheme="minorHAnsi" w:hAnsiTheme="minorHAnsi" w:cstheme="minorBidi"/>
              <w:noProof/>
              <w:kern w:val="2"/>
              <w:lang w:val="en-US" w:eastAsia="en-US"/>
              <w14:ligatures w14:val="standardContextual"/>
            </w:rPr>
          </w:pPr>
          <w:hyperlink w:anchor="_Toc167737905" w:history="1">
            <w:r w:rsidRPr="00C46EB0">
              <w:rPr>
                <w:rStyle w:val="Hipervnculo"/>
                <w:noProof/>
              </w:rPr>
              <w:t>3.3.4.</w:t>
            </w:r>
            <w:r>
              <w:rPr>
                <w:rFonts w:asciiTheme="minorHAnsi" w:hAnsiTheme="minorHAnsi" w:cstheme="minorBidi"/>
                <w:noProof/>
                <w:kern w:val="2"/>
                <w:lang w:val="en-US" w:eastAsia="en-US"/>
                <w14:ligatures w14:val="standardContextual"/>
              </w:rPr>
              <w:tab/>
            </w:r>
            <w:r w:rsidRPr="00C46EB0">
              <w:rPr>
                <w:rStyle w:val="Hipervnculo"/>
                <w:noProof/>
              </w:rPr>
              <w:t>Correlaciones entre variables de precipitación y volumen almacenado</w:t>
            </w:r>
            <w:r>
              <w:rPr>
                <w:noProof/>
                <w:webHidden/>
              </w:rPr>
              <w:tab/>
            </w:r>
            <w:r>
              <w:rPr>
                <w:noProof/>
                <w:webHidden/>
              </w:rPr>
              <w:fldChar w:fldCharType="begin"/>
            </w:r>
            <w:r>
              <w:rPr>
                <w:noProof/>
                <w:webHidden/>
              </w:rPr>
              <w:instrText xml:space="preserve"> PAGEREF _Toc167737905 \h </w:instrText>
            </w:r>
            <w:r>
              <w:rPr>
                <w:noProof/>
                <w:webHidden/>
              </w:rPr>
            </w:r>
            <w:r>
              <w:rPr>
                <w:noProof/>
                <w:webHidden/>
              </w:rPr>
              <w:fldChar w:fldCharType="separate"/>
            </w:r>
            <w:r>
              <w:rPr>
                <w:noProof/>
                <w:webHidden/>
              </w:rPr>
              <w:t>25</w:t>
            </w:r>
            <w:r>
              <w:rPr>
                <w:noProof/>
                <w:webHidden/>
              </w:rPr>
              <w:fldChar w:fldCharType="end"/>
            </w:r>
          </w:hyperlink>
        </w:p>
        <w:p w14:paraId="4B0099F8" w14:textId="4631DC94" w:rsidR="005948B6" w:rsidRDefault="005948B6">
          <w:pPr>
            <w:pStyle w:val="TDC3"/>
            <w:tabs>
              <w:tab w:val="left" w:pos="1942"/>
              <w:tab w:val="right" w:leader="dot" w:pos="9394"/>
            </w:tabs>
            <w:rPr>
              <w:rFonts w:asciiTheme="minorHAnsi" w:hAnsiTheme="minorHAnsi" w:cstheme="minorBidi"/>
              <w:noProof/>
              <w:kern w:val="2"/>
              <w:lang w:val="en-US" w:eastAsia="en-US"/>
              <w14:ligatures w14:val="standardContextual"/>
            </w:rPr>
          </w:pPr>
          <w:hyperlink w:anchor="_Toc167737906" w:history="1">
            <w:r w:rsidRPr="00C46EB0">
              <w:rPr>
                <w:rStyle w:val="Hipervnculo"/>
                <w:noProof/>
              </w:rPr>
              <w:t>3.3.5.</w:t>
            </w:r>
            <w:r>
              <w:rPr>
                <w:rFonts w:asciiTheme="minorHAnsi" w:hAnsiTheme="minorHAnsi" w:cstheme="minorBidi"/>
                <w:noProof/>
                <w:kern w:val="2"/>
                <w:lang w:val="en-US" w:eastAsia="en-US"/>
                <w14:ligatures w14:val="standardContextual"/>
              </w:rPr>
              <w:tab/>
            </w:r>
            <w:r w:rsidRPr="00C46EB0">
              <w:rPr>
                <w:rStyle w:val="Hipervnculo"/>
                <w:noProof/>
              </w:rPr>
              <w:t>Correlaciones entre volumen almacenado y precio</w:t>
            </w:r>
            <w:r>
              <w:rPr>
                <w:noProof/>
                <w:webHidden/>
              </w:rPr>
              <w:tab/>
            </w:r>
            <w:r>
              <w:rPr>
                <w:noProof/>
                <w:webHidden/>
              </w:rPr>
              <w:fldChar w:fldCharType="begin"/>
            </w:r>
            <w:r>
              <w:rPr>
                <w:noProof/>
                <w:webHidden/>
              </w:rPr>
              <w:instrText xml:space="preserve"> PAGEREF _Toc167737906 \h </w:instrText>
            </w:r>
            <w:r>
              <w:rPr>
                <w:noProof/>
                <w:webHidden/>
              </w:rPr>
            </w:r>
            <w:r>
              <w:rPr>
                <w:noProof/>
                <w:webHidden/>
              </w:rPr>
              <w:fldChar w:fldCharType="separate"/>
            </w:r>
            <w:r>
              <w:rPr>
                <w:noProof/>
                <w:webHidden/>
              </w:rPr>
              <w:t>25</w:t>
            </w:r>
            <w:r>
              <w:rPr>
                <w:noProof/>
                <w:webHidden/>
              </w:rPr>
              <w:fldChar w:fldCharType="end"/>
            </w:r>
          </w:hyperlink>
        </w:p>
        <w:p w14:paraId="711F92C9" w14:textId="5AF4CC26" w:rsidR="005948B6" w:rsidRDefault="005948B6">
          <w:pPr>
            <w:pStyle w:val="TDC1"/>
            <w:rPr>
              <w:rFonts w:asciiTheme="minorHAnsi" w:eastAsiaTheme="minorEastAsia" w:hAnsiTheme="minorHAnsi" w:cstheme="minorBidi"/>
              <w:noProof/>
              <w:kern w:val="2"/>
              <w:lang w:val="en-US"/>
              <w14:ligatures w14:val="standardContextual"/>
            </w:rPr>
          </w:pPr>
          <w:hyperlink w:anchor="_Toc167737907" w:history="1">
            <w:r w:rsidRPr="00C46EB0">
              <w:rPr>
                <w:rStyle w:val="Hipervnculo"/>
                <w:noProof/>
              </w:rPr>
              <w:t>Referencias</w:t>
            </w:r>
            <w:r>
              <w:rPr>
                <w:noProof/>
                <w:webHidden/>
              </w:rPr>
              <w:tab/>
            </w:r>
            <w:r>
              <w:rPr>
                <w:noProof/>
                <w:webHidden/>
              </w:rPr>
              <w:fldChar w:fldCharType="begin"/>
            </w:r>
            <w:r>
              <w:rPr>
                <w:noProof/>
                <w:webHidden/>
              </w:rPr>
              <w:instrText xml:space="preserve"> PAGEREF _Toc167737907 \h </w:instrText>
            </w:r>
            <w:r>
              <w:rPr>
                <w:noProof/>
                <w:webHidden/>
              </w:rPr>
            </w:r>
            <w:r>
              <w:rPr>
                <w:noProof/>
                <w:webHidden/>
              </w:rPr>
              <w:fldChar w:fldCharType="separate"/>
            </w:r>
            <w:r>
              <w:rPr>
                <w:noProof/>
                <w:webHidden/>
              </w:rPr>
              <w:t>28</w:t>
            </w:r>
            <w:r>
              <w:rPr>
                <w:noProof/>
                <w:webHidden/>
              </w:rPr>
              <w:fldChar w:fldCharType="end"/>
            </w:r>
          </w:hyperlink>
        </w:p>
        <w:p w14:paraId="77D1975B" w14:textId="770C3D3A" w:rsidR="00F96B32" w:rsidRPr="00805AEC" w:rsidRDefault="00805AEC" w:rsidP="00805AEC">
          <w:pPr>
            <w:ind w:firstLine="0"/>
          </w:pPr>
          <w:r>
            <w:rPr>
              <w:b/>
              <w:bCs/>
              <w:noProof/>
            </w:rPr>
            <w:fldChar w:fldCharType="end"/>
          </w:r>
        </w:p>
      </w:sdtContent>
    </w:sdt>
    <w:p w14:paraId="5A1596A9" w14:textId="519DC64B" w:rsidR="00FF4FD6" w:rsidRDefault="00A2199B" w:rsidP="00A2199B">
      <w:pPr>
        <w:pStyle w:val="Ttulo1"/>
      </w:pPr>
      <w:bookmarkStart w:id="13" w:name="_Toc167735776"/>
      <w:bookmarkStart w:id="14" w:name="_Toc167737883"/>
      <w:bookmarkStart w:id="15" w:name="_Toc167738008"/>
      <w:r>
        <w:t>Tablas</w:t>
      </w:r>
      <w:bookmarkEnd w:id="13"/>
      <w:bookmarkEnd w:id="14"/>
      <w:bookmarkEnd w:id="15"/>
    </w:p>
    <w:p w14:paraId="6CBC66BC" w14:textId="5073310E" w:rsidR="00101BC0" w:rsidRDefault="00313EA7">
      <w:pPr>
        <w:pStyle w:val="Tabladeilustraciones"/>
        <w:tabs>
          <w:tab w:val="right" w:leader="dot" w:pos="9394"/>
        </w:tabs>
        <w:rPr>
          <w:rFonts w:asciiTheme="minorHAnsi" w:eastAsiaTheme="minorEastAsia" w:hAnsiTheme="minorHAnsi" w:cstheme="minorBidi"/>
          <w:noProof/>
          <w:kern w:val="2"/>
          <w:lang w:val="en-US"/>
          <w14:ligatures w14:val="standardContextual"/>
        </w:rPr>
      </w:pPr>
      <w:r>
        <w:rPr>
          <w:color w:val="000000"/>
        </w:rPr>
        <w:fldChar w:fldCharType="begin"/>
      </w:r>
      <w:r>
        <w:rPr>
          <w:color w:val="000000"/>
        </w:rPr>
        <w:instrText xml:space="preserve"> TOC \h \z \c "Tabla" </w:instrText>
      </w:r>
      <w:r>
        <w:rPr>
          <w:color w:val="000000"/>
        </w:rPr>
        <w:fldChar w:fldCharType="separate"/>
      </w:r>
      <w:hyperlink w:anchor="_Toc167742173" w:history="1">
        <w:r w:rsidR="00101BC0" w:rsidRPr="0054370D">
          <w:rPr>
            <w:rStyle w:val="Hipervnculo"/>
            <w:noProof/>
          </w:rPr>
          <w:t>Tabla 1. Descripción de columnas del dataset de precipitaciones.</w:t>
        </w:r>
        <w:r w:rsidR="00101BC0">
          <w:rPr>
            <w:noProof/>
            <w:webHidden/>
          </w:rPr>
          <w:tab/>
        </w:r>
        <w:r w:rsidR="00101BC0">
          <w:rPr>
            <w:noProof/>
            <w:webHidden/>
          </w:rPr>
          <w:fldChar w:fldCharType="begin"/>
        </w:r>
        <w:r w:rsidR="00101BC0">
          <w:rPr>
            <w:noProof/>
            <w:webHidden/>
          </w:rPr>
          <w:instrText xml:space="preserve"> PAGEREF _Toc167742173 \h </w:instrText>
        </w:r>
        <w:r w:rsidR="00101BC0">
          <w:rPr>
            <w:noProof/>
            <w:webHidden/>
          </w:rPr>
        </w:r>
        <w:r w:rsidR="00101BC0">
          <w:rPr>
            <w:noProof/>
            <w:webHidden/>
          </w:rPr>
          <w:fldChar w:fldCharType="separate"/>
        </w:r>
        <w:r w:rsidR="00101BC0">
          <w:rPr>
            <w:noProof/>
            <w:webHidden/>
          </w:rPr>
          <w:t>15</w:t>
        </w:r>
        <w:r w:rsidR="00101BC0">
          <w:rPr>
            <w:noProof/>
            <w:webHidden/>
          </w:rPr>
          <w:fldChar w:fldCharType="end"/>
        </w:r>
      </w:hyperlink>
    </w:p>
    <w:p w14:paraId="12BE3E06" w14:textId="66C9D9EE" w:rsidR="00101BC0" w:rsidRDefault="00101BC0">
      <w:pPr>
        <w:pStyle w:val="Tabladeilustraciones"/>
        <w:tabs>
          <w:tab w:val="right" w:leader="dot" w:pos="9394"/>
        </w:tabs>
        <w:rPr>
          <w:rFonts w:asciiTheme="minorHAnsi" w:eastAsiaTheme="minorEastAsia" w:hAnsiTheme="minorHAnsi" w:cstheme="minorBidi"/>
          <w:noProof/>
          <w:kern w:val="2"/>
          <w:lang w:val="en-US"/>
          <w14:ligatures w14:val="standardContextual"/>
        </w:rPr>
      </w:pPr>
      <w:hyperlink w:anchor="_Toc167742174" w:history="1">
        <w:r w:rsidRPr="0054370D">
          <w:rPr>
            <w:rStyle w:val="Hipervnculo"/>
            <w:noProof/>
          </w:rPr>
          <w:t>Tabla 2. Variables para Volumen útil de embalses.</w:t>
        </w:r>
        <w:r>
          <w:rPr>
            <w:noProof/>
            <w:webHidden/>
          </w:rPr>
          <w:tab/>
        </w:r>
        <w:r>
          <w:rPr>
            <w:noProof/>
            <w:webHidden/>
          </w:rPr>
          <w:fldChar w:fldCharType="begin"/>
        </w:r>
        <w:r>
          <w:rPr>
            <w:noProof/>
            <w:webHidden/>
          </w:rPr>
          <w:instrText xml:space="preserve"> PAGEREF _Toc167742174 \h </w:instrText>
        </w:r>
        <w:r>
          <w:rPr>
            <w:noProof/>
            <w:webHidden/>
          </w:rPr>
        </w:r>
        <w:r>
          <w:rPr>
            <w:noProof/>
            <w:webHidden/>
          </w:rPr>
          <w:fldChar w:fldCharType="separate"/>
        </w:r>
        <w:r>
          <w:rPr>
            <w:noProof/>
            <w:webHidden/>
          </w:rPr>
          <w:t>16</w:t>
        </w:r>
        <w:r>
          <w:rPr>
            <w:noProof/>
            <w:webHidden/>
          </w:rPr>
          <w:fldChar w:fldCharType="end"/>
        </w:r>
      </w:hyperlink>
    </w:p>
    <w:p w14:paraId="275E2C3F" w14:textId="336E95E7" w:rsidR="00101BC0" w:rsidRDefault="00101BC0">
      <w:pPr>
        <w:pStyle w:val="Tabladeilustraciones"/>
        <w:tabs>
          <w:tab w:val="right" w:leader="dot" w:pos="9394"/>
        </w:tabs>
        <w:rPr>
          <w:rFonts w:asciiTheme="minorHAnsi" w:eastAsiaTheme="minorEastAsia" w:hAnsiTheme="minorHAnsi" w:cstheme="minorBidi"/>
          <w:noProof/>
          <w:kern w:val="2"/>
          <w:lang w:val="en-US"/>
          <w14:ligatures w14:val="standardContextual"/>
        </w:rPr>
      </w:pPr>
      <w:hyperlink w:anchor="_Toc167742175" w:history="1">
        <w:r w:rsidRPr="0054370D">
          <w:rPr>
            <w:rStyle w:val="Hipervnculo"/>
            <w:noProof/>
          </w:rPr>
          <w:t>Tabla 3. Variables que describen el dataset, de precio de la energía en la bolsa nacional.</w:t>
        </w:r>
        <w:r>
          <w:rPr>
            <w:noProof/>
            <w:webHidden/>
          </w:rPr>
          <w:tab/>
        </w:r>
        <w:r>
          <w:rPr>
            <w:noProof/>
            <w:webHidden/>
          </w:rPr>
          <w:fldChar w:fldCharType="begin"/>
        </w:r>
        <w:r>
          <w:rPr>
            <w:noProof/>
            <w:webHidden/>
          </w:rPr>
          <w:instrText xml:space="preserve"> PAGEREF _Toc167742175 \h </w:instrText>
        </w:r>
        <w:r>
          <w:rPr>
            <w:noProof/>
            <w:webHidden/>
          </w:rPr>
        </w:r>
        <w:r>
          <w:rPr>
            <w:noProof/>
            <w:webHidden/>
          </w:rPr>
          <w:fldChar w:fldCharType="separate"/>
        </w:r>
        <w:r>
          <w:rPr>
            <w:noProof/>
            <w:webHidden/>
          </w:rPr>
          <w:t>17</w:t>
        </w:r>
        <w:r>
          <w:rPr>
            <w:noProof/>
            <w:webHidden/>
          </w:rPr>
          <w:fldChar w:fldCharType="end"/>
        </w:r>
      </w:hyperlink>
    </w:p>
    <w:p w14:paraId="62D42BF9" w14:textId="591666F3" w:rsidR="00101BC0" w:rsidRDefault="00101BC0">
      <w:pPr>
        <w:pStyle w:val="Tabladeilustraciones"/>
        <w:tabs>
          <w:tab w:val="right" w:leader="dot" w:pos="9394"/>
        </w:tabs>
        <w:rPr>
          <w:rFonts w:asciiTheme="minorHAnsi" w:eastAsiaTheme="minorEastAsia" w:hAnsiTheme="minorHAnsi" w:cstheme="minorBidi"/>
          <w:noProof/>
          <w:kern w:val="2"/>
          <w:lang w:val="en-US"/>
          <w14:ligatures w14:val="standardContextual"/>
        </w:rPr>
      </w:pPr>
      <w:hyperlink w:anchor="_Toc167742176" w:history="1">
        <w:r w:rsidRPr="0054370D">
          <w:rPr>
            <w:rStyle w:val="Hipervnculo"/>
            <w:noProof/>
          </w:rPr>
          <w:t>Tabla 4. Estadística descriptiva del conjunto de datos de precipitaciones.</w:t>
        </w:r>
        <w:r>
          <w:rPr>
            <w:noProof/>
            <w:webHidden/>
          </w:rPr>
          <w:tab/>
        </w:r>
        <w:r>
          <w:rPr>
            <w:noProof/>
            <w:webHidden/>
          </w:rPr>
          <w:fldChar w:fldCharType="begin"/>
        </w:r>
        <w:r>
          <w:rPr>
            <w:noProof/>
            <w:webHidden/>
          </w:rPr>
          <w:instrText xml:space="preserve"> PAGEREF _Toc167742176 \h </w:instrText>
        </w:r>
        <w:r>
          <w:rPr>
            <w:noProof/>
            <w:webHidden/>
          </w:rPr>
        </w:r>
        <w:r>
          <w:rPr>
            <w:noProof/>
            <w:webHidden/>
          </w:rPr>
          <w:fldChar w:fldCharType="separate"/>
        </w:r>
        <w:r>
          <w:rPr>
            <w:noProof/>
            <w:webHidden/>
          </w:rPr>
          <w:t>19</w:t>
        </w:r>
        <w:r>
          <w:rPr>
            <w:noProof/>
            <w:webHidden/>
          </w:rPr>
          <w:fldChar w:fldCharType="end"/>
        </w:r>
      </w:hyperlink>
    </w:p>
    <w:p w14:paraId="00A7ED6A" w14:textId="0C7AD63A" w:rsidR="00101BC0" w:rsidRDefault="00101BC0">
      <w:pPr>
        <w:pStyle w:val="Tabladeilustraciones"/>
        <w:tabs>
          <w:tab w:val="right" w:leader="dot" w:pos="9394"/>
        </w:tabs>
        <w:rPr>
          <w:rFonts w:asciiTheme="minorHAnsi" w:eastAsiaTheme="minorEastAsia" w:hAnsiTheme="minorHAnsi" w:cstheme="minorBidi"/>
          <w:noProof/>
          <w:kern w:val="2"/>
          <w:lang w:val="en-US"/>
          <w14:ligatures w14:val="standardContextual"/>
        </w:rPr>
      </w:pPr>
      <w:hyperlink w:anchor="_Toc167742177" w:history="1">
        <w:r w:rsidRPr="0054370D">
          <w:rPr>
            <w:rStyle w:val="Hipervnculo"/>
            <w:noProof/>
          </w:rPr>
          <w:t>Tabla 5. Estadística descriptiva de datos de energía almacenada embalses Cundinamarca.</w:t>
        </w:r>
        <w:r>
          <w:rPr>
            <w:noProof/>
            <w:webHidden/>
          </w:rPr>
          <w:tab/>
        </w:r>
        <w:r>
          <w:rPr>
            <w:noProof/>
            <w:webHidden/>
          </w:rPr>
          <w:fldChar w:fldCharType="begin"/>
        </w:r>
        <w:r>
          <w:rPr>
            <w:noProof/>
            <w:webHidden/>
          </w:rPr>
          <w:instrText xml:space="preserve"> PAGEREF _Toc167742177 \h </w:instrText>
        </w:r>
        <w:r>
          <w:rPr>
            <w:noProof/>
            <w:webHidden/>
          </w:rPr>
        </w:r>
        <w:r>
          <w:rPr>
            <w:noProof/>
            <w:webHidden/>
          </w:rPr>
          <w:fldChar w:fldCharType="separate"/>
        </w:r>
        <w:r>
          <w:rPr>
            <w:noProof/>
            <w:webHidden/>
          </w:rPr>
          <w:t>21</w:t>
        </w:r>
        <w:r>
          <w:rPr>
            <w:noProof/>
            <w:webHidden/>
          </w:rPr>
          <w:fldChar w:fldCharType="end"/>
        </w:r>
      </w:hyperlink>
    </w:p>
    <w:p w14:paraId="454BBBF2" w14:textId="30A2E4AA" w:rsidR="00101BC0" w:rsidRDefault="00101BC0">
      <w:pPr>
        <w:pStyle w:val="Tabladeilustraciones"/>
        <w:tabs>
          <w:tab w:val="right" w:leader="dot" w:pos="9394"/>
        </w:tabs>
        <w:rPr>
          <w:rFonts w:asciiTheme="minorHAnsi" w:eastAsiaTheme="minorEastAsia" w:hAnsiTheme="minorHAnsi" w:cstheme="minorBidi"/>
          <w:noProof/>
          <w:kern w:val="2"/>
          <w:lang w:val="en-US"/>
          <w14:ligatures w14:val="standardContextual"/>
        </w:rPr>
      </w:pPr>
      <w:hyperlink w:anchor="_Toc167742178" w:history="1">
        <w:r w:rsidRPr="0054370D">
          <w:rPr>
            <w:rStyle w:val="Hipervnculo"/>
            <w:noProof/>
          </w:rPr>
          <w:t>Tabla 6. Estadística descriptiva de los datos de precio de energía en la bolsa nacional.</w:t>
        </w:r>
        <w:r>
          <w:rPr>
            <w:noProof/>
            <w:webHidden/>
          </w:rPr>
          <w:tab/>
        </w:r>
        <w:r>
          <w:rPr>
            <w:noProof/>
            <w:webHidden/>
          </w:rPr>
          <w:fldChar w:fldCharType="begin"/>
        </w:r>
        <w:r>
          <w:rPr>
            <w:noProof/>
            <w:webHidden/>
          </w:rPr>
          <w:instrText xml:space="preserve"> PAGEREF _Toc167742178 \h </w:instrText>
        </w:r>
        <w:r>
          <w:rPr>
            <w:noProof/>
            <w:webHidden/>
          </w:rPr>
        </w:r>
        <w:r>
          <w:rPr>
            <w:noProof/>
            <w:webHidden/>
          </w:rPr>
          <w:fldChar w:fldCharType="separate"/>
        </w:r>
        <w:r>
          <w:rPr>
            <w:noProof/>
            <w:webHidden/>
          </w:rPr>
          <w:t>22</w:t>
        </w:r>
        <w:r>
          <w:rPr>
            <w:noProof/>
            <w:webHidden/>
          </w:rPr>
          <w:fldChar w:fldCharType="end"/>
        </w:r>
      </w:hyperlink>
    </w:p>
    <w:p w14:paraId="00000088" w14:textId="057614DA" w:rsidR="00901659" w:rsidRPr="005D40AA" w:rsidRDefault="00313EA7">
      <w:pPr>
        <w:pBdr>
          <w:top w:val="nil"/>
          <w:left w:val="nil"/>
          <w:bottom w:val="nil"/>
          <w:right w:val="nil"/>
          <w:between w:val="nil"/>
        </w:pBdr>
        <w:ind w:firstLine="680"/>
        <w:rPr>
          <w:color w:val="000000"/>
        </w:rPr>
      </w:pPr>
      <w:r>
        <w:rPr>
          <w:color w:val="000000"/>
        </w:rPr>
        <w:fldChar w:fldCharType="end"/>
      </w:r>
    </w:p>
    <w:p w14:paraId="00000089" w14:textId="77777777" w:rsidR="00901659" w:rsidRPr="005D40AA" w:rsidRDefault="00901659"/>
    <w:p w14:paraId="0000008A" w14:textId="77777777" w:rsidR="00901659" w:rsidRPr="005D40AA" w:rsidRDefault="00901659"/>
    <w:p w14:paraId="0000008B" w14:textId="77777777" w:rsidR="00901659" w:rsidRPr="005D40AA" w:rsidRDefault="00C90D12">
      <w:pPr>
        <w:spacing w:after="160" w:line="259" w:lineRule="auto"/>
        <w:jc w:val="left"/>
      </w:pPr>
      <w:r w:rsidRPr="005D40AA">
        <w:br w:type="page"/>
      </w:r>
    </w:p>
    <w:p w14:paraId="0B26C6BE" w14:textId="77777777" w:rsidR="005D606E" w:rsidRDefault="00D657FF" w:rsidP="00A2199B">
      <w:pPr>
        <w:pStyle w:val="Ttulo1"/>
        <w:rPr>
          <w:noProof/>
        </w:rPr>
      </w:pPr>
      <w:bookmarkStart w:id="16" w:name="_heading=h.2s8eyo1" w:colFirst="0" w:colLast="0"/>
      <w:bookmarkStart w:id="17" w:name="_Toc167735777"/>
      <w:bookmarkStart w:id="18" w:name="_Toc167737884"/>
      <w:bookmarkStart w:id="19" w:name="_Toc167738009"/>
      <w:bookmarkEnd w:id="16"/>
      <w:r>
        <w:t>Tabla</w:t>
      </w:r>
      <w:r w:rsidR="00FF4FD6">
        <w:t xml:space="preserve"> de</w:t>
      </w:r>
      <w:r w:rsidR="00FF4FD6" w:rsidRPr="00B73D5B">
        <w:t xml:space="preserve"> Ecuaciones</w:t>
      </w:r>
      <w:bookmarkEnd w:id="17"/>
      <w:bookmarkEnd w:id="18"/>
      <w:bookmarkEnd w:id="19"/>
      <w:r w:rsidR="00410AE3" w:rsidRPr="00B73D5B">
        <w:fldChar w:fldCharType="begin"/>
      </w:r>
      <w:r w:rsidR="00410AE3" w:rsidRPr="00B73D5B">
        <w:instrText xml:space="preserve"> TOC \h \z \c "Ecuación" </w:instrText>
      </w:r>
      <w:r w:rsidR="00410AE3" w:rsidRPr="00B73D5B">
        <w:fldChar w:fldCharType="separate"/>
      </w:r>
      <w:r w:rsidR="00410AE3" w:rsidRPr="00B73D5B">
        <w:fldChar w:fldCharType="end"/>
      </w:r>
      <w:r w:rsidR="0063629E">
        <w:fldChar w:fldCharType="begin"/>
      </w:r>
      <w:r w:rsidR="0063629E">
        <w:instrText xml:space="preserve"> TOC \h \z \c "Equation" </w:instrText>
      </w:r>
      <w:r w:rsidR="0063629E">
        <w:fldChar w:fldCharType="separate"/>
      </w:r>
    </w:p>
    <w:p w14:paraId="69A30E6F" w14:textId="58D033BD" w:rsidR="005D606E" w:rsidRDefault="005D606E">
      <w:pPr>
        <w:pStyle w:val="Tabladeilustraciones"/>
        <w:tabs>
          <w:tab w:val="right" w:leader="dot" w:pos="9394"/>
        </w:tabs>
        <w:rPr>
          <w:rFonts w:asciiTheme="minorHAnsi" w:eastAsiaTheme="minorEastAsia" w:hAnsiTheme="minorHAnsi" w:cstheme="minorBidi"/>
          <w:noProof/>
          <w:kern w:val="2"/>
          <w:lang w:val="en-US"/>
          <w14:ligatures w14:val="standardContextual"/>
        </w:rPr>
      </w:pPr>
      <w:hyperlink w:anchor="_Toc167736865" w:history="1">
        <w:r w:rsidRPr="00625607">
          <w:rPr>
            <w:rStyle w:val="Hipervnculo"/>
            <w:noProof/>
          </w:rPr>
          <w:t>Ecuación 1. Mean Squared Error (MSE)</w:t>
        </w:r>
        <w:r>
          <w:rPr>
            <w:noProof/>
            <w:webHidden/>
          </w:rPr>
          <w:tab/>
        </w:r>
        <w:r>
          <w:rPr>
            <w:noProof/>
            <w:webHidden/>
          </w:rPr>
          <w:fldChar w:fldCharType="begin"/>
        </w:r>
        <w:r>
          <w:rPr>
            <w:noProof/>
            <w:webHidden/>
          </w:rPr>
          <w:instrText xml:space="preserve"> PAGEREF _Toc167736865 \h </w:instrText>
        </w:r>
        <w:r>
          <w:rPr>
            <w:noProof/>
            <w:webHidden/>
          </w:rPr>
        </w:r>
        <w:r>
          <w:rPr>
            <w:noProof/>
            <w:webHidden/>
          </w:rPr>
          <w:fldChar w:fldCharType="separate"/>
        </w:r>
        <w:r>
          <w:rPr>
            <w:noProof/>
            <w:webHidden/>
          </w:rPr>
          <w:t>12</w:t>
        </w:r>
        <w:r>
          <w:rPr>
            <w:noProof/>
            <w:webHidden/>
          </w:rPr>
          <w:fldChar w:fldCharType="end"/>
        </w:r>
      </w:hyperlink>
    </w:p>
    <w:p w14:paraId="2F6DA6FF" w14:textId="09573D74" w:rsidR="005D606E" w:rsidRDefault="005D606E">
      <w:pPr>
        <w:pStyle w:val="Tabladeilustraciones"/>
        <w:tabs>
          <w:tab w:val="right" w:leader="dot" w:pos="9394"/>
        </w:tabs>
        <w:rPr>
          <w:rFonts w:asciiTheme="minorHAnsi" w:eastAsiaTheme="minorEastAsia" w:hAnsiTheme="minorHAnsi" w:cstheme="minorBidi"/>
          <w:noProof/>
          <w:kern w:val="2"/>
          <w:lang w:val="en-US"/>
          <w14:ligatures w14:val="standardContextual"/>
        </w:rPr>
      </w:pPr>
      <w:hyperlink w:anchor="_Toc167736866" w:history="1">
        <w:r w:rsidRPr="00625607">
          <w:rPr>
            <w:rStyle w:val="Hipervnculo"/>
            <w:noProof/>
            <w:lang w:val="en-US"/>
          </w:rPr>
          <w:t>Ecuación 2. Root Mean Squared Error (RMSE)</w:t>
        </w:r>
        <w:r>
          <w:rPr>
            <w:noProof/>
            <w:webHidden/>
          </w:rPr>
          <w:tab/>
        </w:r>
        <w:r>
          <w:rPr>
            <w:noProof/>
            <w:webHidden/>
          </w:rPr>
          <w:fldChar w:fldCharType="begin"/>
        </w:r>
        <w:r>
          <w:rPr>
            <w:noProof/>
            <w:webHidden/>
          </w:rPr>
          <w:instrText xml:space="preserve"> PAGEREF _Toc167736866 \h </w:instrText>
        </w:r>
        <w:r>
          <w:rPr>
            <w:noProof/>
            <w:webHidden/>
          </w:rPr>
        </w:r>
        <w:r>
          <w:rPr>
            <w:noProof/>
            <w:webHidden/>
          </w:rPr>
          <w:fldChar w:fldCharType="separate"/>
        </w:r>
        <w:r>
          <w:rPr>
            <w:noProof/>
            <w:webHidden/>
          </w:rPr>
          <w:t>12</w:t>
        </w:r>
        <w:r>
          <w:rPr>
            <w:noProof/>
            <w:webHidden/>
          </w:rPr>
          <w:fldChar w:fldCharType="end"/>
        </w:r>
      </w:hyperlink>
    </w:p>
    <w:p w14:paraId="1CAC42FB" w14:textId="01222D47" w:rsidR="005D606E" w:rsidRDefault="005D606E">
      <w:pPr>
        <w:pStyle w:val="Tabladeilustraciones"/>
        <w:tabs>
          <w:tab w:val="right" w:leader="dot" w:pos="9394"/>
        </w:tabs>
        <w:rPr>
          <w:rFonts w:asciiTheme="minorHAnsi" w:eastAsiaTheme="minorEastAsia" w:hAnsiTheme="minorHAnsi" w:cstheme="minorBidi"/>
          <w:noProof/>
          <w:kern w:val="2"/>
          <w:lang w:val="en-US"/>
          <w14:ligatures w14:val="standardContextual"/>
        </w:rPr>
      </w:pPr>
      <w:hyperlink w:anchor="_Toc167736867" w:history="1">
        <w:r w:rsidRPr="00625607">
          <w:rPr>
            <w:rStyle w:val="Hipervnculo"/>
            <w:noProof/>
          </w:rPr>
          <w:t>Ecuación 3. Standard Deviation (STD).</w:t>
        </w:r>
        <w:r>
          <w:rPr>
            <w:noProof/>
            <w:webHidden/>
          </w:rPr>
          <w:tab/>
        </w:r>
        <w:r>
          <w:rPr>
            <w:noProof/>
            <w:webHidden/>
          </w:rPr>
          <w:fldChar w:fldCharType="begin"/>
        </w:r>
        <w:r>
          <w:rPr>
            <w:noProof/>
            <w:webHidden/>
          </w:rPr>
          <w:instrText xml:space="preserve"> PAGEREF _Toc167736867 \h </w:instrText>
        </w:r>
        <w:r>
          <w:rPr>
            <w:noProof/>
            <w:webHidden/>
          </w:rPr>
        </w:r>
        <w:r>
          <w:rPr>
            <w:noProof/>
            <w:webHidden/>
          </w:rPr>
          <w:fldChar w:fldCharType="separate"/>
        </w:r>
        <w:r>
          <w:rPr>
            <w:noProof/>
            <w:webHidden/>
          </w:rPr>
          <w:t>13</w:t>
        </w:r>
        <w:r>
          <w:rPr>
            <w:noProof/>
            <w:webHidden/>
          </w:rPr>
          <w:fldChar w:fldCharType="end"/>
        </w:r>
      </w:hyperlink>
    </w:p>
    <w:p w14:paraId="17924F75" w14:textId="0A6893A9" w:rsidR="005D606E" w:rsidRDefault="005D606E">
      <w:pPr>
        <w:pStyle w:val="Tabladeilustraciones"/>
        <w:tabs>
          <w:tab w:val="right" w:leader="dot" w:pos="9394"/>
        </w:tabs>
        <w:rPr>
          <w:rFonts w:asciiTheme="minorHAnsi" w:eastAsiaTheme="minorEastAsia" w:hAnsiTheme="minorHAnsi" w:cstheme="minorBidi"/>
          <w:noProof/>
          <w:kern w:val="2"/>
          <w:lang w:val="en-US"/>
          <w14:ligatures w14:val="standardContextual"/>
        </w:rPr>
      </w:pPr>
      <w:hyperlink w:anchor="_Toc167736868" w:history="1">
        <w:r w:rsidRPr="00625607">
          <w:rPr>
            <w:rStyle w:val="Hipervnculo"/>
            <w:noProof/>
          </w:rPr>
          <w:t>Ecuación 4. Adjusted Coefficient of Determination</w:t>
        </w:r>
        <w:r>
          <w:rPr>
            <w:noProof/>
            <w:webHidden/>
          </w:rPr>
          <w:tab/>
        </w:r>
        <w:r>
          <w:rPr>
            <w:noProof/>
            <w:webHidden/>
          </w:rPr>
          <w:fldChar w:fldCharType="begin"/>
        </w:r>
        <w:r>
          <w:rPr>
            <w:noProof/>
            <w:webHidden/>
          </w:rPr>
          <w:instrText xml:space="preserve"> PAGEREF _Toc167736868 \h </w:instrText>
        </w:r>
        <w:r>
          <w:rPr>
            <w:noProof/>
            <w:webHidden/>
          </w:rPr>
        </w:r>
        <w:r>
          <w:rPr>
            <w:noProof/>
            <w:webHidden/>
          </w:rPr>
          <w:fldChar w:fldCharType="separate"/>
        </w:r>
        <w:r>
          <w:rPr>
            <w:noProof/>
            <w:webHidden/>
          </w:rPr>
          <w:t>13</w:t>
        </w:r>
        <w:r>
          <w:rPr>
            <w:noProof/>
            <w:webHidden/>
          </w:rPr>
          <w:fldChar w:fldCharType="end"/>
        </w:r>
      </w:hyperlink>
    </w:p>
    <w:p w14:paraId="30B19891" w14:textId="7DB02952" w:rsidR="00732521" w:rsidRDefault="0063629E" w:rsidP="00805AEC">
      <w:pPr>
        <w:ind w:firstLine="0"/>
        <w:rPr>
          <w:b/>
        </w:rPr>
      </w:pPr>
      <w:r>
        <w:rPr>
          <w:b/>
        </w:rPr>
        <w:fldChar w:fldCharType="end"/>
      </w:r>
    </w:p>
    <w:p w14:paraId="550F46A3" w14:textId="77777777" w:rsidR="00732521" w:rsidRDefault="00732521">
      <w:pPr>
        <w:jc w:val="center"/>
        <w:rPr>
          <w:b/>
        </w:rPr>
      </w:pPr>
    </w:p>
    <w:p w14:paraId="4DD79D54" w14:textId="77777777" w:rsidR="00732521" w:rsidRDefault="00732521">
      <w:pPr>
        <w:jc w:val="center"/>
        <w:rPr>
          <w:b/>
        </w:rPr>
      </w:pPr>
    </w:p>
    <w:p w14:paraId="2C9B2DAB" w14:textId="77777777" w:rsidR="00732521" w:rsidRDefault="00732521">
      <w:pPr>
        <w:jc w:val="center"/>
        <w:rPr>
          <w:b/>
        </w:rPr>
      </w:pPr>
    </w:p>
    <w:p w14:paraId="5556AE60" w14:textId="77777777" w:rsidR="00732521" w:rsidRDefault="00732521">
      <w:pPr>
        <w:jc w:val="center"/>
        <w:rPr>
          <w:b/>
        </w:rPr>
      </w:pPr>
    </w:p>
    <w:p w14:paraId="5492D8F3" w14:textId="77777777" w:rsidR="00732521" w:rsidRDefault="00732521">
      <w:pPr>
        <w:jc w:val="center"/>
        <w:rPr>
          <w:b/>
        </w:rPr>
      </w:pPr>
    </w:p>
    <w:p w14:paraId="4390AB0E" w14:textId="77777777" w:rsidR="00732521" w:rsidRDefault="00732521">
      <w:pPr>
        <w:jc w:val="center"/>
        <w:rPr>
          <w:b/>
        </w:rPr>
      </w:pPr>
    </w:p>
    <w:p w14:paraId="177C417B" w14:textId="77777777" w:rsidR="00732521" w:rsidRDefault="00732521">
      <w:pPr>
        <w:jc w:val="center"/>
        <w:rPr>
          <w:b/>
        </w:rPr>
      </w:pPr>
    </w:p>
    <w:p w14:paraId="3F7BDF42" w14:textId="77777777" w:rsidR="00732521" w:rsidRDefault="00732521">
      <w:pPr>
        <w:jc w:val="center"/>
        <w:rPr>
          <w:b/>
        </w:rPr>
      </w:pPr>
    </w:p>
    <w:p w14:paraId="7DBE367A" w14:textId="77777777" w:rsidR="00732521" w:rsidRDefault="00732521">
      <w:pPr>
        <w:jc w:val="center"/>
        <w:rPr>
          <w:b/>
        </w:rPr>
      </w:pPr>
    </w:p>
    <w:p w14:paraId="0A818A28" w14:textId="77777777" w:rsidR="00732521" w:rsidRDefault="00732521">
      <w:pPr>
        <w:jc w:val="center"/>
        <w:rPr>
          <w:b/>
        </w:rPr>
      </w:pPr>
    </w:p>
    <w:p w14:paraId="111A340C" w14:textId="77777777" w:rsidR="00732521" w:rsidRDefault="00732521">
      <w:pPr>
        <w:jc w:val="center"/>
        <w:rPr>
          <w:b/>
        </w:rPr>
      </w:pPr>
    </w:p>
    <w:p w14:paraId="28A0B626" w14:textId="77777777" w:rsidR="00732521" w:rsidRDefault="00732521">
      <w:pPr>
        <w:jc w:val="center"/>
        <w:rPr>
          <w:b/>
        </w:rPr>
      </w:pPr>
    </w:p>
    <w:p w14:paraId="04DDB57A" w14:textId="77777777" w:rsidR="00732521" w:rsidRDefault="00732521">
      <w:pPr>
        <w:jc w:val="center"/>
        <w:rPr>
          <w:b/>
        </w:rPr>
      </w:pPr>
    </w:p>
    <w:p w14:paraId="181B2A0A" w14:textId="77777777" w:rsidR="00732521" w:rsidRDefault="00732521">
      <w:pPr>
        <w:jc w:val="center"/>
        <w:rPr>
          <w:b/>
        </w:rPr>
      </w:pPr>
    </w:p>
    <w:p w14:paraId="5AF3B26C" w14:textId="77777777" w:rsidR="00732521" w:rsidRDefault="00732521">
      <w:pPr>
        <w:jc w:val="center"/>
        <w:rPr>
          <w:b/>
        </w:rPr>
      </w:pPr>
    </w:p>
    <w:p w14:paraId="673C7FDB" w14:textId="77777777" w:rsidR="00732521" w:rsidRDefault="00732521">
      <w:pPr>
        <w:jc w:val="center"/>
        <w:rPr>
          <w:b/>
        </w:rPr>
      </w:pPr>
    </w:p>
    <w:p w14:paraId="3CE77EC0" w14:textId="77777777" w:rsidR="00732521" w:rsidRDefault="00732521">
      <w:pPr>
        <w:jc w:val="center"/>
        <w:rPr>
          <w:b/>
        </w:rPr>
      </w:pPr>
    </w:p>
    <w:p w14:paraId="62F77FC6" w14:textId="77777777" w:rsidR="00732521" w:rsidRDefault="00732521">
      <w:pPr>
        <w:jc w:val="center"/>
        <w:rPr>
          <w:b/>
        </w:rPr>
      </w:pPr>
    </w:p>
    <w:p w14:paraId="7C75456D" w14:textId="77777777" w:rsidR="00732521" w:rsidRDefault="00732521">
      <w:pPr>
        <w:jc w:val="center"/>
        <w:rPr>
          <w:b/>
        </w:rPr>
      </w:pPr>
    </w:p>
    <w:p w14:paraId="164A7A16" w14:textId="77777777" w:rsidR="00732521" w:rsidRDefault="00732521">
      <w:pPr>
        <w:jc w:val="center"/>
        <w:rPr>
          <w:b/>
        </w:rPr>
      </w:pPr>
    </w:p>
    <w:p w14:paraId="6CCADD62" w14:textId="77777777" w:rsidR="00B403E6" w:rsidRDefault="00B403E6" w:rsidP="00805AEC">
      <w:pPr>
        <w:ind w:firstLine="0"/>
        <w:rPr>
          <w:b/>
        </w:rPr>
      </w:pPr>
    </w:p>
    <w:p w14:paraId="233258FC" w14:textId="77777777" w:rsidR="00805AEC" w:rsidRDefault="00805AEC" w:rsidP="00805AEC">
      <w:pPr>
        <w:ind w:firstLine="0"/>
        <w:rPr>
          <w:b/>
        </w:rPr>
      </w:pPr>
    </w:p>
    <w:p w14:paraId="240F23BA" w14:textId="77777777" w:rsidR="00B403E6" w:rsidRDefault="00B403E6">
      <w:pPr>
        <w:jc w:val="center"/>
        <w:rPr>
          <w:b/>
        </w:rPr>
      </w:pPr>
    </w:p>
    <w:p w14:paraId="186B9F21" w14:textId="77777777" w:rsidR="00B403E6" w:rsidRDefault="00B403E6">
      <w:pPr>
        <w:jc w:val="center"/>
        <w:rPr>
          <w:b/>
        </w:rPr>
      </w:pPr>
    </w:p>
    <w:p w14:paraId="468C6785" w14:textId="5A27749F" w:rsidR="00B73D5B" w:rsidRDefault="006E0AA8" w:rsidP="00E41A7A">
      <w:pPr>
        <w:pStyle w:val="Ttulo1"/>
      </w:pPr>
      <w:bookmarkStart w:id="20" w:name="_Toc167738010"/>
      <w:r>
        <w:t>Tabla de Figuras</w:t>
      </w:r>
      <w:bookmarkEnd w:id="20"/>
    </w:p>
    <w:p w14:paraId="53D513F5" w14:textId="08A48CB5" w:rsidR="00224337" w:rsidRDefault="00B73D5B">
      <w:pPr>
        <w:pStyle w:val="Tabladeilustraciones"/>
        <w:tabs>
          <w:tab w:val="right" w:leader="dot" w:pos="9394"/>
        </w:tabs>
        <w:rPr>
          <w:rFonts w:asciiTheme="minorHAnsi" w:eastAsiaTheme="minorEastAsia" w:hAnsiTheme="minorHAnsi" w:cstheme="minorBidi"/>
          <w:noProof/>
          <w:kern w:val="2"/>
          <w:lang w:val="en-US"/>
          <w14:ligatures w14:val="standardContextual"/>
        </w:rPr>
      </w:pPr>
      <w:r>
        <w:rPr>
          <w:b/>
        </w:rPr>
        <w:fldChar w:fldCharType="begin"/>
      </w:r>
      <w:r>
        <w:rPr>
          <w:b/>
        </w:rPr>
        <w:instrText xml:space="preserve"> TOC \h \z \c "Figura" </w:instrText>
      </w:r>
      <w:r>
        <w:rPr>
          <w:b/>
        </w:rPr>
        <w:fldChar w:fldCharType="separate"/>
      </w:r>
      <w:hyperlink w:anchor="_Toc167742361" w:history="1">
        <w:r w:rsidR="00224337" w:rsidRPr="00576BF0">
          <w:rPr>
            <w:rStyle w:val="Hipervnculo"/>
            <w:noProof/>
          </w:rPr>
          <w:t>Figura 1. ACF de precipitación.</w:t>
        </w:r>
        <w:r w:rsidR="00224337">
          <w:rPr>
            <w:noProof/>
            <w:webHidden/>
          </w:rPr>
          <w:tab/>
        </w:r>
        <w:r w:rsidR="00224337">
          <w:rPr>
            <w:noProof/>
            <w:webHidden/>
          </w:rPr>
          <w:fldChar w:fldCharType="begin"/>
        </w:r>
        <w:r w:rsidR="00224337">
          <w:rPr>
            <w:noProof/>
            <w:webHidden/>
          </w:rPr>
          <w:instrText xml:space="preserve"> PAGEREF _Toc167742361 \h </w:instrText>
        </w:r>
        <w:r w:rsidR="00224337">
          <w:rPr>
            <w:noProof/>
            <w:webHidden/>
          </w:rPr>
        </w:r>
        <w:r w:rsidR="00224337">
          <w:rPr>
            <w:noProof/>
            <w:webHidden/>
          </w:rPr>
          <w:fldChar w:fldCharType="separate"/>
        </w:r>
        <w:r w:rsidR="00224337">
          <w:rPr>
            <w:noProof/>
            <w:webHidden/>
          </w:rPr>
          <w:t>19</w:t>
        </w:r>
        <w:r w:rsidR="00224337">
          <w:rPr>
            <w:noProof/>
            <w:webHidden/>
          </w:rPr>
          <w:fldChar w:fldCharType="end"/>
        </w:r>
      </w:hyperlink>
    </w:p>
    <w:p w14:paraId="306B7BF7" w14:textId="62253CE0" w:rsidR="00224337" w:rsidRDefault="00224337">
      <w:pPr>
        <w:pStyle w:val="Tabladeilustraciones"/>
        <w:tabs>
          <w:tab w:val="right" w:leader="dot" w:pos="9394"/>
        </w:tabs>
        <w:rPr>
          <w:rFonts w:asciiTheme="minorHAnsi" w:eastAsiaTheme="minorEastAsia" w:hAnsiTheme="minorHAnsi" w:cstheme="minorBidi"/>
          <w:noProof/>
          <w:kern w:val="2"/>
          <w:lang w:val="en-US"/>
          <w14:ligatures w14:val="standardContextual"/>
        </w:rPr>
      </w:pPr>
      <w:hyperlink w:anchor="_Toc167742362" w:history="1">
        <w:r w:rsidRPr="00576BF0">
          <w:rPr>
            <w:rStyle w:val="Hipervnculo"/>
            <w:noProof/>
          </w:rPr>
          <w:t>Figura 2 Grafica serie temporal datos de precipitación</w:t>
        </w:r>
        <w:r>
          <w:rPr>
            <w:noProof/>
            <w:webHidden/>
          </w:rPr>
          <w:tab/>
        </w:r>
        <w:r>
          <w:rPr>
            <w:noProof/>
            <w:webHidden/>
          </w:rPr>
          <w:fldChar w:fldCharType="begin"/>
        </w:r>
        <w:r>
          <w:rPr>
            <w:noProof/>
            <w:webHidden/>
          </w:rPr>
          <w:instrText xml:space="preserve"> PAGEREF _Toc167742362 \h </w:instrText>
        </w:r>
        <w:r>
          <w:rPr>
            <w:noProof/>
            <w:webHidden/>
          </w:rPr>
        </w:r>
        <w:r>
          <w:rPr>
            <w:noProof/>
            <w:webHidden/>
          </w:rPr>
          <w:fldChar w:fldCharType="separate"/>
        </w:r>
        <w:r>
          <w:rPr>
            <w:noProof/>
            <w:webHidden/>
          </w:rPr>
          <w:t>20</w:t>
        </w:r>
        <w:r>
          <w:rPr>
            <w:noProof/>
            <w:webHidden/>
          </w:rPr>
          <w:fldChar w:fldCharType="end"/>
        </w:r>
      </w:hyperlink>
    </w:p>
    <w:p w14:paraId="267F8408" w14:textId="2B5E7778" w:rsidR="00224337" w:rsidRDefault="00224337">
      <w:pPr>
        <w:pStyle w:val="Tabladeilustraciones"/>
        <w:tabs>
          <w:tab w:val="right" w:leader="dot" w:pos="9394"/>
        </w:tabs>
        <w:rPr>
          <w:rFonts w:asciiTheme="minorHAnsi" w:eastAsiaTheme="minorEastAsia" w:hAnsiTheme="minorHAnsi" w:cstheme="minorBidi"/>
          <w:noProof/>
          <w:kern w:val="2"/>
          <w:lang w:val="en-US"/>
          <w14:ligatures w14:val="standardContextual"/>
        </w:rPr>
      </w:pPr>
      <w:hyperlink w:anchor="_Toc167742363" w:history="1">
        <w:r w:rsidRPr="00576BF0">
          <w:rPr>
            <w:rStyle w:val="Hipervnculo"/>
            <w:noProof/>
          </w:rPr>
          <w:t>Figura 3. Energía almacenada de embalses Cundinamarca.</w:t>
        </w:r>
        <w:r>
          <w:rPr>
            <w:noProof/>
            <w:webHidden/>
          </w:rPr>
          <w:tab/>
        </w:r>
        <w:r>
          <w:rPr>
            <w:noProof/>
            <w:webHidden/>
          </w:rPr>
          <w:fldChar w:fldCharType="begin"/>
        </w:r>
        <w:r>
          <w:rPr>
            <w:noProof/>
            <w:webHidden/>
          </w:rPr>
          <w:instrText xml:space="preserve"> PAGEREF _Toc167742363 \h </w:instrText>
        </w:r>
        <w:r>
          <w:rPr>
            <w:noProof/>
            <w:webHidden/>
          </w:rPr>
        </w:r>
        <w:r>
          <w:rPr>
            <w:noProof/>
            <w:webHidden/>
          </w:rPr>
          <w:fldChar w:fldCharType="separate"/>
        </w:r>
        <w:r>
          <w:rPr>
            <w:noProof/>
            <w:webHidden/>
          </w:rPr>
          <w:t>21</w:t>
        </w:r>
        <w:r>
          <w:rPr>
            <w:noProof/>
            <w:webHidden/>
          </w:rPr>
          <w:fldChar w:fldCharType="end"/>
        </w:r>
      </w:hyperlink>
    </w:p>
    <w:p w14:paraId="04F8DD75" w14:textId="7EFA2CEB" w:rsidR="00224337" w:rsidRDefault="00224337">
      <w:pPr>
        <w:pStyle w:val="Tabladeilustraciones"/>
        <w:tabs>
          <w:tab w:val="right" w:leader="dot" w:pos="9394"/>
        </w:tabs>
        <w:rPr>
          <w:rFonts w:asciiTheme="minorHAnsi" w:eastAsiaTheme="minorEastAsia" w:hAnsiTheme="minorHAnsi" w:cstheme="minorBidi"/>
          <w:noProof/>
          <w:kern w:val="2"/>
          <w:lang w:val="en-US"/>
          <w14:ligatures w14:val="standardContextual"/>
        </w:rPr>
      </w:pPr>
      <w:hyperlink w:anchor="_Toc167742364" w:history="1">
        <w:r w:rsidRPr="00576BF0">
          <w:rPr>
            <w:rStyle w:val="Hipervnculo"/>
            <w:noProof/>
          </w:rPr>
          <w:t>Figura 4. ACF de volumen de embalses.</w:t>
        </w:r>
        <w:r>
          <w:rPr>
            <w:noProof/>
            <w:webHidden/>
          </w:rPr>
          <w:tab/>
        </w:r>
        <w:r>
          <w:rPr>
            <w:noProof/>
            <w:webHidden/>
          </w:rPr>
          <w:fldChar w:fldCharType="begin"/>
        </w:r>
        <w:r>
          <w:rPr>
            <w:noProof/>
            <w:webHidden/>
          </w:rPr>
          <w:instrText xml:space="preserve"> PAGEREF _Toc167742364 \h </w:instrText>
        </w:r>
        <w:r>
          <w:rPr>
            <w:noProof/>
            <w:webHidden/>
          </w:rPr>
        </w:r>
        <w:r>
          <w:rPr>
            <w:noProof/>
            <w:webHidden/>
          </w:rPr>
          <w:fldChar w:fldCharType="separate"/>
        </w:r>
        <w:r>
          <w:rPr>
            <w:noProof/>
            <w:webHidden/>
          </w:rPr>
          <w:t>22</w:t>
        </w:r>
        <w:r>
          <w:rPr>
            <w:noProof/>
            <w:webHidden/>
          </w:rPr>
          <w:fldChar w:fldCharType="end"/>
        </w:r>
      </w:hyperlink>
    </w:p>
    <w:p w14:paraId="5A548DF8" w14:textId="02316A84" w:rsidR="00224337" w:rsidRDefault="00224337">
      <w:pPr>
        <w:pStyle w:val="Tabladeilustraciones"/>
        <w:tabs>
          <w:tab w:val="right" w:leader="dot" w:pos="9394"/>
        </w:tabs>
        <w:rPr>
          <w:rFonts w:asciiTheme="minorHAnsi" w:eastAsiaTheme="minorEastAsia" w:hAnsiTheme="minorHAnsi" w:cstheme="minorBidi"/>
          <w:noProof/>
          <w:kern w:val="2"/>
          <w:lang w:val="en-US"/>
          <w14:ligatures w14:val="standardContextual"/>
        </w:rPr>
      </w:pPr>
      <w:hyperlink w:anchor="_Toc167742365" w:history="1">
        <w:r w:rsidRPr="00576BF0">
          <w:rPr>
            <w:rStyle w:val="Hipervnculo"/>
            <w:noProof/>
          </w:rPr>
          <w:t>Figura 5. ACF precios de energía.</w:t>
        </w:r>
        <w:r>
          <w:rPr>
            <w:noProof/>
            <w:webHidden/>
          </w:rPr>
          <w:tab/>
        </w:r>
        <w:r>
          <w:rPr>
            <w:noProof/>
            <w:webHidden/>
          </w:rPr>
          <w:fldChar w:fldCharType="begin"/>
        </w:r>
        <w:r>
          <w:rPr>
            <w:noProof/>
            <w:webHidden/>
          </w:rPr>
          <w:instrText xml:space="preserve"> PAGEREF _Toc167742365 \h </w:instrText>
        </w:r>
        <w:r>
          <w:rPr>
            <w:noProof/>
            <w:webHidden/>
          </w:rPr>
        </w:r>
        <w:r>
          <w:rPr>
            <w:noProof/>
            <w:webHidden/>
          </w:rPr>
          <w:fldChar w:fldCharType="separate"/>
        </w:r>
        <w:r>
          <w:rPr>
            <w:noProof/>
            <w:webHidden/>
          </w:rPr>
          <w:t>23</w:t>
        </w:r>
        <w:r>
          <w:rPr>
            <w:noProof/>
            <w:webHidden/>
          </w:rPr>
          <w:fldChar w:fldCharType="end"/>
        </w:r>
      </w:hyperlink>
    </w:p>
    <w:p w14:paraId="78D75355" w14:textId="52A742A5" w:rsidR="00224337" w:rsidRDefault="00224337">
      <w:pPr>
        <w:pStyle w:val="Tabladeilustraciones"/>
        <w:tabs>
          <w:tab w:val="right" w:leader="dot" w:pos="9394"/>
        </w:tabs>
        <w:rPr>
          <w:rFonts w:asciiTheme="minorHAnsi" w:eastAsiaTheme="minorEastAsia" w:hAnsiTheme="minorHAnsi" w:cstheme="minorBidi"/>
          <w:noProof/>
          <w:kern w:val="2"/>
          <w:lang w:val="en-US"/>
          <w14:ligatures w14:val="standardContextual"/>
        </w:rPr>
      </w:pPr>
      <w:hyperlink w:anchor="_Toc167742366" w:history="1">
        <w:r w:rsidRPr="00576BF0">
          <w:rPr>
            <w:rStyle w:val="Hipervnculo"/>
            <w:noProof/>
          </w:rPr>
          <w:t>Figura 6. Búsqueda de mejor correlación Precipitación Vs Vol. embalses</w:t>
        </w:r>
        <w:r>
          <w:rPr>
            <w:noProof/>
            <w:webHidden/>
          </w:rPr>
          <w:tab/>
        </w:r>
        <w:r>
          <w:rPr>
            <w:noProof/>
            <w:webHidden/>
          </w:rPr>
          <w:fldChar w:fldCharType="begin"/>
        </w:r>
        <w:r>
          <w:rPr>
            <w:noProof/>
            <w:webHidden/>
          </w:rPr>
          <w:instrText xml:space="preserve"> PAGEREF _Toc167742366 \h </w:instrText>
        </w:r>
        <w:r>
          <w:rPr>
            <w:noProof/>
            <w:webHidden/>
          </w:rPr>
        </w:r>
        <w:r>
          <w:rPr>
            <w:noProof/>
            <w:webHidden/>
          </w:rPr>
          <w:fldChar w:fldCharType="separate"/>
        </w:r>
        <w:r>
          <w:rPr>
            <w:noProof/>
            <w:webHidden/>
          </w:rPr>
          <w:t>23</w:t>
        </w:r>
        <w:r>
          <w:rPr>
            <w:noProof/>
            <w:webHidden/>
          </w:rPr>
          <w:fldChar w:fldCharType="end"/>
        </w:r>
      </w:hyperlink>
    </w:p>
    <w:p w14:paraId="77A4E7D3" w14:textId="38F41023" w:rsidR="00224337" w:rsidRDefault="00224337">
      <w:pPr>
        <w:pStyle w:val="Tabladeilustraciones"/>
        <w:tabs>
          <w:tab w:val="right" w:leader="dot" w:pos="9394"/>
        </w:tabs>
        <w:rPr>
          <w:rFonts w:asciiTheme="minorHAnsi" w:eastAsiaTheme="minorEastAsia" w:hAnsiTheme="minorHAnsi" w:cstheme="minorBidi"/>
          <w:noProof/>
          <w:kern w:val="2"/>
          <w:lang w:val="en-US"/>
          <w14:ligatures w14:val="standardContextual"/>
        </w:rPr>
      </w:pPr>
      <w:hyperlink w:anchor="_Toc167742367" w:history="1">
        <w:r w:rsidRPr="00576BF0">
          <w:rPr>
            <w:rStyle w:val="Hipervnculo"/>
            <w:noProof/>
          </w:rPr>
          <w:t>Figura 7. Superposición escalada de series de tiempo precipitación Vs Volumen embalse.</w:t>
        </w:r>
        <w:r>
          <w:rPr>
            <w:noProof/>
            <w:webHidden/>
          </w:rPr>
          <w:tab/>
        </w:r>
        <w:r>
          <w:rPr>
            <w:noProof/>
            <w:webHidden/>
          </w:rPr>
          <w:fldChar w:fldCharType="begin"/>
        </w:r>
        <w:r>
          <w:rPr>
            <w:noProof/>
            <w:webHidden/>
          </w:rPr>
          <w:instrText xml:space="preserve"> PAGEREF _Toc167742367 \h </w:instrText>
        </w:r>
        <w:r>
          <w:rPr>
            <w:noProof/>
            <w:webHidden/>
          </w:rPr>
        </w:r>
        <w:r>
          <w:rPr>
            <w:noProof/>
            <w:webHidden/>
          </w:rPr>
          <w:fldChar w:fldCharType="separate"/>
        </w:r>
        <w:r>
          <w:rPr>
            <w:noProof/>
            <w:webHidden/>
          </w:rPr>
          <w:t>24</w:t>
        </w:r>
        <w:r>
          <w:rPr>
            <w:noProof/>
            <w:webHidden/>
          </w:rPr>
          <w:fldChar w:fldCharType="end"/>
        </w:r>
      </w:hyperlink>
    </w:p>
    <w:p w14:paraId="0C5E84EA" w14:textId="0299336A" w:rsidR="00224337" w:rsidRDefault="00224337">
      <w:pPr>
        <w:pStyle w:val="Tabladeilustraciones"/>
        <w:tabs>
          <w:tab w:val="right" w:leader="dot" w:pos="9394"/>
        </w:tabs>
        <w:rPr>
          <w:rFonts w:asciiTheme="minorHAnsi" w:eastAsiaTheme="minorEastAsia" w:hAnsiTheme="minorHAnsi" w:cstheme="minorBidi"/>
          <w:noProof/>
          <w:kern w:val="2"/>
          <w:lang w:val="en-US"/>
          <w14:ligatures w14:val="standardContextual"/>
        </w:rPr>
      </w:pPr>
      <w:hyperlink w:anchor="_Toc167742368" w:history="1">
        <w:r w:rsidRPr="00576BF0">
          <w:rPr>
            <w:rStyle w:val="Hipervnculo"/>
            <w:noProof/>
          </w:rPr>
          <w:t>Figura 8. Búsqueda de mejor correlación Vol. embalses Vs Precio.</w:t>
        </w:r>
        <w:r>
          <w:rPr>
            <w:noProof/>
            <w:webHidden/>
          </w:rPr>
          <w:tab/>
        </w:r>
        <w:r>
          <w:rPr>
            <w:noProof/>
            <w:webHidden/>
          </w:rPr>
          <w:fldChar w:fldCharType="begin"/>
        </w:r>
        <w:r>
          <w:rPr>
            <w:noProof/>
            <w:webHidden/>
          </w:rPr>
          <w:instrText xml:space="preserve"> PAGEREF _Toc167742368 \h </w:instrText>
        </w:r>
        <w:r>
          <w:rPr>
            <w:noProof/>
            <w:webHidden/>
          </w:rPr>
        </w:r>
        <w:r>
          <w:rPr>
            <w:noProof/>
            <w:webHidden/>
          </w:rPr>
          <w:fldChar w:fldCharType="separate"/>
        </w:r>
        <w:r>
          <w:rPr>
            <w:noProof/>
            <w:webHidden/>
          </w:rPr>
          <w:t>25</w:t>
        </w:r>
        <w:r>
          <w:rPr>
            <w:noProof/>
            <w:webHidden/>
          </w:rPr>
          <w:fldChar w:fldCharType="end"/>
        </w:r>
      </w:hyperlink>
    </w:p>
    <w:p w14:paraId="211DB0D8" w14:textId="122639EC" w:rsidR="00224337" w:rsidRDefault="00224337">
      <w:pPr>
        <w:pStyle w:val="Tabladeilustraciones"/>
        <w:tabs>
          <w:tab w:val="right" w:leader="dot" w:pos="9394"/>
        </w:tabs>
        <w:rPr>
          <w:rFonts w:asciiTheme="minorHAnsi" w:eastAsiaTheme="minorEastAsia" w:hAnsiTheme="minorHAnsi" w:cstheme="minorBidi"/>
          <w:noProof/>
          <w:kern w:val="2"/>
          <w:lang w:val="en-US"/>
          <w14:ligatures w14:val="standardContextual"/>
        </w:rPr>
      </w:pPr>
      <w:hyperlink w:anchor="_Toc167742369" w:history="1">
        <w:r w:rsidRPr="00576BF0">
          <w:rPr>
            <w:rStyle w:val="Hipervnculo"/>
            <w:noProof/>
          </w:rPr>
          <w:t>Figura 9. Superposición escalada de series de tiempo Vol. Embalse Vs Precio.</w:t>
        </w:r>
        <w:r>
          <w:rPr>
            <w:noProof/>
            <w:webHidden/>
          </w:rPr>
          <w:tab/>
        </w:r>
        <w:r>
          <w:rPr>
            <w:noProof/>
            <w:webHidden/>
          </w:rPr>
          <w:fldChar w:fldCharType="begin"/>
        </w:r>
        <w:r>
          <w:rPr>
            <w:noProof/>
            <w:webHidden/>
          </w:rPr>
          <w:instrText xml:space="preserve"> PAGEREF _Toc167742369 \h </w:instrText>
        </w:r>
        <w:r>
          <w:rPr>
            <w:noProof/>
            <w:webHidden/>
          </w:rPr>
        </w:r>
        <w:r>
          <w:rPr>
            <w:noProof/>
            <w:webHidden/>
          </w:rPr>
          <w:fldChar w:fldCharType="separate"/>
        </w:r>
        <w:r>
          <w:rPr>
            <w:noProof/>
            <w:webHidden/>
          </w:rPr>
          <w:t>25</w:t>
        </w:r>
        <w:r>
          <w:rPr>
            <w:noProof/>
            <w:webHidden/>
          </w:rPr>
          <w:fldChar w:fldCharType="end"/>
        </w:r>
      </w:hyperlink>
    </w:p>
    <w:p w14:paraId="37BCE52C" w14:textId="0B160BEA" w:rsidR="00B73D5B" w:rsidRDefault="00B73D5B">
      <w:pPr>
        <w:jc w:val="center"/>
        <w:rPr>
          <w:b/>
        </w:rPr>
      </w:pPr>
      <w:r>
        <w:rPr>
          <w:b/>
        </w:rPr>
        <w:fldChar w:fldCharType="end"/>
      </w:r>
    </w:p>
    <w:p w14:paraId="6507A57B" w14:textId="77777777" w:rsidR="00B73D5B" w:rsidRDefault="00B73D5B">
      <w:pPr>
        <w:jc w:val="center"/>
        <w:rPr>
          <w:b/>
        </w:rPr>
      </w:pPr>
    </w:p>
    <w:p w14:paraId="30247724" w14:textId="77777777" w:rsidR="00B73D5B" w:rsidRDefault="00B73D5B">
      <w:pPr>
        <w:jc w:val="center"/>
        <w:rPr>
          <w:b/>
        </w:rPr>
      </w:pPr>
    </w:p>
    <w:p w14:paraId="270283BC" w14:textId="77777777" w:rsidR="00B73D5B" w:rsidRDefault="00B73D5B">
      <w:pPr>
        <w:jc w:val="center"/>
        <w:rPr>
          <w:b/>
        </w:rPr>
      </w:pPr>
    </w:p>
    <w:p w14:paraId="46E98345" w14:textId="77777777" w:rsidR="00B73D5B" w:rsidRDefault="00B73D5B">
      <w:pPr>
        <w:jc w:val="center"/>
        <w:rPr>
          <w:b/>
        </w:rPr>
      </w:pPr>
    </w:p>
    <w:p w14:paraId="364BE41D" w14:textId="77777777" w:rsidR="00B73D5B" w:rsidRDefault="00B73D5B">
      <w:pPr>
        <w:jc w:val="center"/>
        <w:rPr>
          <w:b/>
        </w:rPr>
      </w:pPr>
    </w:p>
    <w:p w14:paraId="42E14059" w14:textId="77777777" w:rsidR="00B73D5B" w:rsidRDefault="00B73D5B">
      <w:pPr>
        <w:jc w:val="center"/>
        <w:rPr>
          <w:b/>
        </w:rPr>
      </w:pPr>
    </w:p>
    <w:p w14:paraId="66C0AEEC" w14:textId="77777777" w:rsidR="00B73D5B" w:rsidRDefault="00B73D5B">
      <w:pPr>
        <w:jc w:val="center"/>
        <w:rPr>
          <w:b/>
        </w:rPr>
      </w:pPr>
    </w:p>
    <w:p w14:paraId="63F9CD4A" w14:textId="77777777" w:rsidR="00B73D5B" w:rsidRDefault="00B73D5B">
      <w:pPr>
        <w:jc w:val="center"/>
        <w:rPr>
          <w:b/>
        </w:rPr>
      </w:pPr>
    </w:p>
    <w:p w14:paraId="5F09CEF9" w14:textId="77777777" w:rsidR="00B73D5B" w:rsidRDefault="00B73D5B">
      <w:pPr>
        <w:jc w:val="center"/>
        <w:rPr>
          <w:b/>
        </w:rPr>
      </w:pPr>
    </w:p>
    <w:p w14:paraId="7DB21118" w14:textId="77777777" w:rsidR="00B73D5B" w:rsidRDefault="00B73D5B">
      <w:pPr>
        <w:jc w:val="center"/>
        <w:rPr>
          <w:b/>
        </w:rPr>
      </w:pPr>
    </w:p>
    <w:p w14:paraId="3BE1CEF7" w14:textId="77777777" w:rsidR="00B73D5B" w:rsidRDefault="00B73D5B">
      <w:pPr>
        <w:jc w:val="center"/>
        <w:rPr>
          <w:b/>
        </w:rPr>
      </w:pPr>
    </w:p>
    <w:p w14:paraId="4F96CC64" w14:textId="77777777" w:rsidR="00B73D5B" w:rsidRDefault="00B73D5B">
      <w:pPr>
        <w:jc w:val="center"/>
        <w:rPr>
          <w:b/>
        </w:rPr>
      </w:pPr>
    </w:p>
    <w:p w14:paraId="1B861257" w14:textId="77777777" w:rsidR="00B73D5B" w:rsidRDefault="00B73D5B">
      <w:pPr>
        <w:jc w:val="center"/>
        <w:rPr>
          <w:b/>
        </w:rPr>
      </w:pPr>
    </w:p>
    <w:p w14:paraId="4C0B5688" w14:textId="77777777" w:rsidR="00B73D5B" w:rsidRDefault="00B73D5B">
      <w:pPr>
        <w:jc w:val="center"/>
        <w:rPr>
          <w:b/>
        </w:rPr>
      </w:pPr>
    </w:p>
    <w:p w14:paraId="238894EE" w14:textId="77777777" w:rsidR="00B73D5B" w:rsidRDefault="00B73D5B">
      <w:pPr>
        <w:jc w:val="center"/>
        <w:rPr>
          <w:b/>
        </w:rPr>
      </w:pPr>
    </w:p>
    <w:p w14:paraId="51784134" w14:textId="77777777" w:rsidR="00B73D5B" w:rsidRDefault="00B73D5B">
      <w:pPr>
        <w:jc w:val="center"/>
        <w:rPr>
          <w:b/>
        </w:rPr>
      </w:pPr>
    </w:p>
    <w:p w14:paraId="7B1DB25B" w14:textId="77777777" w:rsidR="00A9391C" w:rsidRDefault="00A9391C" w:rsidP="00A9391C">
      <w:pPr>
        <w:ind w:firstLine="0"/>
        <w:rPr>
          <w:b/>
        </w:rPr>
      </w:pPr>
    </w:p>
    <w:p w14:paraId="0000008C" w14:textId="220D8114" w:rsidR="00901659" w:rsidRPr="005D40AA" w:rsidRDefault="00C90D12" w:rsidP="00A9391C">
      <w:pPr>
        <w:pStyle w:val="Ttulo1"/>
        <w:rPr>
          <w:b w:val="0"/>
        </w:rPr>
      </w:pPr>
      <w:bookmarkStart w:id="21" w:name="_Toc167738011"/>
      <w:r w:rsidRPr="005D40AA">
        <w:t>Siglas, acrónimos y abreviaturas</w:t>
      </w:r>
      <w:bookmarkEnd w:id="21"/>
    </w:p>
    <w:p w14:paraId="0000008D" w14:textId="77777777" w:rsidR="00901659" w:rsidRPr="005D40AA" w:rsidRDefault="00901659"/>
    <w:p w14:paraId="0000008F" w14:textId="3C0B2D24" w:rsidR="00901659" w:rsidRPr="00C626C5" w:rsidRDefault="00C626C5">
      <w:proofErr w:type="spellStart"/>
      <w:r w:rsidRPr="00C626C5">
        <w:rPr>
          <w:b/>
        </w:rPr>
        <w:t>mm</w:t>
      </w:r>
      <w:r w:rsidR="00C90D12" w:rsidRPr="00C626C5">
        <w:rPr>
          <w:b/>
        </w:rPr>
        <w:t>.</w:t>
      </w:r>
      <w:proofErr w:type="spellEnd"/>
      <w:r w:rsidR="00C90D12" w:rsidRPr="00C626C5">
        <w:tab/>
      </w:r>
      <w:r w:rsidR="00C90D12" w:rsidRPr="00C626C5">
        <w:tab/>
      </w:r>
      <w:r w:rsidR="00C90D12" w:rsidRPr="00C626C5">
        <w:tab/>
      </w:r>
      <w:r w:rsidRPr="00C626C5">
        <w:t>Mil</w:t>
      </w:r>
      <w:r w:rsidR="00C90D12" w:rsidRPr="00C626C5">
        <w:t>ímetros</w:t>
      </w:r>
    </w:p>
    <w:p w14:paraId="68CED940" w14:textId="7728739B" w:rsidR="00C626C5" w:rsidRPr="00CF06B4" w:rsidRDefault="00C626C5">
      <w:pPr>
        <w:rPr>
          <w:b/>
          <w:bCs/>
        </w:rPr>
      </w:pPr>
      <w:proofErr w:type="spellStart"/>
      <w:r w:rsidRPr="00CF06B4">
        <w:rPr>
          <w:b/>
          <w:bCs/>
        </w:rPr>
        <w:t>Kwh</w:t>
      </w:r>
      <w:proofErr w:type="spellEnd"/>
      <w:r w:rsidR="00CF06B4">
        <w:rPr>
          <w:b/>
          <w:bCs/>
        </w:rPr>
        <w:tab/>
      </w:r>
      <w:r w:rsidR="00CF06B4">
        <w:rPr>
          <w:b/>
          <w:bCs/>
        </w:rPr>
        <w:tab/>
      </w:r>
      <w:r w:rsidR="00CF06B4">
        <w:rPr>
          <w:b/>
          <w:bCs/>
        </w:rPr>
        <w:tab/>
      </w:r>
      <w:proofErr w:type="spellStart"/>
      <w:r w:rsidR="00CF06B4" w:rsidRPr="00CF06B4">
        <w:t>Kilo</w:t>
      </w:r>
      <w:r w:rsidR="00BF504A">
        <w:t>w</w:t>
      </w:r>
      <w:r w:rsidR="00CF06B4" w:rsidRPr="00CF06B4">
        <w:t>atio</w:t>
      </w:r>
      <w:proofErr w:type="spellEnd"/>
      <w:r w:rsidR="00CF06B4" w:rsidRPr="00CF06B4">
        <w:t xml:space="preserve"> Hora</w:t>
      </w:r>
    </w:p>
    <w:p w14:paraId="121D8C62" w14:textId="64BFBCB1" w:rsidR="00C626C5" w:rsidRPr="00CF06B4" w:rsidRDefault="00C626C5" w:rsidP="00C626C5">
      <w:pPr>
        <w:rPr>
          <w:b/>
          <w:bCs/>
        </w:rPr>
      </w:pPr>
      <w:r w:rsidRPr="00CF06B4">
        <w:rPr>
          <w:b/>
          <w:bCs/>
        </w:rPr>
        <w:t>COP</w:t>
      </w:r>
      <w:r w:rsidR="00CF06B4">
        <w:rPr>
          <w:b/>
          <w:bCs/>
        </w:rPr>
        <w:tab/>
      </w:r>
      <w:r w:rsidR="00CF06B4">
        <w:rPr>
          <w:b/>
          <w:bCs/>
        </w:rPr>
        <w:tab/>
      </w:r>
      <w:r w:rsidR="00CF06B4">
        <w:rPr>
          <w:b/>
          <w:bCs/>
        </w:rPr>
        <w:tab/>
      </w:r>
      <w:r w:rsidR="00CF06B4" w:rsidRPr="00CF06B4">
        <w:t>Pesos colombianos</w:t>
      </w:r>
    </w:p>
    <w:p w14:paraId="00000098" w14:textId="77777777" w:rsidR="00901659" w:rsidRDefault="00C90D12">
      <w:r w:rsidRPr="005D40AA">
        <w:rPr>
          <w:b/>
        </w:rPr>
        <w:t>UdeA</w:t>
      </w:r>
      <w:r w:rsidRPr="005D40AA">
        <w:tab/>
      </w:r>
      <w:r w:rsidRPr="005D40AA">
        <w:tab/>
      </w:r>
      <w:r w:rsidRPr="005D40AA">
        <w:tab/>
        <w:t>Universidad de Antioquia</w:t>
      </w:r>
    </w:p>
    <w:p w14:paraId="513DFA4B" w14:textId="114C9AFE" w:rsidR="0067216E" w:rsidRDefault="0067216E">
      <w:r w:rsidRPr="00BA73AF">
        <w:rPr>
          <w:b/>
          <w:bCs/>
        </w:rPr>
        <w:t>MAE</w:t>
      </w:r>
      <w:r w:rsidR="0070429E">
        <w:tab/>
      </w:r>
      <w:r w:rsidR="0070429E">
        <w:tab/>
      </w:r>
      <w:r w:rsidR="0070429E">
        <w:tab/>
        <w:t xml:space="preserve">Error </w:t>
      </w:r>
      <w:r w:rsidR="00651847">
        <w:t>Cuadrático Medio</w:t>
      </w:r>
    </w:p>
    <w:p w14:paraId="1EC955B0" w14:textId="785DCE9A" w:rsidR="0067216E" w:rsidRPr="005D40AA" w:rsidRDefault="0067216E">
      <w:r w:rsidRPr="00BA73AF">
        <w:rPr>
          <w:b/>
          <w:bCs/>
        </w:rPr>
        <w:t>RMSE</w:t>
      </w:r>
      <w:r w:rsidR="00BA73AF">
        <w:tab/>
      </w:r>
      <w:r w:rsidR="00BA73AF">
        <w:tab/>
      </w:r>
      <w:r w:rsidR="00BA73AF">
        <w:tab/>
        <w:t>R</w:t>
      </w:r>
      <w:r w:rsidR="00BA73AF" w:rsidRPr="00BA73AF">
        <w:t xml:space="preserve">aíz del </w:t>
      </w:r>
      <w:r w:rsidR="00BA73AF">
        <w:t>E</w:t>
      </w:r>
      <w:r w:rsidR="00BA73AF" w:rsidRPr="00BA73AF">
        <w:t xml:space="preserve">rror </w:t>
      </w:r>
      <w:r w:rsidR="00BA73AF">
        <w:t>C</w:t>
      </w:r>
      <w:r w:rsidR="00BA73AF" w:rsidRPr="00BA73AF">
        <w:t xml:space="preserve">uadrático </w:t>
      </w:r>
      <w:r w:rsidR="00BA73AF">
        <w:t>M</w:t>
      </w:r>
      <w:r w:rsidR="00BA73AF" w:rsidRPr="00BA73AF">
        <w:t>edio</w:t>
      </w:r>
    </w:p>
    <w:p w14:paraId="24940496" w14:textId="044C4C4D" w:rsidR="00E61DD4" w:rsidRDefault="00E61DD4">
      <w:r w:rsidRPr="003232E5">
        <w:rPr>
          <w:b/>
          <w:bCs/>
        </w:rPr>
        <w:t>AC</w:t>
      </w:r>
      <w:r w:rsidR="00951199" w:rsidRPr="003232E5">
        <w:rPr>
          <w:b/>
          <w:bCs/>
        </w:rPr>
        <w:t>F</w:t>
      </w:r>
      <w:r w:rsidR="00951199">
        <w:t xml:space="preserve"> </w:t>
      </w:r>
      <w:r w:rsidR="00951199">
        <w:tab/>
      </w:r>
      <w:r w:rsidR="00951199">
        <w:tab/>
      </w:r>
      <w:r w:rsidR="00951199">
        <w:tab/>
        <w:t xml:space="preserve">Función de autocorrelación </w:t>
      </w:r>
    </w:p>
    <w:p w14:paraId="53B95D83" w14:textId="2045511E" w:rsidR="00813F9B" w:rsidRPr="005D40AA" w:rsidRDefault="00813F9B">
      <w:r w:rsidRPr="00813F9B">
        <w:rPr>
          <w:b/>
          <w:bCs/>
        </w:rPr>
        <w:t>STD</w:t>
      </w:r>
      <w:r>
        <w:tab/>
      </w:r>
      <w:r>
        <w:tab/>
      </w:r>
      <w:r>
        <w:tab/>
        <w:t>Deviación Estándar</w:t>
      </w:r>
    </w:p>
    <w:p w14:paraId="00000099" w14:textId="77777777" w:rsidR="00901659" w:rsidRPr="005D40AA" w:rsidRDefault="00901659"/>
    <w:p w14:paraId="0000009A" w14:textId="77777777" w:rsidR="00901659" w:rsidRPr="005D40AA" w:rsidRDefault="00901659"/>
    <w:p w14:paraId="0000009B" w14:textId="77777777" w:rsidR="00901659" w:rsidRPr="005D40AA" w:rsidRDefault="00901659"/>
    <w:p w14:paraId="0000009C" w14:textId="77777777" w:rsidR="00901659" w:rsidRPr="005D40AA" w:rsidRDefault="00901659"/>
    <w:p w14:paraId="0000009D" w14:textId="77777777" w:rsidR="00901659" w:rsidRPr="005D40AA" w:rsidRDefault="00901659"/>
    <w:p w14:paraId="0000009E" w14:textId="77777777" w:rsidR="00901659" w:rsidRPr="005D40AA" w:rsidRDefault="00901659"/>
    <w:p w14:paraId="0000009F" w14:textId="77777777" w:rsidR="00901659" w:rsidRPr="005D40AA" w:rsidRDefault="00901659"/>
    <w:p w14:paraId="000000A0" w14:textId="77777777" w:rsidR="00901659" w:rsidRPr="005D40AA" w:rsidRDefault="00901659"/>
    <w:p w14:paraId="000000A1" w14:textId="77777777" w:rsidR="00901659" w:rsidRPr="005D40AA" w:rsidRDefault="00901659"/>
    <w:p w14:paraId="000000A2" w14:textId="77777777" w:rsidR="00901659" w:rsidRPr="005D40AA" w:rsidRDefault="00901659"/>
    <w:p w14:paraId="000000A3" w14:textId="77777777" w:rsidR="00901659" w:rsidRPr="005D40AA" w:rsidRDefault="00901659"/>
    <w:p w14:paraId="000000A4" w14:textId="77777777" w:rsidR="00901659" w:rsidRPr="005D40AA" w:rsidRDefault="00901659"/>
    <w:p w14:paraId="000000A5" w14:textId="77777777" w:rsidR="00901659" w:rsidRPr="005D40AA" w:rsidRDefault="00C90D12">
      <w:pPr>
        <w:spacing w:after="160" w:line="259" w:lineRule="auto"/>
        <w:jc w:val="left"/>
        <w:rPr>
          <w:b/>
        </w:rPr>
      </w:pPr>
      <w:bookmarkStart w:id="22" w:name="_heading=h.17dp8vu" w:colFirst="0" w:colLast="0"/>
      <w:bookmarkEnd w:id="22"/>
      <w:r w:rsidRPr="005D40AA">
        <w:br w:type="page"/>
      </w:r>
    </w:p>
    <w:p w14:paraId="000000A6" w14:textId="77777777" w:rsidR="00901659" w:rsidRPr="005D40AA" w:rsidRDefault="00C90D12">
      <w:pPr>
        <w:pStyle w:val="Ttulo1"/>
      </w:pPr>
      <w:bookmarkStart w:id="23" w:name="_Toc167738012"/>
      <w:r w:rsidRPr="005D40AA">
        <w:t>Resumen</w:t>
      </w:r>
      <w:bookmarkEnd w:id="23"/>
    </w:p>
    <w:p w14:paraId="000000A7" w14:textId="77777777" w:rsidR="00901659" w:rsidRPr="005D40AA" w:rsidRDefault="00901659">
      <w:pPr>
        <w:ind w:firstLine="708"/>
        <w:jc w:val="center"/>
      </w:pPr>
    </w:p>
    <w:p w14:paraId="000000A9" w14:textId="681F0529" w:rsidR="00901659" w:rsidRPr="005D40AA" w:rsidRDefault="009D4C76">
      <w:r w:rsidRPr="005D40AA">
        <w:t>En Colombia, el precio de la energía ha</w:t>
      </w:r>
      <w:r w:rsidR="00431DC6" w:rsidRPr="005D40AA">
        <w:t xml:space="preserve"> tendido al aumento</w:t>
      </w:r>
      <w:r w:rsidR="000844D3">
        <w:t xml:space="preserve"> irregular</w:t>
      </w:r>
      <w:r w:rsidR="00431DC6" w:rsidRPr="005D40AA">
        <w:t xml:space="preserve"> debido a muchos factores</w:t>
      </w:r>
      <w:r w:rsidR="000844D3">
        <w:t>,</w:t>
      </w:r>
      <w:r w:rsidR="00431DC6" w:rsidRPr="005D40AA">
        <w:t xml:space="preserve"> entre ellos climáticos, especulativos y operacionales, </w:t>
      </w:r>
      <w:r w:rsidR="00063CF9">
        <w:t>lo cual ha llevado a</w:t>
      </w:r>
      <w:r w:rsidRPr="005D40AA">
        <w:t xml:space="preserve"> un 3</w:t>
      </w:r>
      <w:r w:rsidR="00DA51E1">
        <w:t>7</w:t>
      </w:r>
      <w:r w:rsidRPr="005D40AA">
        <w:t>%</w:t>
      </w:r>
      <w:r w:rsidR="00431DC6" w:rsidRPr="005D40AA">
        <w:t xml:space="preserve"> </w:t>
      </w:r>
      <w:r w:rsidR="00C62F1C">
        <w:t>de</w:t>
      </w:r>
      <w:r w:rsidR="00431DC6" w:rsidRPr="005D40AA">
        <w:t xml:space="preserve"> alza</w:t>
      </w:r>
      <w:r w:rsidRPr="005D40AA">
        <w:t xml:space="preserve"> en </w:t>
      </w:r>
      <w:r w:rsidR="00E74BBD">
        <w:t xml:space="preserve">su valor en </w:t>
      </w:r>
      <w:r w:rsidRPr="005D40AA">
        <w:t>2023</w:t>
      </w:r>
      <w:r w:rsidR="00141B1E">
        <w:fldChar w:fldCharType="begin" w:fldLock="1"/>
      </w:r>
      <w:r w:rsidR="001F05C7">
        <w:instrText>ADDIN CSL_CITATION {"citationItems":[{"id":"ITEM-1","itemData":{"URL":"https://www.larepublica.co/economia/precios-de-electricidad-subieron-19-51-anual-y-la-costa-caribe-es-donde-mas-crece-3566130/","accessed":{"date-parts":[["2024","5","27"]]},"id":"ITEM-1","issued":{"date-parts":[["0"]]},"title":"Precios de electricidad subieron 19,51% anual y la Costa Caribe es donde más crece","type":"webpage"},"uris":["http://www.mendeley.com/documents/?uuid=099ddc7c-c65b-31a7-82b3-553cf062aeb0"]}],"mendeley":{"formattedCitation":"[1]","plainTextFormattedCitation":"[1]","previouslyFormattedCitation":"[1]"},"properties":{"noteIndex":0},"schema":"https://github.com/citation-style-language/schema/raw/master/csl-citation.json"}</w:instrText>
      </w:r>
      <w:r w:rsidR="00141B1E">
        <w:fldChar w:fldCharType="separate"/>
      </w:r>
      <w:r w:rsidR="00141B1E" w:rsidRPr="00141B1E">
        <w:rPr>
          <w:noProof/>
        </w:rPr>
        <w:t>[1]</w:t>
      </w:r>
      <w:r w:rsidR="00141B1E">
        <w:fldChar w:fldCharType="end"/>
      </w:r>
      <w:r w:rsidRPr="005D40AA">
        <w:t xml:space="preserve"> debido a la alta dependencia de las centrales hidroeléctricas, cuya generación es sensible a las variaciones en las precipitaciones. La complejidad de anticipar estas fluctuaciones radica en la interconexión entre los sistemas meteorológicos, </w:t>
      </w:r>
      <w:r w:rsidR="00134FAA" w:rsidRPr="005D40AA">
        <w:t>hidrológicos</w:t>
      </w:r>
      <w:r w:rsidR="00134FAA">
        <w:t xml:space="preserve">, </w:t>
      </w:r>
      <w:r w:rsidR="00134FAA" w:rsidRPr="005D40AA">
        <w:t>energéticos</w:t>
      </w:r>
      <w:r w:rsidRPr="005D40AA">
        <w:t xml:space="preserve"> y la competencia en el mercado. Para abordar este problema, se propone desarrollar un modelo de regresión que integre datos climatológicos del IDEAM y datos operacionales del sistema energético de XM, considerando variables como el volumen útil de los embalses, el aporte de ríos, la demanda energética y los precios históricos. Los objetivos del modelo incluyen predecir el impacto de las variaciones en las precipitaciones sobre la producción energética, anticipar las fluctuaciones en los precios de la energía y evaluar el desempeño del modelo con datos reales. La metodología empleará herramientas de ciencia de datos co</w:t>
      </w:r>
      <w:r w:rsidR="00431DC6" w:rsidRPr="005D40AA">
        <w:t>n</w:t>
      </w:r>
      <w:r w:rsidRPr="005D40AA">
        <w:t xml:space="preserve"> Python y </w:t>
      </w:r>
      <w:r w:rsidR="00431DC6" w:rsidRPr="005D40AA">
        <w:t xml:space="preserve">librerías como </w:t>
      </w:r>
      <w:proofErr w:type="spellStart"/>
      <w:r w:rsidRPr="005D40AA">
        <w:t>Scikit-learn</w:t>
      </w:r>
      <w:proofErr w:type="spellEnd"/>
      <w:r w:rsidRPr="005D40AA">
        <w:t xml:space="preserve"> para la limpieza, exploración y modelado de datos. Este modelo permitirá mejorar la planificación y gestión del sistema energético colombiano, aumentando su resiliencia ante las incertidumbres meteorológicas y optimizando la toma de decisiones estratégicas en la gestión de recursos energéticos a largo plazo.</w:t>
      </w:r>
    </w:p>
    <w:p w14:paraId="162E0D3D" w14:textId="77777777" w:rsidR="009D4C76" w:rsidRDefault="009D4C76">
      <w:pPr>
        <w:rPr>
          <w:b/>
        </w:rPr>
      </w:pPr>
    </w:p>
    <w:p w14:paraId="65874601" w14:textId="482DF711" w:rsidR="00360039" w:rsidRPr="005D40AA" w:rsidRDefault="00360039">
      <w:pPr>
        <w:rPr>
          <w:b/>
        </w:rPr>
      </w:pPr>
      <w:r>
        <w:rPr>
          <w:b/>
        </w:rPr>
        <w:t>GitHub Repo</w:t>
      </w:r>
      <w:r w:rsidR="00C637C9">
        <w:rPr>
          <w:b/>
        </w:rPr>
        <w:t>s</w:t>
      </w:r>
      <w:r>
        <w:rPr>
          <w:b/>
        </w:rPr>
        <w:t>:</w:t>
      </w:r>
    </w:p>
    <w:p w14:paraId="000000AB" w14:textId="7A3B1648" w:rsidR="00901659" w:rsidRPr="00360039" w:rsidRDefault="00360039" w:rsidP="00360039">
      <w:pPr>
        <w:pStyle w:val="Prrafodelista"/>
        <w:numPr>
          <w:ilvl w:val="0"/>
          <w:numId w:val="16"/>
        </w:numPr>
        <w:rPr>
          <w:b/>
        </w:rPr>
      </w:pPr>
      <w:hyperlink r:id="rId18" w:history="1">
        <w:r w:rsidRPr="00360039">
          <w:rPr>
            <w:rStyle w:val="Hipervnculo"/>
            <w:b/>
          </w:rPr>
          <w:t>Proyecto-Seminario</w:t>
        </w:r>
      </w:hyperlink>
    </w:p>
    <w:p w14:paraId="7C09E6FE" w14:textId="77777777" w:rsidR="00360039" w:rsidRPr="005D40AA" w:rsidRDefault="00360039" w:rsidP="00360039">
      <w:pPr>
        <w:ind w:firstLine="0"/>
        <w:rPr>
          <w:b/>
        </w:rPr>
      </w:pPr>
    </w:p>
    <w:p w14:paraId="000000AC" w14:textId="00FF7C73" w:rsidR="00901659" w:rsidRPr="005D40AA" w:rsidRDefault="00C90D12" w:rsidP="009D4C76">
      <w:pPr>
        <w:ind w:left="624"/>
      </w:pPr>
      <w:r w:rsidRPr="005D40AA">
        <w:rPr>
          <w:i/>
        </w:rPr>
        <w:t>Palabras clave</w:t>
      </w:r>
      <w:r w:rsidRPr="005D40AA">
        <w:t xml:space="preserve">: </w:t>
      </w:r>
      <w:r w:rsidR="009D4C76" w:rsidRPr="005D40AA">
        <w:t>Energía, Hidroeléctrica, Precipitaciones, Modelo de regresión, Predicción, Python</w:t>
      </w:r>
      <w:r w:rsidR="00431DC6" w:rsidRPr="005D40AA">
        <w:t>, XM</w:t>
      </w:r>
      <w:r w:rsidR="009D4C76" w:rsidRPr="005D40AA">
        <w:t>.</w:t>
      </w:r>
    </w:p>
    <w:p w14:paraId="000000AD" w14:textId="77777777" w:rsidR="00901659" w:rsidRPr="005D40AA" w:rsidRDefault="00C90D12">
      <w:pPr>
        <w:spacing w:after="160" w:line="259" w:lineRule="auto"/>
        <w:jc w:val="left"/>
        <w:rPr>
          <w:b/>
        </w:rPr>
      </w:pPr>
      <w:r w:rsidRPr="005D40AA">
        <w:br w:type="page"/>
      </w:r>
    </w:p>
    <w:p w14:paraId="000000AE" w14:textId="77777777" w:rsidR="00901659" w:rsidRPr="00D33F90" w:rsidRDefault="00C90D12">
      <w:pPr>
        <w:pStyle w:val="Ttulo1"/>
        <w:rPr>
          <w:lang w:val="en-US"/>
        </w:rPr>
      </w:pPr>
      <w:bookmarkStart w:id="24" w:name="_Toc167738013"/>
      <w:r w:rsidRPr="00D33F90">
        <w:rPr>
          <w:lang w:val="en-US"/>
        </w:rPr>
        <w:t>Abstract</w:t>
      </w:r>
      <w:bookmarkEnd w:id="24"/>
    </w:p>
    <w:p w14:paraId="000000AF" w14:textId="77777777" w:rsidR="00901659" w:rsidRPr="00D33F90" w:rsidRDefault="00901659">
      <w:pPr>
        <w:rPr>
          <w:lang w:val="en-US"/>
        </w:rPr>
      </w:pPr>
    </w:p>
    <w:p w14:paraId="6762B1C7" w14:textId="28001890" w:rsidR="00A9259A" w:rsidRDefault="008F2478">
      <w:pPr>
        <w:ind w:firstLine="708"/>
        <w:rPr>
          <w:lang w:val="en-US"/>
        </w:rPr>
      </w:pPr>
      <w:r w:rsidRPr="008F2478">
        <w:rPr>
          <w:lang w:val="en-US"/>
        </w:rPr>
        <w:t xml:space="preserve">In Colombia, the price of energy has tended to increase irregularly due to many factors, including climatic, speculative, and operational factors. This has led to a </w:t>
      </w:r>
      <w:r w:rsidR="00A9259A" w:rsidRPr="00A9259A">
        <w:rPr>
          <w:lang w:val="en-US"/>
        </w:rPr>
        <w:t>3</w:t>
      </w:r>
      <w:r w:rsidR="00CE2E5F">
        <w:rPr>
          <w:lang w:val="en-US"/>
        </w:rPr>
        <w:t>7</w:t>
      </w:r>
      <w:r w:rsidRPr="008F2478">
        <w:rPr>
          <w:lang w:val="en-US"/>
        </w:rPr>
        <w:t xml:space="preserve">% increase in its value in 2023 </w:t>
      </w:r>
      <w:r w:rsidR="003232E5">
        <w:rPr>
          <w:lang w:val="en-US"/>
        </w:rPr>
        <w:fldChar w:fldCharType="begin" w:fldLock="1"/>
      </w:r>
      <w:r w:rsidR="003232E5">
        <w:rPr>
          <w:lang w:val="en-US"/>
        </w:rPr>
        <w:instrText>ADDIN CSL_CITATION {"citationItems":[{"id":"ITEM-1","itemData":{"URL":"https://www.larepublica.co/economia/precios-de-electricidad-subieron-19-51-anual-y-la-costa-caribe-es-donde-mas-crece-3566130/","accessed":{"date-parts":[["2024","5","27"]]},"id":"ITEM-1","issued":{"date-parts":[["0"]]},"title":"Precios de electricidad subieron 19,51% anual y la Costa Caribe es donde más crece","type":"webpage"},"uris":["http://www.mendeley.com/documents/?uuid=099ddc7c-c65b-31a7-82b3-553cf062aeb0"]}],"mendeley":{"formattedCitation":"[1]","plainTextFormattedCitation":"[1]"},"properties":{"noteIndex":0},"schema":"https://github.com/citation-style-language/schema/raw/master/csl-citation.json"}</w:instrText>
      </w:r>
      <w:r w:rsidR="003232E5">
        <w:rPr>
          <w:lang w:val="en-US"/>
        </w:rPr>
        <w:fldChar w:fldCharType="separate"/>
      </w:r>
      <w:r w:rsidR="003232E5" w:rsidRPr="003232E5">
        <w:rPr>
          <w:noProof/>
          <w:lang w:val="en-US"/>
        </w:rPr>
        <w:t>[1]</w:t>
      </w:r>
      <w:r w:rsidR="003232E5">
        <w:rPr>
          <w:lang w:val="en-US"/>
        </w:rPr>
        <w:fldChar w:fldCharType="end"/>
      </w:r>
      <w:r w:rsidR="003232E5">
        <w:rPr>
          <w:lang w:val="en-US"/>
        </w:rPr>
        <w:t xml:space="preserve"> </w:t>
      </w:r>
      <w:r w:rsidRPr="008F2478">
        <w:rPr>
          <w:lang w:val="en-US"/>
        </w:rPr>
        <w:t>due to the high dependence on hydroelectric power plants, whose generation is sensitive to variations in precipitation. The complexity of anticipating these fluctuations lies in the interconnection between meteorological, hydrological, and energy systems, as well as market competition. To address this problem, a regression model is proposed that integrates climatological data from IDEAM and operational data from the XM energy system, considering variables such as the usable volume of reservoirs, river inflows, energy demand, and historical prices. The objectives of the model include predicting the impact of precipitation variations on energy production, anticipating fluctuations in energy prices, and evaluating the model's performance with real data. The methodology will employ data science tools with Python and libraries such as Scikit-learn for data cleaning, exploration, and modeling. This model will improve the planning and management of the Colombian energy system, increasing its resilience to meteorological uncertainties and optimizing strategic decision-making in the long-term management of energy resources.</w:t>
      </w:r>
    </w:p>
    <w:p w14:paraId="55061CAF" w14:textId="77777777" w:rsidR="008F2478" w:rsidRPr="00A9259A" w:rsidRDefault="008F2478">
      <w:pPr>
        <w:ind w:firstLine="708"/>
        <w:rPr>
          <w:color w:val="FF0000"/>
          <w:lang w:val="en-US"/>
        </w:rPr>
      </w:pPr>
    </w:p>
    <w:p w14:paraId="000000B2" w14:textId="55EA6736" w:rsidR="00901659" w:rsidRPr="00D33F90" w:rsidRDefault="00C90D12">
      <w:pPr>
        <w:ind w:left="624"/>
        <w:rPr>
          <w:lang w:val="en-US"/>
        </w:rPr>
      </w:pPr>
      <w:r w:rsidRPr="00D33F90">
        <w:rPr>
          <w:i/>
          <w:lang w:val="en-US"/>
        </w:rPr>
        <w:t>Keywords</w:t>
      </w:r>
      <w:r w:rsidRPr="00D33F90">
        <w:rPr>
          <w:b/>
          <w:lang w:val="en-US"/>
        </w:rPr>
        <w:t>:</w:t>
      </w:r>
      <w:r w:rsidRPr="00D33F90">
        <w:rPr>
          <w:lang w:val="en-US"/>
        </w:rPr>
        <w:t xml:space="preserve"> </w:t>
      </w:r>
      <w:r w:rsidR="00431DC6" w:rsidRPr="00D33F90">
        <w:rPr>
          <w:lang w:val="en-US"/>
        </w:rPr>
        <w:t>Energy, Hydroelectric, Precipitation, Regression model, Prediction, Python, XM</w:t>
      </w:r>
      <w:r w:rsidR="00EF4885">
        <w:rPr>
          <w:lang w:val="en-US"/>
        </w:rPr>
        <w:t xml:space="preserve">, </w:t>
      </w:r>
      <w:proofErr w:type="spellStart"/>
      <w:r w:rsidR="00EF4885">
        <w:rPr>
          <w:lang w:val="en-US"/>
        </w:rPr>
        <w:t>precio</w:t>
      </w:r>
      <w:proofErr w:type="spellEnd"/>
      <w:r w:rsidR="00431DC6" w:rsidRPr="00D33F90">
        <w:rPr>
          <w:lang w:val="en-US"/>
        </w:rPr>
        <w:t>.</w:t>
      </w:r>
    </w:p>
    <w:p w14:paraId="000000B3" w14:textId="77777777" w:rsidR="00901659" w:rsidRPr="00D33F90" w:rsidRDefault="00C90D12">
      <w:pPr>
        <w:rPr>
          <w:lang w:val="en-US"/>
        </w:rPr>
      </w:pPr>
      <w:r w:rsidRPr="00D33F90">
        <w:rPr>
          <w:lang w:val="en-US"/>
        </w:rPr>
        <w:t xml:space="preserve"> </w:t>
      </w:r>
    </w:p>
    <w:p w14:paraId="000000B4" w14:textId="77777777" w:rsidR="00901659" w:rsidRPr="00D33F90" w:rsidRDefault="00C90D12">
      <w:pPr>
        <w:tabs>
          <w:tab w:val="left" w:pos="6787"/>
        </w:tabs>
        <w:rPr>
          <w:lang w:val="en-US"/>
        </w:rPr>
      </w:pPr>
      <w:r w:rsidRPr="00D33F90">
        <w:rPr>
          <w:lang w:val="en-US"/>
        </w:rPr>
        <w:tab/>
      </w:r>
    </w:p>
    <w:p w14:paraId="000000B5" w14:textId="77777777" w:rsidR="00901659" w:rsidRPr="00D33F90" w:rsidRDefault="00901659">
      <w:pPr>
        <w:rPr>
          <w:lang w:val="en-US"/>
        </w:rPr>
      </w:pPr>
    </w:p>
    <w:p w14:paraId="000000B6" w14:textId="77777777" w:rsidR="00901659" w:rsidRPr="00D33F90" w:rsidRDefault="00901659">
      <w:pPr>
        <w:rPr>
          <w:lang w:val="en-US"/>
        </w:rPr>
      </w:pPr>
    </w:p>
    <w:p w14:paraId="000000B7" w14:textId="77777777" w:rsidR="00901659" w:rsidRPr="00D33F90" w:rsidRDefault="00901659">
      <w:pPr>
        <w:rPr>
          <w:lang w:val="en-US"/>
        </w:rPr>
      </w:pPr>
    </w:p>
    <w:p w14:paraId="000000B8" w14:textId="77777777" w:rsidR="00901659" w:rsidRPr="00D33F90" w:rsidRDefault="00901659">
      <w:pPr>
        <w:rPr>
          <w:lang w:val="en-US"/>
        </w:rPr>
      </w:pPr>
    </w:p>
    <w:p w14:paraId="000000B9" w14:textId="77777777" w:rsidR="00901659" w:rsidRPr="00D33F90" w:rsidRDefault="00901659">
      <w:pPr>
        <w:rPr>
          <w:lang w:val="en-US"/>
        </w:rPr>
      </w:pPr>
    </w:p>
    <w:p w14:paraId="000000BA" w14:textId="77777777" w:rsidR="00901659" w:rsidRPr="00D33F90" w:rsidRDefault="00901659">
      <w:pPr>
        <w:rPr>
          <w:lang w:val="en-US"/>
        </w:rPr>
      </w:pPr>
    </w:p>
    <w:p w14:paraId="000000BB" w14:textId="77777777" w:rsidR="00901659" w:rsidRPr="00D33F90" w:rsidRDefault="00901659">
      <w:pPr>
        <w:rPr>
          <w:lang w:val="en-US"/>
        </w:rPr>
      </w:pPr>
    </w:p>
    <w:p w14:paraId="000000BC" w14:textId="77777777" w:rsidR="00901659" w:rsidRPr="00D33F90" w:rsidRDefault="00901659">
      <w:pPr>
        <w:rPr>
          <w:lang w:val="en-US"/>
        </w:rPr>
      </w:pPr>
    </w:p>
    <w:p w14:paraId="000000BD" w14:textId="77777777" w:rsidR="00901659" w:rsidRPr="00D33F90" w:rsidRDefault="00C90D12">
      <w:pPr>
        <w:spacing w:after="160" w:line="259" w:lineRule="auto"/>
        <w:jc w:val="left"/>
        <w:rPr>
          <w:b/>
          <w:lang w:val="en-US"/>
        </w:rPr>
      </w:pPr>
      <w:bookmarkStart w:id="25" w:name="_heading=h.lnxbz9" w:colFirst="0" w:colLast="0"/>
      <w:bookmarkEnd w:id="25"/>
      <w:r w:rsidRPr="00D33F90">
        <w:rPr>
          <w:lang w:val="en-US"/>
        </w:rPr>
        <w:br w:type="page"/>
      </w:r>
    </w:p>
    <w:p w14:paraId="000000BE" w14:textId="77777777" w:rsidR="00901659" w:rsidRPr="005D40AA" w:rsidRDefault="00C90D12">
      <w:pPr>
        <w:pStyle w:val="Ttulo1"/>
        <w:numPr>
          <w:ilvl w:val="0"/>
          <w:numId w:val="8"/>
        </w:numPr>
      </w:pPr>
      <w:bookmarkStart w:id="26" w:name="_Toc167738014"/>
      <w:r w:rsidRPr="005D40AA">
        <w:t>Descripción del problema</w:t>
      </w:r>
      <w:bookmarkEnd w:id="26"/>
    </w:p>
    <w:p w14:paraId="000000C0" w14:textId="482556E1" w:rsidR="00901659" w:rsidRPr="005D40AA" w:rsidRDefault="009D4C76">
      <w:r w:rsidRPr="005D40AA">
        <w:t>La generación de energía hidroeléctrica es altamente sensible a las variaciones en las precipitaciones</w:t>
      </w:r>
      <w:r w:rsidR="00DA60CC">
        <w:t xml:space="preserve">, </w:t>
      </w:r>
      <w:r w:rsidR="002A48A6">
        <w:t xml:space="preserve">esto hace que sea crítico para el panorama colombiano, donde </w:t>
      </w:r>
      <w:r w:rsidR="00690396" w:rsidRPr="00804430">
        <w:t>el suministro eléctrico</w:t>
      </w:r>
      <w:r w:rsidR="002A48A6">
        <w:t xml:space="preserve"> depende</w:t>
      </w:r>
      <w:r w:rsidR="00690396" w:rsidRPr="00804430">
        <w:t xml:space="preserve"> en un 70% por hidroeléctricas</w:t>
      </w:r>
      <w:r w:rsidR="00EC493D">
        <w:t xml:space="preserve"> </w:t>
      </w:r>
      <w:r w:rsidR="003E29B4">
        <w:fldChar w:fldCharType="begin" w:fldLock="1"/>
      </w:r>
      <w:r w:rsidR="001F05C7">
        <w:instrText>ADDIN CSL_CITATION {"citationItems":[{"id":"ITEM-1","itemData":{"URL":"https://www.minenergia.gov.co/es/sala-de-prensa/noticias-index/colombia-como-uno-de-los-líderes-latinoamericanos-en-energía-hidroeléctrica-le-apuesta-a-la-aplicación-de-un-estándar-mundial-de-sostenibilidad-con-el-apoyo-de-la-cooperación-económica-y-desar","accessed":{"date-parts":[["2024","4","3"]]},"author":[{"dropping-particle":"","family":"Minenergía","given":"","non-dropping-particle":"","parse-names":false,"suffix":""}],"container-title":"Minenergía","id":"ITEM-1","issued":{"date-parts":[["2023"]]},"title":"Colombia apuesta a la aplicación de un estándar mundial de sostenibilidad con el apoyo de la Cooperación Económica y Desarrollo (SECO) de Suiza y la Asociación Internacional de Energía hidroeléctrica (IHA)","type":"webpage"},"uris":["http://www.mendeley.com/documents/?uuid=10079090-90c0-3556-9668-f2f2c480f4d2"]}],"mendeley":{"formattedCitation":"[2]","plainTextFormattedCitation":"[2]","previouslyFormattedCitation":"[2]"},"properties":{"noteIndex":0},"schema":"https://github.com/citation-style-language/schema/raw/master/csl-citation.json"}</w:instrText>
      </w:r>
      <w:r w:rsidR="003E29B4">
        <w:fldChar w:fldCharType="separate"/>
      </w:r>
      <w:r w:rsidR="00141B1E" w:rsidRPr="00141B1E">
        <w:rPr>
          <w:noProof/>
        </w:rPr>
        <w:t>[2]</w:t>
      </w:r>
      <w:r w:rsidR="003E29B4">
        <w:fldChar w:fldCharType="end"/>
      </w:r>
      <w:r w:rsidRPr="005D40AA">
        <w:t xml:space="preserve">, lo que introduce una gran incertidumbre en el </w:t>
      </w:r>
      <w:r w:rsidR="00AD31A9">
        <w:t>mercado</w:t>
      </w:r>
      <w:r w:rsidRPr="005D40AA">
        <w:t xml:space="preserve"> energético del país. </w:t>
      </w:r>
      <w:r w:rsidR="0059101C">
        <w:t>Este problema se base en a</w:t>
      </w:r>
      <w:r w:rsidRPr="005D40AA">
        <w:t>nticipar las fluctuaciones en los precios de la energía</w:t>
      </w:r>
      <w:r w:rsidR="0059101C">
        <w:t>, lo cual propone</w:t>
      </w:r>
      <w:r w:rsidRPr="005D40AA">
        <w:t xml:space="preserve"> una tarea compleja debido a la interconexión entre los sistemas meteorológicos, hidrológicos y energéticos, así como de eventos fortuitos de interrupción causados por mal mantenimiento o sucesos imprevistos.</w:t>
      </w:r>
    </w:p>
    <w:p w14:paraId="3EAA4A41" w14:textId="77777777" w:rsidR="009D4C76" w:rsidRPr="005D40AA" w:rsidRDefault="009D4C76">
      <w:pPr>
        <w:rPr>
          <w:b/>
        </w:rPr>
      </w:pPr>
    </w:p>
    <w:p w14:paraId="000000C1" w14:textId="77777777" w:rsidR="00901659" w:rsidRPr="005D40AA" w:rsidRDefault="00C90D12">
      <w:pPr>
        <w:pStyle w:val="Ttulo2"/>
        <w:numPr>
          <w:ilvl w:val="1"/>
          <w:numId w:val="7"/>
        </w:numPr>
      </w:pPr>
      <w:r w:rsidRPr="005D40AA">
        <w:t xml:space="preserve"> </w:t>
      </w:r>
      <w:bookmarkStart w:id="27" w:name="_Toc167738015"/>
      <w:r w:rsidRPr="005D40AA">
        <w:t>Problema de negocio</w:t>
      </w:r>
      <w:bookmarkEnd w:id="27"/>
    </w:p>
    <w:p w14:paraId="000000C2" w14:textId="7F2815FA" w:rsidR="00901659" w:rsidRPr="005D40AA" w:rsidRDefault="001918C0" w:rsidP="00C7621A">
      <w:r w:rsidRPr="005D40AA">
        <w:t>En la actualidad</w:t>
      </w:r>
      <w:r w:rsidR="00A718AF" w:rsidRPr="005D40AA">
        <w:t>,</w:t>
      </w:r>
      <w:r w:rsidRPr="005D40AA">
        <w:t xml:space="preserve"> el precio de la energía en Colombia subió hasta un 3</w:t>
      </w:r>
      <w:r w:rsidR="00CE2E5F">
        <w:t>7</w:t>
      </w:r>
      <w:r w:rsidRPr="005D40AA">
        <w:t>% en el 2023</w:t>
      </w:r>
      <w:r w:rsidR="001F05C7">
        <w:t xml:space="preserve"> </w:t>
      </w:r>
      <w:r w:rsidR="001F05C7">
        <w:fldChar w:fldCharType="begin" w:fldLock="1"/>
      </w:r>
      <w:r w:rsidR="003232E5">
        <w:instrText>ADDIN CSL_CITATION {"citationItems":[{"id":"ITEM-1","itemData":{"URL":"https://www.larepublica.co/economia/precios-de-electricidad-subieron-19-51-anual-y-la-costa-caribe-es-donde-mas-crece-3566130/","accessed":{"date-parts":[["2024","5","27"]]},"id":"ITEM-1","issued":{"date-parts":[["0"]]},"title":"Precios de electricidad subieron 19,51% anual y la Costa Caribe es donde más crece","type":"webpage"},"uris":["http://www.mendeley.com/documents/?uuid=099ddc7c-c65b-31a7-82b3-553cf062aeb0"]}],"mendeley":{"formattedCitation":"[1]","plainTextFormattedCitation":"[1]","previouslyFormattedCitation":"[1]"},"properties":{"noteIndex":0},"schema":"https://github.com/citation-style-language/schema/raw/master/csl-citation.json"}</w:instrText>
      </w:r>
      <w:r w:rsidR="001F05C7">
        <w:fldChar w:fldCharType="separate"/>
      </w:r>
      <w:r w:rsidR="001F05C7" w:rsidRPr="001F05C7">
        <w:rPr>
          <w:noProof/>
        </w:rPr>
        <w:t>[1]</w:t>
      </w:r>
      <w:r w:rsidR="001F05C7">
        <w:fldChar w:fldCharType="end"/>
      </w:r>
      <w:r w:rsidRPr="005D40AA">
        <w:t xml:space="preserve"> debido a la alta dependencia de las centrales hidroeléctricas. Anticipar las variaciones en estos indicadores es una tarea compleja por la interconexión entre estos sistemas, la difícil predicción de fenómenos meteorológicos y la alta competencia en el mercado de los diferentes agentes. La implementación de un modelo que integre los datos climatológicos de precipitación en Colombia (IDEAM) y los datos de operación del sistema Interconectado de Energía Mayorista de Colombia (XM) como el volumen útil de los embalses, aporte de ríos y demanda energética permitirá predecir y anticipar el impacto del alza de precios energía. Las métricas que se podrían incluir serían la evaluación del desempeño del modelo con datos reales de los precios del</w:t>
      </w:r>
      <w:r w:rsidR="00D461CF">
        <w:t xml:space="preserve"> Sistema Interconectado Nacional</w:t>
      </w:r>
      <w:r w:rsidRPr="005D40AA">
        <w:t xml:space="preserve"> (SIN).</w:t>
      </w:r>
    </w:p>
    <w:p w14:paraId="000000C3" w14:textId="77777777" w:rsidR="00901659" w:rsidRPr="005D40AA" w:rsidRDefault="00901659" w:rsidP="004E57D3">
      <w:pPr>
        <w:ind w:firstLine="0"/>
        <w:rPr>
          <w:b/>
        </w:rPr>
      </w:pPr>
    </w:p>
    <w:p w14:paraId="000000C4" w14:textId="77777777" w:rsidR="00901659" w:rsidRPr="005D40AA" w:rsidRDefault="00C90D12">
      <w:pPr>
        <w:pStyle w:val="Ttulo2"/>
        <w:numPr>
          <w:ilvl w:val="1"/>
          <w:numId w:val="7"/>
        </w:numPr>
      </w:pPr>
      <w:r w:rsidRPr="005D40AA">
        <w:t xml:space="preserve"> </w:t>
      </w:r>
      <w:bookmarkStart w:id="28" w:name="_Toc167738016"/>
      <w:r w:rsidRPr="005D40AA">
        <w:t>Aproximación desde la analítica de datos</w:t>
      </w:r>
      <w:bookmarkEnd w:id="28"/>
      <w:r w:rsidRPr="005D40AA">
        <w:t xml:space="preserve"> </w:t>
      </w:r>
    </w:p>
    <w:p w14:paraId="352824E5" w14:textId="646D6CE1" w:rsidR="00CE45A3" w:rsidRDefault="00CE45A3" w:rsidP="00CE45A3">
      <w:bookmarkStart w:id="29" w:name="_heading=h.2jxsxqh" w:colFirst="0" w:colLast="0"/>
      <w:bookmarkEnd w:id="29"/>
      <w:r>
        <w:t xml:space="preserve">Para abordar este problema, se investigan casos exitosos en la literatura para identificar posibles modelos que se adapten a las características de nuestro problema, como </w:t>
      </w:r>
      <w:r w:rsidR="00A910A0">
        <w:t>el</w:t>
      </w:r>
      <w:r>
        <w:t xml:space="preserve"> Vector </w:t>
      </w:r>
      <w:proofErr w:type="spellStart"/>
      <w:r w:rsidR="00E95451" w:rsidRPr="005D40AA">
        <w:t>Autoregression</w:t>
      </w:r>
      <w:proofErr w:type="spellEnd"/>
      <w:r w:rsidR="00E95451" w:rsidRPr="005D40AA">
        <w:t xml:space="preserve"> (VAR)</w:t>
      </w:r>
      <w:r w:rsidR="00E95451">
        <w:fldChar w:fldCharType="begin" w:fldLock="1"/>
      </w:r>
      <w:r w:rsidR="00E95451">
        <w:instrText>ADDIN CSL_CITATION {"citationItems":[{"id":"ITEM-1","itemData":{"URL":"https://phdinds-aim.github.io/time_series_handbook/03_VectorAutoregressiveModels/03_VectorAutoregressiveMethods.html","accessed":{"date-parts":[["2024","5","27"]]},"id":"ITEM-1","issued":{"date-parts":[["0"]]},"title":"Chapter 3: Vector Autoregressive Methods — Time Series Analysis Handbook","type":"webpage"},"uris":["http://www.mendeley.com/documents/?uuid=4319a94a-1e19-36ff-9a51-afde7dacb952"]}],"mendeley":{"formattedCitation":"[3]","plainTextFormattedCitation":"[3]","previouslyFormattedCitation":"[3]"},"properties":{"noteIndex":0},"schema":"https://github.com/citation-style-language/schema/raw/master/csl-citation.json"}</w:instrText>
      </w:r>
      <w:r w:rsidR="00E95451">
        <w:fldChar w:fldCharType="separate"/>
      </w:r>
      <w:r w:rsidR="00E95451" w:rsidRPr="00141B1E">
        <w:rPr>
          <w:noProof/>
        </w:rPr>
        <w:t>[3]</w:t>
      </w:r>
      <w:r w:rsidR="00E95451">
        <w:fldChar w:fldCharType="end"/>
      </w:r>
      <w:r w:rsidR="00E95451">
        <w:t>,</w:t>
      </w:r>
      <w:r w:rsidR="00E95451" w:rsidRPr="005D40AA">
        <w:t xml:space="preserve"> </w:t>
      </w:r>
      <w:proofErr w:type="spellStart"/>
      <w:r w:rsidR="00E95451" w:rsidRPr="005D40AA">
        <w:t>XgBoost</w:t>
      </w:r>
      <w:proofErr w:type="spellEnd"/>
      <w:r w:rsidR="00E95451">
        <w:fldChar w:fldCharType="begin" w:fldLock="1"/>
      </w:r>
      <w:r w:rsidR="00E95451">
        <w:instrText>ADDIN CSL_CITATION {"citationItems":[{"id":"ITEM-1","itemData":{"URL":"https://xgboost.readthedocs.io/en/stable/","accessed":{"date-parts":[["2024","5","27"]]},"id":"ITEM-1","issued":{"date-parts":[["0"]]},"title":"XGBoost Documentation — xgboost 2.0.3 documentation","type":"webpage"},"uris":["http://www.mendeley.com/documents/?uuid=4f11263f-90a3-3e47-b145-7d1dcfa176a9"]}],"mendeley":{"formattedCitation":"[4]","plainTextFormattedCitation":"[4]","previouslyFormattedCitation":"[4]"},"properties":{"noteIndex":0},"schema":"https://github.com/citation-style-language/schema/raw/master/csl-citation.json"}</w:instrText>
      </w:r>
      <w:r w:rsidR="00E95451">
        <w:fldChar w:fldCharType="separate"/>
      </w:r>
      <w:r w:rsidR="00E95451" w:rsidRPr="00141B1E">
        <w:rPr>
          <w:noProof/>
        </w:rPr>
        <w:t>[4]</w:t>
      </w:r>
      <w:r w:rsidR="00E95451">
        <w:fldChar w:fldCharType="end"/>
      </w:r>
      <w:r w:rsidR="00E95451" w:rsidRPr="005D40AA">
        <w:t xml:space="preserve"> o modelos de Facebook como </w:t>
      </w:r>
      <w:proofErr w:type="spellStart"/>
      <w:r w:rsidR="00E95451" w:rsidRPr="005D40AA">
        <w:t>Prophet</w:t>
      </w:r>
      <w:proofErr w:type="spellEnd"/>
      <w:r w:rsidR="00E95451">
        <w:fldChar w:fldCharType="begin" w:fldLock="1"/>
      </w:r>
      <w:r w:rsidR="00E95451">
        <w:instrText>ADDIN CSL_CITATION {"citationItems":[{"id":"ITEM-1","itemData":{"URL":"https://facebook.github.io/prophet/","accessed":{"date-parts":[["2024","5","27"]]},"id":"ITEM-1","issued":{"date-parts":[["0"]]},"title":"Prophet | Forecasting at scale.","type":"webpage"},"uris":["http://www.mendeley.com/documents/?uuid=97565d02-7e68-38b1-91bd-bb4e11a4e5ca"]}],"mendeley":{"formattedCitation":"[5]","plainTextFormattedCitation":"[5]","previouslyFormattedCitation":"[5]"},"properties":{"noteIndex":0},"schema":"https://github.com/citation-style-language/schema/raw/master/csl-citation.json"}</w:instrText>
      </w:r>
      <w:r w:rsidR="00E95451">
        <w:fldChar w:fldCharType="separate"/>
      </w:r>
      <w:r w:rsidR="00E95451" w:rsidRPr="00141B1E">
        <w:rPr>
          <w:noProof/>
        </w:rPr>
        <w:t>[5]</w:t>
      </w:r>
      <w:r w:rsidR="00E95451">
        <w:fldChar w:fldCharType="end"/>
      </w:r>
      <w:r w:rsidR="00E95451" w:rsidRPr="005D40AA">
        <w:t xml:space="preserve">. </w:t>
      </w:r>
      <w:r>
        <w:t>Estos modelos serán evaluados en función del error cuadrático medio (MSE), R cuadrado ajustado entre los datos de precipitación, el volumen útil disponible, la demanda y otros; además, se evaluarán las mejores correlaciones entre las diferentes variables disponibles.</w:t>
      </w:r>
    </w:p>
    <w:p w14:paraId="601C2AB9" w14:textId="77777777" w:rsidR="00CE45A3" w:rsidRDefault="00CE45A3" w:rsidP="00CE45A3"/>
    <w:p w14:paraId="339FEAA0" w14:textId="77777777" w:rsidR="00CE45A3" w:rsidRDefault="00CE45A3" w:rsidP="00CE45A3"/>
    <w:p w14:paraId="000000C6" w14:textId="77777777" w:rsidR="00901659" w:rsidRPr="005D40AA" w:rsidRDefault="00901659" w:rsidP="004F5417">
      <w:pPr>
        <w:ind w:firstLine="0"/>
        <w:rPr>
          <w:b/>
        </w:rPr>
      </w:pPr>
    </w:p>
    <w:p w14:paraId="000000C7" w14:textId="77777777" w:rsidR="00901659" w:rsidRPr="005D40AA" w:rsidRDefault="00C90D12">
      <w:pPr>
        <w:pStyle w:val="Ttulo2"/>
        <w:numPr>
          <w:ilvl w:val="1"/>
          <w:numId w:val="7"/>
        </w:numPr>
      </w:pPr>
      <w:r w:rsidRPr="005D40AA">
        <w:t xml:space="preserve"> </w:t>
      </w:r>
      <w:bookmarkStart w:id="30" w:name="_Toc167738017"/>
      <w:r w:rsidRPr="005D40AA">
        <w:t>Origen de los datos</w:t>
      </w:r>
      <w:bookmarkEnd w:id="30"/>
    </w:p>
    <w:p w14:paraId="115E48A3" w14:textId="68E71EBF" w:rsidR="00A2437F" w:rsidRPr="005D40AA" w:rsidRDefault="00A2437F" w:rsidP="00C7621A">
      <w:r w:rsidRPr="00A2437F">
        <w:t xml:space="preserve">Los datos utilizados en este proyecto provienen de fuentes de acceso público. La información de precipitaciones se extraerá utilizando la página oficial de "Datos Abiertos Colombia". Por otro lado, los datos del sistema energético interconectado se obtendrán utilizando la base de datos oficial de XM, la cual es la entidad reguladora en el país para las tarifas eléctricas, a través de su API o su biblioteca disponible en Python. Ambos conjuntos de datos abarcan un período de </w:t>
      </w:r>
      <w:r w:rsidR="00CD595B">
        <w:t>4</w:t>
      </w:r>
      <w:r w:rsidRPr="00A2437F">
        <w:t xml:space="preserve"> años, desde 20</w:t>
      </w:r>
      <w:r w:rsidR="0026453C">
        <w:t>19</w:t>
      </w:r>
      <w:r w:rsidRPr="00A2437F">
        <w:t xml:space="preserve"> hasta 202</w:t>
      </w:r>
      <w:r w:rsidR="0026453C">
        <w:t>2</w:t>
      </w:r>
      <w:r w:rsidRPr="00A2437F">
        <w:t>.</w:t>
      </w:r>
    </w:p>
    <w:p w14:paraId="27581E53" w14:textId="77777777" w:rsidR="006B0B00" w:rsidRPr="005D40AA" w:rsidRDefault="006B0B00" w:rsidP="00C7621A"/>
    <w:tbl>
      <w:tblPr>
        <w:tblStyle w:val="Tablaconcuadrculaclara"/>
        <w:tblW w:w="0" w:type="auto"/>
        <w:tblLook w:val="04A0" w:firstRow="1" w:lastRow="0" w:firstColumn="1" w:lastColumn="0" w:noHBand="0" w:noVBand="1"/>
      </w:tblPr>
      <w:tblGrid>
        <w:gridCol w:w="3131"/>
        <w:gridCol w:w="3131"/>
        <w:gridCol w:w="3132"/>
      </w:tblGrid>
      <w:tr w:rsidR="006B0B00" w:rsidRPr="005D40AA" w14:paraId="333ABE27" w14:textId="77777777" w:rsidTr="00441817">
        <w:tc>
          <w:tcPr>
            <w:tcW w:w="3131" w:type="dxa"/>
          </w:tcPr>
          <w:p w14:paraId="11AE0EE7" w14:textId="2904FFB0" w:rsidR="006B0B00" w:rsidRPr="006E66CF" w:rsidRDefault="006B0B00" w:rsidP="006E66CF">
            <w:pPr>
              <w:ind w:firstLine="0"/>
              <w:jc w:val="center"/>
              <w:rPr>
                <w:b/>
                <w:bCs/>
              </w:rPr>
            </w:pPr>
            <w:proofErr w:type="spellStart"/>
            <w:r w:rsidRPr="006E66CF">
              <w:rPr>
                <w:b/>
                <w:bCs/>
              </w:rPr>
              <w:t>DataSet</w:t>
            </w:r>
            <w:proofErr w:type="spellEnd"/>
          </w:p>
        </w:tc>
        <w:tc>
          <w:tcPr>
            <w:tcW w:w="3131" w:type="dxa"/>
          </w:tcPr>
          <w:p w14:paraId="5D7E793A" w14:textId="7159B5AC" w:rsidR="006B0B00" w:rsidRPr="006E66CF" w:rsidRDefault="006B0B00" w:rsidP="006E66CF">
            <w:pPr>
              <w:ind w:firstLine="0"/>
              <w:jc w:val="center"/>
              <w:rPr>
                <w:b/>
                <w:bCs/>
              </w:rPr>
            </w:pPr>
            <w:r w:rsidRPr="006E66CF">
              <w:rPr>
                <w:b/>
                <w:bCs/>
              </w:rPr>
              <w:t>Fuente</w:t>
            </w:r>
          </w:p>
        </w:tc>
        <w:tc>
          <w:tcPr>
            <w:tcW w:w="3132" w:type="dxa"/>
          </w:tcPr>
          <w:p w14:paraId="57FD8095" w14:textId="414AA737" w:rsidR="006B0B00" w:rsidRPr="006E66CF" w:rsidRDefault="006B0B00" w:rsidP="006E66CF">
            <w:pPr>
              <w:ind w:firstLine="0"/>
              <w:jc w:val="center"/>
              <w:rPr>
                <w:b/>
                <w:bCs/>
              </w:rPr>
            </w:pPr>
            <w:r w:rsidRPr="006E66CF">
              <w:rPr>
                <w:b/>
                <w:bCs/>
              </w:rPr>
              <w:t>Tipo de Acceso</w:t>
            </w:r>
          </w:p>
        </w:tc>
      </w:tr>
      <w:tr w:rsidR="006B0B00" w:rsidRPr="005D40AA" w14:paraId="21F3B5BE" w14:textId="77777777" w:rsidTr="00441817">
        <w:tc>
          <w:tcPr>
            <w:tcW w:w="3131" w:type="dxa"/>
          </w:tcPr>
          <w:p w14:paraId="6F9DB8D4" w14:textId="605B6A1C" w:rsidR="006B0B00" w:rsidRPr="005D40AA" w:rsidRDefault="00441817" w:rsidP="006E66CF">
            <w:pPr>
              <w:ind w:firstLine="0"/>
              <w:jc w:val="center"/>
            </w:pPr>
            <w:r w:rsidRPr="005D40AA">
              <w:t>Precipitaciones</w:t>
            </w:r>
          </w:p>
        </w:tc>
        <w:tc>
          <w:tcPr>
            <w:tcW w:w="3131" w:type="dxa"/>
          </w:tcPr>
          <w:p w14:paraId="10C894FB" w14:textId="361B639C" w:rsidR="006B0B00" w:rsidRPr="005D40AA" w:rsidRDefault="00000000" w:rsidP="006E66CF">
            <w:pPr>
              <w:ind w:firstLine="0"/>
              <w:jc w:val="center"/>
            </w:pPr>
            <w:hyperlink r:id="rId19">
              <w:r w:rsidR="00441817" w:rsidRPr="005D40AA">
                <w:rPr>
                  <w:color w:val="1155CC"/>
                  <w:u w:val="single"/>
                </w:rPr>
                <w:t>Precipitación</w:t>
              </w:r>
            </w:hyperlink>
            <w:r w:rsidR="00441817" w:rsidRPr="005D40AA">
              <w:rPr>
                <w:color w:val="1155CC"/>
                <w:u w:val="single"/>
              </w:rPr>
              <w:t xml:space="preserve"> (</w:t>
            </w:r>
            <w:hyperlink r:id="rId20">
              <w:r w:rsidR="00441817" w:rsidRPr="005D40AA">
                <w:rPr>
                  <w:color w:val="1155CC"/>
                  <w:u w:val="single"/>
                </w:rPr>
                <w:t>www.datos.gov.co/</w:t>
              </w:r>
            </w:hyperlink>
            <w:r w:rsidR="00441817" w:rsidRPr="005D40AA">
              <w:rPr>
                <w:color w:val="1155CC"/>
                <w:u w:val="single"/>
              </w:rPr>
              <w:t>)</w:t>
            </w:r>
          </w:p>
        </w:tc>
        <w:tc>
          <w:tcPr>
            <w:tcW w:w="3132" w:type="dxa"/>
          </w:tcPr>
          <w:p w14:paraId="7A080D50" w14:textId="4D775E33" w:rsidR="006B0B00" w:rsidRPr="005D40AA" w:rsidRDefault="00441817" w:rsidP="006E66CF">
            <w:pPr>
              <w:ind w:firstLine="0"/>
              <w:jc w:val="center"/>
            </w:pPr>
            <w:r w:rsidRPr="005D40AA">
              <w:t>P</w:t>
            </w:r>
            <w:r w:rsidR="00033D9C" w:rsidRPr="005D40AA">
              <w:t>ú</w:t>
            </w:r>
            <w:r w:rsidRPr="005D40AA">
              <w:t>blico</w:t>
            </w:r>
            <w:r w:rsidR="00033D9C" w:rsidRPr="005D40AA">
              <w:t xml:space="preserve"> (Consumo API o descarga directa)</w:t>
            </w:r>
          </w:p>
        </w:tc>
      </w:tr>
      <w:tr w:rsidR="006B0B00" w:rsidRPr="005D40AA" w14:paraId="02BB94A2" w14:textId="77777777" w:rsidTr="00441817">
        <w:tc>
          <w:tcPr>
            <w:tcW w:w="3131" w:type="dxa"/>
          </w:tcPr>
          <w:p w14:paraId="1D900148" w14:textId="40DE4146" w:rsidR="006B0B00" w:rsidRPr="005D40AA" w:rsidRDefault="00033D9C" w:rsidP="006E66CF">
            <w:pPr>
              <w:ind w:firstLine="0"/>
              <w:jc w:val="center"/>
            </w:pPr>
            <w:r w:rsidRPr="005D40AA">
              <w:t>Energía/Precio, Nivel de embalses, vertimientos, consumos</w:t>
            </w:r>
            <w:r w:rsidR="00FA0B4A">
              <w:t>…</w:t>
            </w:r>
          </w:p>
        </w:tc>
        <w:tc>
          <w:tcPr>
            <w:tcW w:w="3131" w:type="dxa"/>
          </w:tcPr>
          <w:p w14:paraId="4A35A0C6" w14:textId="77777777" w:rsidR="006B0B00" w:rsidRPr="005D40AA" w:rsidRDefault="00000000" w:rsidP="006E66CF">
            <w:pPr>
              <w:ind w:firstLine="0"/>
              <w:jc w:val="center"/>
            </w:pPr>
            <w:hyperlink r:id="rId21" w:history="1">
              <w:r w:rsidR="00033D9C" w:rsidRPr="005D40AA">
                <w:rPr>
                  <w:rStyle w:val="Hipervnculo"/>
                </w:rPr>
                <w:t>XM</w:t>
              </w:r>
            </w:hyperlink>
            <w:r w:rsidR="00033D9C" w:rsidRPr="005D40AA">
              <w:t>,</w:t>
            </w:r>
          </w:p>
          <w:p w14:paraId="388DF708" w14:textId="5AA118B0" w:rsidR="00033D9C" w:rsidRPr="005D40AA" w:rsidRDefault="00000000" w:rsidP="006E66CF">
            <w:pPr>
              <w:ind w:firstLine="0"/>
              <w:jc w:val="center"/>
            </w:pPr>
            <w:hyperlink r:id="rId22" w:history="1">
              <w:proofErr w:type="spellStart"/>
              <w:r w:rsidR="00A95D62" w:rsidRPr="005D40AA">
                <w:rPr>
                  <w:rStyle w:val="Hipervnculo"/>
                </w:rPr>
                <w:t>Pydataxm</w:t>
              </w:r>
              <w:proofErr w:type="spellEnd"/>
            </w:hyperlink>
          </w:p>
        </w:tc>
        <w:tc>
          <w:tcPr>
            <w:tcW w:w="3132" w:type="dxa"/>
          </w:tcPr>
          <w:p w14:paraId="394AB982" w14:textId="3920BEA9" w:rsidR="006B0B00" w:rsidRPr="005D40AA" w:rsidRDefault="00033D9C" w:rsidP="006E66CF">
            <w:pPr>
              <w:keepNext/>
              <w:ind w:firstLine="0"/>
              <w:jc w:val="center"/>
            </w:pPr>
            <w:r w:rsidRPr="005D40AA">
              <w:t>Público (Consumo API o descarga directa)</w:t>
            </w:r>
          </w:p>
        </w:tc>
      </w:tr>
    </w:tbl>
    <w:p w14:paraId="08B07366" w14:textId="03CEA78D" w:rsidR="006B0B00" w:rsidRPr="005D40AA" w:rsidRDefault="00033D9C" w:rsidP="00033D9C">
      <w:pPr>
        <w:pStyle w:val="Descripcin"/>
        <w:jc w:val="center"/>
      </w:pPr>
      <w:r w:rsidRPr="005D40AA">
        <w:t>Tabl</w:t>
      </w:r>
      <w:r w:rsidR="005D40AA" w:rsidRPr="005D40AA">
        <w:t>a</w:t>
      </w:r>
      <w:r w:rsidRPr="005D40AA">
        <w:t xml:space="preserve"> </w:t>
      </w:r>
      <w:r w:rsidRPr="005D40AA">
        <w:fldChar w:fldCharType="begin"/>
      </w:r>
      <w:r w:rsidRPr="005D40AA">
        <w:instrText xml:space="preserve"> SEQ Table \* ARABIC </w:instrText>
      </w:r>
      <w:r w:rsidRPr="005D40AA">
        <w:fldChar w:fldCharType="separate"/>
      </w:r>
      <w:r w:rsidRPr="005D40AA">
        <w:t>1</w:t>
      </w:r>
      <w:r w:rsidRPr="005D40AA">
        <w:fldChar w:fldCharType="end"/>
      </w:r>
      <w:r w:rsidRPr="005D40AA">
        <w:t xml:space="preserve">. Fuentes de </w:t>
      </w:r>
      <w:proofErr w:type="spellStart"/>
      <w:r w:rsidRPr="005D40AA">
        <w:t>datasets</w:t>
      </w:r>
      <w:proofErr w:type="spellEnd"/>
      <w:r w:rsidRPr="005D40AA">
        <w:t>.</w:t>
      </w:r>
    </w:p>
    <w:p w14:paraId="000000C9" w14:textId="77777777" w:rsidR="00901659" w:rsidRPr="005D40AA" w:rsidRDefault="00901659">
      <w:pPr>
        <w:pBdr>
          <w:top w:val="nil"/>
          <w:left w:val="nil"/>
          <w:bottom w:val="nil"/>
          <w:right w:val="nil"/>
          <w:between w:val="nil"/>
        </w:pBdr>
        <w:ind w:firstLine="709"/>
        <w:rPr>
          <w:color w:val="000000"/>
        </w:rPr>
      </w:pPr>
    </w:p>
    <w:p w14:paraId="000000CA" w14:textId="77777777" w:rsidR="00901659" w:rsidRPr="005D40AA" w:rsidRDefault="00C90D12">
      <w:pPr>
        <w:pStyle w:val="Ttulo2"/>
        <w:numPr>
          <w:ilvl w:val="1"/>
          <w:numId w:val="7"/>
        </w:numPr>
      </w:pPr>
      <w:r w:rsidRPr="005D40AA">
        <w:t xml:space="preserve"> </w:t>
      </w:r>
      <w:bookmarkStart w:id="31" w:name="_Toc167738018"/>
      <w:r w:rsidRPr="005D40AA">
        <w:t>Métricas de desempeño</w:t>
      </w:r>
      <w:bookmarkEnd w:id="31"/>
    </w:p>
    <w:p w14:paraId="000000CF" w14:textId="03F87068" w:rsidR="00901659" w:rsidRPr="005D40AA" w:rsidRDefault="003374F9" w:rsidP="00537DB7">
      <w:pPr>
        <w:rPr>
          <w:color w:val="0C0C0C"/>
          <w:sz w:val="22"/>
          <w:szCs w:val="22"/>
        </w:rPr>
      </w:pPr>
      <w:r w:rsidRPr="005D40AA">
        <w:t>Para la evaluación del modelo analítico se pueden usar métricas estadísticas como el RMSE, MSE, STD</w:t>
      </w:r>
      <w:r w:rsidR="00FD1FC2" w:rsidRPr="005D40AA">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ajustado</m:t>
            </m:r>
          </m:sub>
          <m:sup>
            <m:r>
              <w:rPr>
                <w:rFonts w:ascii="Cambria Math" w:hAnsi="Cambria Math"/>
              </w:rPr>
              <m:t>2</m:t>
            </m:r>
          </m:sup>
        </m:sSubSup>
      </m:oMath>
      <w:r w:rsidR="00AB32D2" w:rsidRPr="005D40AA">
        <w:t xml:space="preserve"> </w:t>
      </w:r>
      <w:r w:rsidRPr="005D40AA">
        <w:t>y combinaciones de estas para el precio estimado y el precio real. Sobre las métricas del negocio, es posible observar los diferentes porcentajes en el alza de los precios debido a periodos de sequía. Por ejemplo, simular escenarios con el modelo entrenado disminuyendo la carga de la generación hidroeléctrica compensada con otras fuentes que</w:t>
      </w:r>
      <w:r w:rsidRPr="005D40AA">
        <w:rPr>
          <w:color w:val="0C0C0C"/>
          <w:sz w:val="22"/>
          <w:szCs w:val="22"/>
        </w:rPr>
        <w:t xml:space="preserve"> no dependan de recursos hídricos como térmicas y estabilizar el comportamiento del precio</w:t>
      </w:r>
      <w:r w:rsidR="00AB32D2" w:rsidRPr="005D40AA">
        <w:rPr>
          <w:color w:val="0C0C0C"/>
          <w:sz w:val="22"/>
          <w:szCs w:val="22"/>
        </w:rPr>
        <w:t xml:space="preserve">. A </w:t>
      </w:r>
      <w:r w:rsidR="006B0B00" w:rsidRPr="005D40AA">
        <w:rPr>
          <w:color w:val="0C0C0C"/>
          <w:sz w:val="22"/>
          <w:szCs w:val="22"/>
        </w:rPr>
        <w:t>continuación,</w:t>
      </w:r>
      <w:r w:rsidR="00AB32D2" w:rsidRPr="005D40AA">
        <w:rPr>
          <w:color w:val="0C0C0C"/>
          <w:sz w:val="22"/>
          <w:szCs w:val="22"/>
        </w:rPr>
        <w:t xml:space="preserve"> se muestran las formulaciones matemáticas correspondientes</w:t>
      </w:r>
      <w:r w:rsidR="00CF1B06">
        <w:rPr>
          <w:color w:val="0C0C0C"/>
          <w:sz w:val="22"/>
          <w:szCs w:val="22"/>
        </w:rPr>
        <w:fldChar w:fldCharType="begin" w:fldLock="1"/>
      </w:r>
      <w:r w:rsidR="001F05C7">
        <w:rPr>
          <w:color w:val="0C0C0C"/>
          <w:sz w:val="22"/>
          <w:szCs w:val="22"/>
        </w:rPr>
        <w:instrText>ADDIN CSL_CITATION {"citationItems":[{"id":"ITEM-1","itemData":{"ISBN":"9786075228280","author":[{"dropping-particle":"","family":"Devore","given":"J L","non-dropping-particle":"","parse-names":false,"suffix":""},{"dropping-particle":"","family":"Cárdenas","given":"J L","non-dropping-particle":"","parse-names":false,"suffix":""},{"dropping-particle":"","family":"Flores","given":"J M T","non-dropping-particle":"","parse-names":false,"suffix":""}],"id":"ITEM-1","issued":{"date-parts":[["2015"]]},"publisher":"CENGAGE Learning","title":"Probabilidad Y Estadística Para Ingeniería Y Ciencias","type":"book"},"uris":["http://www.mendeley.com/documents/?uuid=4b4f8253-d067-4253-8777-a1217c1f6732"]}],"mendeley":{"formattedCitation":"[6]","plainTextFormattedCitation":"[6]","previouslyFormattedCitation":"[6]"},"properties":{"noteIndex":0},"schema":"https://github.com/citation-style-language/schema/raw/master/csl-citation.json"}</w:instrText>
      </w:r>
      <w:r w:rsidR="00CF1B06">
        <w:rPr>
          <w:color w:val="0C0C0C"/>
          <w:sz w:val="22"/>
          <w:szCs w:val="22"/>
        </w:rPr>
        <w:fldChar w:fldCharType="separate"/>
      </w:r>
      <w:r w:rsidR="00141B1E" w:rsidRPr="00141B1E">
        <w:rPr>
          <w:noProof/>
          <w:color w:val="0C0C0C"/>
          <w:sz w:val="22"/>
          <w:szCs w:val="22"/>
        </w:rPr>
        <w:t>[6]</w:t>
      </w:r>
      <w:r w:rsidR="00CF1B06">
        <w:rPr>
          <w:color w:val="0C0C0C"/>
          <w:sz w:val="22"/>
          <w:szCs w:val="22"/>
        </w:rPr>
        <w:fldChar w:fldCharType="end"/>
      </w:r>
      <w:r w:rsidRPr="005D40AA">
        <w:rPr>
          <w:color w:val="0C0C0C"/>
          <w:sz w:val="22"/>
          <w:szCs w:val="22"/>
        </w:rPr>
        <w:t>.</w:t>
      </w:r>
    </w:p>
    <w:p w14:paraId="34B4B709" w14:textId="77777777" w:rsidR="00FD1FC2" w:rsidRPr="005D40AA" w:rsidRDefault="00FD1FC2" w:rsidP="00537DB7">
      <w:pPr>
        <w:rPr>
          <w:color w:val="0C0C0C"/>
          <w:sz w:val="22"/>
          <w:szCs w:val="22"/>
        </w:rPr>
      </w:pPr>
    </w:p>
    <w:p w14:paraId="4452A0CF" w14:textId="1F50BE63" w:rsidR="00FE1DEC" w:rsidRPr="005D40AA" w:rsidRDefault="00000000" w:rsidP="00065F22">
      <w:pPr>
        <w:pStyle w:val="Prrafodelista"/>
        <w:keepNext/>
        <w:spacing w:after="160" w:line="259" w:lineRule="auto"/>
        <w:ind w:left="720" w:firstLine="0"/>
        <w:jc w:val="left"/>
      </w:pPr>
      <m:oMathPara>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e>
                      </m:acc>
                    </m:e>
                  </m:d>
                </m:e>
                <m:sup>
                  <m:r>
                    <w:rPr>
                      <w:rFonts w:ascii="Cambria Math" w:hAnsi="Cambria Math"/>
                    </w:rPr>
                    <m:t>2</m:t>
                  </m:r>
                </m:sup>
              </m:sSup>
              <m:ctrlPr>
                <w:rPr>
                  <w:rFonts w:ascii="Cambria Math" w:hAnsi="Cambria Math"/>
                  <w:i/>
                </w:rPr>
              </m:ctrlPr>
            </m:e>
          </m:nary>
        </m:oMath>
      </m:oMathPara>
    </w:p>
    <w:p w14:paraId="1D4329B3" w14:textId="6859C6F6" w:rsidR="00065F22" w:rsidRPr="005D40AA" w:rsidRDefault="00065F22" w:rsidP="00065F22">
      <w:pPr>
        <w:pStyle w:val="Descripcin"/>
        <w:jc w:val="center"/>
      </w:pPr>
      <w:bookmarkStart w:id="32" w:name="_Toc167736865"/>
      <w:r w:rsidRPr="005D40AA">
        <w:t>E</w:t>
      </w:r>
      <w:r w:rsidR="005D40AA" w:rsidRPr="005D40AA">
        <w:t>c</w:t>
      </w:r>
      <w:r w:rsidRPr="005D40AA">
        <w:t>ua</w:t>
      </w:r>
      <w:r w:rsidR="005D40AA" w:rsidRPr="005D40AA">
        <w:t>c</w:t>
      </w:r>
      <w:r w:rsidRPr="005D40AA">
        <w:t>i</w:t>
      </w:r>
      <w:r w:rsidR="005D40AA" w:rsidRPr="005D40AA">
        <w:t>ó</w:t>
      </w:r>
      <w:r w:rsidRPr="005D40AA">
        <w:t xml:space="preserve">n </w:t>
      </w:r>
      <w:r w:rsidRPr="005D40AA">
        <w:fldChar w:fldCharType="begin"/>
      </w:r>
      <w:r w:rsidRPr="005D40AA">
        <w:instrText xml:space="preserve"> SEQ Equation \* ARABIC </w:instrText>
      </w:r>
      <w:r w:rsidRPr="005D40AA">
        <w:fldChar w:fldCharType="separate"/>
      </w:r>
      <w:r w:rsidR="006B0B00" w:rsidRPr="005D40AA">
        <w:t>1</w:t>
      </w:r>
      <w:r w:rsidRPr="005D40AA">
        <w:fldChar w:fldCharType="end"/>
      </w:r>
      <w:r w:rsidRPr="005D40AA">
        <w:t xml:space="preserve">. Mean </w:t>
      </w:r>
      <w:proofErr w:type="spellStart"/>
      <w:r w:rsidRPr="005D40AA">
        <w:t>Squared</w:t>
      </w:r>
      <w:proofErr w:type="spellEnd"/>
      <w:r w:rsidRPr="005D40AA">
        <w:t xml:space="preserve"> Error (MSE)</w:t>
      </w:r>
      <w:bookmarkEnd w:id="32"/>
    </w:p>
    <w:p w14:paraId="5967348B" w14:textId="77777777" w:rsidR="00065F22" w:rsidRPr="005D40AA" w:rsidRDefault="00065F22" w:rsidP="00065F22"/>
    <w:p w14:paraId="7D034C2C" w14:textId="698CD9A6" w:rsidR="00FE1DEC" w:rsidRPr="005D40AA" w:rsidRDefault="00000000" w:rsidP="00065F22">
      <w:pPr>
        <w:pStyle w:val="Prrafodelista"/>
        <w:keepNext/>
        <w:spacing w:after="160" w:line="259" w:lineRule="auto"/>
        <w:ind w:left="720" w:firstLine="0"/>
        <w:jc w:val="left"/>
      </w:pPr>
      <m:oMathPara>
        <m:oMath>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e>
                          </m:acc>
                        </m:e>
                      </m:d>
                    </m:e>
                    <m:sup>
                      <m:r>
                        <w:rPr>
                          <w:rFonts w:ascii="Cambria Math" w:hAnsi="Cambria Math"/>
                        </w:rPr>
                        <m:t>2</m:t>
                      </m:r>
                    </m:sup>
                  </m:sSup>
                  <m:ctrlPr>
                    <w:rPr>
                      <w:rFonts w:ascii="Cambria Math" w:hAnsi="Cambria Math"/>
                      <w:i/>
                    </w:rPr>
                  </m:ctrlPr>
                </m:e>
              </m:nary>
            </m:e>
          </m:rad>
        </m:oMath>
      </m:oMathPara>
    </w:p>
    <w:p w14:paraId="71F3B627" w14:textId="73AE63B4" w:rsidR="004839C0" w:rsidRPr="00D33F90" w:rsidRDefault="005D40AA" w:rsidP="00065F22">
      <w:pPr>
        <w:pStyle w:val="Descripcin"/>
        <w:jc w:val="center"/>
        <w:rPr>
          <w:lang w:val="en-US"/>
        </w:rPr>
      </w:pPr>
      <w:bookmarkStart w:id="33" w:name="_Toc167736866"/>
      <w:proofErr w:type="spellStart"/>
      <w:r w:rsidRPr="00D33F90">
        <w:rPr>
          <w:lang w:val="en-US"/>
        </w:rPr>
        <w:t>Ecuació</w:t>
      </w:r>
      <w:r w:rsidR="00065F22" w:rsidRPr="00D33F90">
        <w:rPr>
          <w:lang w:val="en-US"/>
        </w:rPr>
        <w:t>n</w:t>
      </w:r>
      <w:proofErr w:type="spellEnd"/>
      <w:r w:rsidR="00065F22" w:rsidRPr="00D33F90">
        <w:rPr>
          <w:lang w:val="en-US"/>
        </w:rPr>
        <w:t xml:space="preserve"> </w:t>
      </w:r>
      <w:r w:rsidR="00065F22" w:rsidRPr="005D40AA">
        <w:fldChar w:fldCharType="begin"/>
      </w:r>
      <w:r w:rsidR="00065F22" w:rsidRPr="00D33F90">
        <w:rPr>
          <w:lang w:val="en-US"/>
        </w:rPr>
        <w:instrText xml:space="preserve"> SEQ Equation \* ARABIC </w:instrText>
      </w:r>
      <w:r w:rsidR="00065F22" w:rsidRPr="005D40AA">
        <w:fldChar w:fldCharType="separate"/>
      </w:r>
      <w:r w:rsidR="006B0B00" w:rsidRPr="00D33F90">
        <w:rPr>
          <w:lang w:val="en-US"/>
        </w:rPr>
        <w:t>2</w:t>
      </w:r>
      <w:r w:rsidR="00065F22" w:rsidRPr="005D40AA">
        <w:fldChar w:fldCharType="end"/>
      </w:r>
      <w:r w:rsidR="00065F22" w:rsidRPr="00D33F90">
        <w:rPr>
          <w:lang w:val="en-US"/>
        </w:rPr>
        <w:t>. Root Mean Squared Error (RMSE)</w:t>
      </w:r>
      <w:bookmarkEnd w:id="33"/>
    </w:p>
    <w:p w14:paraId="4926BAD0" w14:textId="77777777" w:rsidR="00065F22" w:rsidRPr="00D33F90" w:rsidRDefault="00065F22" w:rsidP="00065F22">
      <w:pPr>
        <w:rPr>
          <w:lang w:val="en-US"/>
        </w:rPr>
      </w:pPr>
    </w:p>
    <w:p w14:paraId="4F783D41" w14:textId="02157E2F" w:rsidR="00065F22" w:rsidRPr="005D40AA" w:rsidRDefault="00065F22" w:rsidP="00065F22">
      <w:pPr>
        <w:keepNext/>
      </w:pPr>
      <m:oMathPara>
        <m:oMath>
          <m:r>
            <m:rPr>
              <m:nor/>
            </m:rPr>
            <w:rPr>
              <w:rFonts w:ascii="Cambria Math" w:hAnsi="Cambria Math"/>
            </w:rPr>
            <m:t>STD</m:t>
          </m:r>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x</m:t>
                              </m:r>
                            </m:e>
                          </m:acc>
                        </m:e>
                      </m:d>
                    </m:e>
                    <m:sup>
                      <m:r>
                        <w:rPr>
                          <w:rFonts w:ascii="Cambria Math" w:hAnsi="Cambria Math"/>
                        </w:rPr>
                        <m:t>2</m:t>
                      </m:r>
                    </m:sup>
                  </m:sSup>
                  <m:ctrlPr>
                    <w:rPr>
                      <w:rFonts w:ascii="Cambria Math" w:hAnsi="Cambria Math"/>
                      <w:i/>
                    </w:rPr>
                  </m:ctrlPr>
                </m:e>
              </m:nary>
            </m:e>
          </m:rad>
        </m:oMath>
      </m:oMathPara>
    </w:p>
    <w:p w14:paraId="72DB3AB2" w14:textId="10AA316C" w:rsidR="00065F22" w:rsidRPr="005D40AA" w:rsidRDefault="005D40AA" w:rsidP="00065F22">
      <w:pPr>
        <w:pStyle w:val="Descripcin"/>
        <w:jc w:val="center"/>
        <w:rPr>
          <w:i w:val="0"/>
        </w:rPr>
      </w:pPr>
      <w:bookmarkStart w:id="34" w:name="_Toc167736867"/>
      <w:r w:rsidRPr="005D40AA">
        <w:t>Ecuación</w:t>
      </w:r>
      <w:r w:rsidR="00065F22" w:rsidRPr="005D40AA">
        <w:t xml:space="preserve"> </w:t>
      </w:r>
      <w:r w:rsidR="00065F22" w:rsidRPr="005D40AA">
        <w:fldChar w:fldCharType="begin"/>
      </w:r>
      <w:r w:rsidR="00065F22" w:rsidRPr="005D40AA">
        <w:instrText xml:space="preserve"> SEQ Equation \* ARABIC </w:instrText>
      </w:r>
      <w:r w:rsidR="00065F22" w:rsidRPr="005D40AA">
        <w:fldChar w:fldCharType="separate"/>
      </w:r>
      <w:r w:rsidR="006B0B00" w:rsidRPr="005D40AA">
        <w:t>3</w:t>
      </w:r>
      <w:r w:rsidR="00065F22" w:rsidRPr="005D40AA">
        <w:fldChar w:fldCharType="end"/>
      </w:r>
      <w:r w:rsidR="006B0B00" w:rsidRPr="005D40AA">
        <w:t>.</w:t>
      </w:r>
      <w:r w:rsidR="00065F22" w:rsidRPr="005D40AA">
        <w:t xml:space="preserve"> Standard </w:t>
      </w:r>
      <w:proofErr w:type="spellStart"/>
      <w:r w:rsidR="00065F22" w:rsidRPr="005D40AA">
        <w:t>Deviation</w:t>
      </w:r>
      <w:proofErr w:type="spellEnd"/>
      <w:r w:rsidR="00065F22" w:rsidRPr="005D40AA">
        <w:t xml:space="preserve"> (STD).</w:t>
      </w:r>
      <w:bookmarkEnd w:id="34"/>
    </w:p>
    <w:p w14:paraId="304FC4D2" w14:textId="77777777" w:rsidR="006B0B00" w:rsidRPr="005D40AA" w:rsidRDefault="006B0B00" w:rsidP="005D40AA">
      <w:pPr>
        <w:spacing w:after="160" w:line="259" w:lineRule="auto"/>
        <w:ind w:firstLine="0"/>
        <w:jc w:val="left"/>
      </w:pPr>
    </w:p>
    <w:p w14:paraId="2537F22D" w14:textId="77777777" w:rsidR="006B0B00" w:rsidRPr="005D40AA" w:rsidRDefault="006B0B00" w:rsidP="006B0B00">
      <w:pPr>
        <w:pStyle w:val="Descripcin"/>
      </w:pPr>
      <m:oMathPara>
        <m:oMath>
          <m:r>
            <w:rPr>
              <w:rFonts w:ascii="Cambria Math" w:hAnsi="Cambria Math"/>
            </w:rPr>
            <m:t>1-</m:t>
          </m:r>
          <m:d>
            <m:dPr>
              <m:ctrlPr>
                <w:rPr>
                  <w:rFonts w:ascii="Cambria Math" w:hAnsi="Cambria Math"/>
                </w:rPr>
              </m:ctrlPr>
            </m:dPr>
            <m:e>
              <m:f>
                <m:fPr>
                  <m:ctrlPr>
                    <w:rPr>
                      <w:rFonts w:ascii="Cambria Math" w:hAnsi="Cambria Math"/>
                    </w:rPr>
                  </m:ctrlPr>
                </m:fPr>
                <m:num>
                  <m:d>
                    <m:dPr>
                      <m:ctrlPr>
                        <w:rPr>
                          <w:rFonts w:ascii="Cambria Math" w:hAnsi="Cambria Math"/>
                          <w:i w:val="0"/>
                        </w:rPr>
                      </m:ctrlPr>
                    </m:dPr>
                    <m:e>
                      <m:r>
                        <w:rPr>
                          <w:rFonts w:ascii="Cambria Math" w:hAnsi="Cambria Math"/>
                        </w:rPr>
                        <m:t>1-</m:t>
                      </m:r>
                      <m:sSup>
                        <m:sSupPr>
                          <m:ctrlPr>
                            <w:rPr>
                              <w:rFonts w:ascii="Cambria Math" w:hAnsi="Cambria Math"/>
                              <w:i w:val="0"/>
                            </w:rPr>
                          </m:ctrlPr>
                        </m:sSupPr>
                        <m:e>
                          <m:r>
                            <w:rPr>
                              <w:rFonts w:ascii="Cambria Math" w:hAnsi="Cambria Math"/>
                            </w:rPr>
                            <m:t>R</m:t>
                          </m:r>
                        </m:e>
                        <m:sup>
                          <m:r>
                            <w:rPr>
                              <w:rFonts w:ascii="Cambria Math" w:hAnsi="Cambria Math"/>
                            </w:rPr>
                            <m:t>2</m:t>
                          </m:r>
                        </m:sup>
                      </m:sSup>
                    </m:e>
                  </m:d>
                  <m:d>
                    <m:dPr>
                      <m:ctrlPr>
                        <w:rPr>
                          <w:rFonts w:ascii="Cambria Math" w:hAnsi="Cambria Math"/>
                          <w:i w:val="0"/>
                        </w:rPr>
                      </m:ctrlPr>
                    </m:dPr>
                    <m:e>
                      <m:r>
                        <w:rPr>
                          <w:rFonts w:ascii="Cambria Math" w:hAnsi="Cambria Math"/>
                        </w:rPr>
                        <m:t>n-1</m:t>
                      </m:r>
                    </m:e>
                  </m:d>
                  <m:ctrlPr>
                    <w:rPr>
                      <w:rFonts w:ascii="Cambria Math" w:hAnsi="Cambria Math"/>
                      <w:i w:val="0"/>
                    </w:rPr>
                  </m:ctrlPr>
                </m:num>
                <m:den>
                  <m:r>
                    <w:rPr>
                      <w:rFonts w:ascii="Cambria Math" w:hAnsi="Cambria Math"/>
                    </w:rPr>
                    <m:t>n-k-1</m:t>
                  </m:r>
                  <m:ctrlPr>
                    <w:rPr>
                      <w:rFonts w:ascii="Cambria Math" w:hAnsi="Cambria Math"/>
                      <w:i w:val="0"/>
                    </w:rPr>
                  </m:ctrlPr>
                </m:den>
              </m:f>
              <m:ctrlPr>
                <w:rPr>
                  <w:rFonts w:ascii="Cambria Math" w:hAnsi="Cambria Math"/>
                  <w:i w:val="0"/>
                </w:rPr>
              </m:ctrlPr>
            </m:e>
          </m:d>
        </m:oMath>
      </m:oMathPara>
    </w:p>
    <w:p w14:paraId="41F86444" w14:textId="07B6C377" w:rsidR="006B0B00" w:rsidRPr="005D40AA" w:rsidRDefault="005D40AA" w:rsidP="006B0B00">
      <w:pPr>
        <w:pStyle w:val="Descripcin"/>
        <w:jc w:val="center"/>
      </w:pPr>
      <w:bookmarkStart w:id="35" w:name="_Toc167736868"/>
      <w:r w:rsidRPr="005D40AA">
        <w:t xml:space="preserve">Ecuación </w:t>
      </w:r>
      <w:r w:rsidR="006B0B00" w:rsidRPr="005D40AA">
        <w:fldChar w:fldCharType="begin"/>
      </w:r>
      <w:r w:rsidR="006B0B00" w:rsidRPr="005D40AA">
        <w:instrText xml:space="preserve"> SEQ Equation \* ARABIC </w:instrText>
      </w:r>
      <w:r w:rsidR="006B0B00" w:rsidRPr="005D40AA">
        <w:fldChar w:fldCharType="separate"/>
      </w:r>
      <w:r w:rsidR="006B0B00" w:rsidRPr="005D40AA">
        <w:t>4</w:t>
      </w:r>
      <w:r w:rsidR="006B0B00" w:rsidRPr="005D40AA">
        <w:fldChar w:fldCharType="end"/>
      </w:r>
      <w:r w:rsidR="006B0B00" w:rsidRPr="005D40AA">
        <w:t xml:space="preserve">. </w:t>
      </w:r>
      <w:proofErr w:type="spellStart"/>
      <w:r w:rsidR="006B0B00" w:rsidRPr="005D40AA">
        <w:t>Adjusted</w:t>
      </w:r>
      <w:proofErr w:type="spellEnd"/>
      <w:r w:rsidR="006B0B00" w:rsidRPr="005D40AA">
        <w:t xml:space="preserve"> </w:t>
      </w:r>
      <w:proofErr w:type="spellStart"/>
      <w:r w:rsidR="006B0B00" w:rsidRPr="005D40AA">
        <w:t>Coefficient</w:t>
      </w:r>
      <w:proofErr w:type="spellEnd"/>
      <w:r w:rsidR="006B0B00" w:rsidRPr="005D40AA">
        <w:t xml:space="preserve"> </w:t>
      </w:r>
      <w:proofErr w:type="spellStart"/>
      <w:r w:rsidR="006B0B00" w:rsidRPr="005D40AA">
        <w:t>of</w:t>
      </w:r>
      <w:proofErr w:type="spellEnd"/>
      <w:r w:rsidR="006B0B00" w:rsidRPr="005D40AA">
        <w:t xml:space="preserve"> </w:t>
      </w:r>
      <w:proofErr w:type="spellStart"/>
      <w:r w:rsidR="006B0B00" w:rsidRPr="005D40AA">
        <w:t>Determination</w:t>
      </w:r>
      <w:bookmarkEnd w:id="35"/>
      <w:proofErr w:type="spellEnd"/>
    </w:p>
    <w:p w14:paraId="6B32DFC3" w14:textId="77777777" w:rsidR="006B0B00" w:rsidRPr="005D40AA" w:rsidRDefault="006B0B00" w:rsidP="006B0B00"/>
    <w:p w14:paraId="7EBE7559" w14:textId="341DF090" w:rsidR="006B0B00" w:rsidRPr="005D40AA" w:rsidRDefault="006B0B00" w:rsidP="006B0B00">
      <w:r w:rsidRPr="005D40AA">
        <w:t>Donde:</w:t>
      </w:r>
    </w:p>
    <w:p w14:paraId="039F5CA3" w14:textId="77777777" w:rsidR="00AB32D2" w:rsidRPr="005D40AA" w:rsidRDefault="00AB32D2" w:rsidP="00AB32D2">
      <w:pPr>
        <w:numPr>
          <w:ilvl w:val="0"/>
          <w:numId w:val="12"/>
        </w:numPr>
        <w:spacing w:after="160" w:line="259" w:lineRule="auto"/>
        <w:jc w:val="left"/>
      </w:pPr>
      <w:r w:rsidRPr="005D40AA">
        <w:rPr>
          <w:i/>
          <w:iCs/>
        </w:rPr>
        <w:t>n</w:t>
      </w:r>
      <w:r w:rsidRPr="005D40AA">
        <w:t>: Número total de observaciones.</w:t>
      </w:r>
    </w:p>
    <w:p w14:paraId="13B19E60" w14:textId="2A04D581" w:rsidR="00AB32D2" w:rsidRPr="005D40AA" w:rsidRDefault="00000000" w:rsidP="00AB32D2">
      <w:pPr>
        <w:numPr>
          <w:ilvl w:val="0"/>
          <w:numId w:val="12"/>
        </w:numPr>
        <w:spacing w:after="160" w:line="259" w:lineRule="auto"/>
        <w:jc w:val="left"/>
      </w:pP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AB32D2" w:rsidRPr="005D40AA">
        <w:t xml:space="preserve">​: Valor observado en la </w:t>
      </w:r>
      <w:r w:rsidR="00AB32D2" w:rsidRPr="005D40AA">
        <w:rPr>
          <w:i/>
          <w:iCs/>
        </w:rPr>
        <w:t>i</w:t>
      </w:r>
      <w:r w:rsidR="00AB32D2" w:rsidRPr="005D40AA">
        <w:t>-</w:t>
      </w:r>
      <w:proofErr w:type="spellStart"/>
      <w:r w:rsidR="00AB32D2" w:rsidRPr="005D40AA">
        <w:t>ésima</w:t>
      </w:r>
      <w:proofErr w:type="spellEnd"/>
      <w:r w:rsidR="00AB32D2" w:rsidRPr="005D40AA">
        <w:t xml:space="preserve"> observación.</w:t>
      </w:r>
    </w:p>
    <w:p w14:paraId="793A5AF6" w14:textId="77777777" w:rsidR="00AB32D2" w:rsidRPr="005D40AA" w:rsidRDefault="00000000">
      <w:pPr>
        <w:numPr>
          <w:ilvl w:val="0"/>
          <w:numId w:val="13"/>
        </w:numPr>
        <w:spacing w:after="160" w:line="259" w:lineRule="auto"/>
        <w:jc w:val="left"/>
      </w:pPr>
      <m:oMath>
        <m:acc>
          <m:accPr>
            <m:ctrlPr>
              <w:rPr>
                <w:rFonts w:ascii="Cambria Math" w:hAnsi="Cambria Math"/>
              </w:rPr>
            </m:ctrlPr>
          </m:acc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e>
        </m:acc>
      </m:oMath>
      <w:r w:rsidR="00AB32D2" w:rsidRPr="005D40AA">
        <w:t xml:space="preserve">: Valor predicho en la </w:t>
      </w:r>
      <w:r w:rsidR="00AB32D2" w:rsidRPr="005D40AA">
        <w:rPr>
          <w:i/>
          <w:iCs/>
        </w:rPr>
        <w:t>i</w:t>
      </w:r>
      <w:r w:rsidR="00AB32D2" w:rsidRPr="005D40AA">
        <w:t>-</w:t>
      </w:r>
      <w:proofErr w:type="spellStart"/>
      <w:r w:rsidR="00AB32D2" w:rsidRPr="005D40AA">
        <w:t>ésima</w:t>
      </w:r>
      <w:proofErr w:type="spellEnd"/>
      <w:r w:rsidR="00AB32D2" w:rsidRPr="005D40AA">
        <w:t xml:space="preserve"> observación.</w:t>
      </w:r>
    </w:p>
    <w:p w14:paraId="66D45219" w14:textId="13F75A82" w:rsidR="006B0B00" w:rsidRPr="005D40AA" w:rsidRDefault="00000000" w:rsidP="006B0B00">
      <w:pPr>
        <w:numPr>
          <w:ilvl w:val="0"/>
          <w:numId w:val="13"/>
        </w:numPr>
        <w:spacing w:after="160" w:line="259" w:lineRule="auto"/>
        <w:jc w:val="left"/>
      </w:pP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AB32D2" w:rsidRPr="005D40AA">
        <w:t xml:space="preserve">: Valor del </w:t>
      </w:r>
      <w:r w:rsidR="00AB32D2" w:rsidRPr="005D40AA">
        <w:rPr>
          <w:rFonts w:ascii="Cambria Math" w:hAnsi="Cambria Math" w:cs="Cambria Math"/>
        </w:rPr>
        <w:t>𝑖</w:t>
      </w:r>
      <w:r w:rsidR="00AB32D2" w:rsidRPr="005D40AA">
        <w:t>-</w:t>
      </w:r>
      <w:proofErr w:type="spellStart"/>
      <w:r w:rsidR="00AB32D2" w:rsidRPr="005D40AA">
        <w:t>ésimo</w:t>
      </w:r>
      <w:proofErr w:type="spellEnd"/>
      <w:r w:rsidR="00AB32D2" w:rsidRPr="005D40AA">
        <w:t xml:space="preserve"> dato.</w:t>
      </w:r>
    </w:p>
    <w:p w14:paraId="47251925" w14:textId="72DBDE21" w:rsidR="006B0B00" w:rsidRPr="005D40AA" w:rsidRDefault="00000000" w:rsidP="006B0B00">
      <w:pPr>
        <w:numPr>
          <w:ilvl w:val="0"/>
          <w:numId w:val="13"/>
        </w:numPr>
        <w:spacing w:after="160" w:line="259" w:lineRule="auto"/>
        <w:jc w:val="left"/>
      </w:pPr>
      <m:oMath>
        <m:acc>
          <m:accPr>
            <m:chr m:val="̅"/>
            <m:ctrlPr>
              <w:rPr>
                <w:rFonts w:ascii="Cambria Math" w:hAnsi="Cambria Math"/>
              </w:rPr>
            </m:ctrlPr>
          </m:accPr>
          <m:e>
            <m:r>
              <w:rPr>
                <w:rFonts w:ascii="Cambria Math" w:hAnsi="Cambria Math"/>
              </w:rPr>
              <m:t>x</m:t>
            </m:r>
          </m:e>
        </m:acc>
      </m:oMath>
      <w:r w:rsidR="006B0B00" w:rsidRPr="005D40AA">
        <w:t>:  Media (promedio) de todos los valores de x.</w:t>
      </w:r>
    </w:p>
    <w:p w14:paraId="57BC1F40" w14:textId="10BA46AA" w:rsidR="006B0B00" w:rsidRPr="005D40AA" w:rsidRDefault="00000000" w:rsidP="006B0B00">
      <w:pPr>
        <w:numPr>
          <w:ilvl w:val="0"/>
          <w:numId w:val="13"/>
        </w:numPr>
        <w:spacing w:after="160" w:line="259" w:lineRule="auto"/>
        <w:jc w:val="left"/>
      </w:pP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B0B00" w:rsidRPr="005D40AA">
        <w:t>: Coeficiente de Determinación no ajustado.</w:t>
      </w:r>
    </w:p>
    <w:p w14:paraId="00E4C496" w14:textId="34D12D1A" w:rsidR="006B0B00" w:rsidRPr="005D40AA" w:rsidRDefault="006B0B00" w:rsidP="006B0B00">
      <w:pPr>
        <w:numPr>
          <w:ilvl w:val="0"/>
          <w:numId w:val="13"/>
        </w:numPr>
        <w:spacing w:after="160" w:line="259" w:lineRule="auto"/>
        <w:jc w:val="left"/>
      </w:pPr>
      <w:r w:rsidRPr="005D40AA">
        <w:rPr>
          <w:rFonts w:ascii="Cambria Math" w:hAnsi="Cambria Math" w:cs="Cambria Math"/>
        </w:rPr>
        <w:t>𝑘</w:t>
      </w:r>
      <w:r w:rsidRPr="005D40AA">
        <w:t>: Número de variables predictoras en el modelo.</w:t>
      </w:r>
    </w:p>
    <w:p w14:paraId="39DF11A8" w14:textId="77777777" w:rsidR="006B0B00" w:rsidRPr="005D40AA" w:rsidRDefault="006B0B00" w:rsidP="006B0B00">
      <w:pPr>
        <w:spacing w:after="160" w:line="259" w:lineRule="auto"/>
        <w:ind w:firstLine="0"/>
        <w:jc w:val="left"/>
      </w:pPr>
    </w:p>
    <w:p w14:paraId="000000D0" w14:textId="5A0C9C5C" w:rsidR="00901659" w:rsidRPr="005D40AA" w:rsidRDefault="00901659">
      <w:pPr>
        <w:spacing w:after="160" w:line="259" w:lineRule="auto"/>
        <w:jc w:val="left"/>
      </w:pPr>
    </w:p>
    <w:p w14:paraId="6366D56C" w14:textId="77777777" w:rsidR="00FD1FC2" w:rsidRPr="005D40AA" w:rsidRDefault="00FD1FC2">
      <w:pPr>
        <w:spacing w:after="160" w:line="259" w:lineRule="auto"/>
        <w:jc w:val="left"/>
        <w:rPr>
          <w:b/>
        </w:rPr>
      </w:pPr>
    </w:p>
    <w:p w14:paraId="71CA7DB4" w14:textId="77777777" w:rsidR="006B0B00" w:rsidRPr="005D40AA" w:rsidRDefault="006B0B00">
      <w:pPr>
        <w:spacing w:after="160" w:line="259" w:lineRule="auto"/>
        <w:jc w:val="left"/>
        <w:rPr>
          <w:b/>
        </w:rPr>
      </w:pPr>
    </w:p>
    <w:p w14:paraId="5E5BB4ED" w14:textId="77777777" w:rsidR="006B0B00" w:rsidRPr="005D40AA" w:rsidRDefault="006B0B00">
      <w:pPr>
        <w:spacing w:after="160" w:line="259" w:lineRule="auto"/>
        <w:jc w:val="left"/>
        <w:rPr>
          <w:b/>
        </w:rPr>
      </w:pPr>
    </w:p>
    <w:p w14:paraId="5F91778A" w14:textId="77777777" w:rsidR="006B0B00" w:rsidRPr="005D40AA" w:rsidRDefault="006B0B00" w:rsidP="00A42558">
      <w:pPr>
        <w:spacing w:after="160" w:line="259" w:lineRule="auto"/>
        <w:ind w:firstLine="0"/>
        <w:jc w:val="left"/>
        <w:rPr>
          <w:b/>
        </w:rPr>
      </w:pPr>
    </w:p>
    <w:p w14:paraId="48FB516D" w14:textId="77777777" w:rsidR="00065B72" w:rsidRDefault="00065B72" w:rsidP="00A42558">
      <w:pPr>
        <w:spacing w:after="160" w:line="259" w:lineRule="auto"/>
        <w:ind w:firstLine="0"/>
        <w:jc w:val="left"/>
        <w:rPr>
          <w:b/>
        </w:rPr>
      </w:pPr>
    </w:p>
    <w:p w14:paraId="10AEC7EA" w14:textId="77777777" w:rsidR="00065B72" w:rsidRDefault="00065B72" w:rsidP="00A42558">
      <w:pPr>
        <w:spacing w:after="160" w:line="259" w:lineRule="auto"/>
        <w:ind w:firstLine="0"/>
        <w:jc w:val="left"/>
        <w:rPr>
          <w:b/>
        </w:rPr>
      </w:pPr>
    </w:p>
    <w:p w14:paraId="2F54C719" w14:textId="77777777" w:rsidR="00065B72" w:rsidRDefault="00065B72" w:rsidP="00A42558">
      <w:pPr>
        <w:spacing w:after="160" w:line="259" w:lineRule="auto"/>
        <w:ind w:firstLine="0"/>
        <w:jc w:val="left"/>
        <w:rPr>
          <w:b/>
        </w:rPr>
      </w:pPr>
    </w:p>
    <w:p w14:paraId="1D7F8639" w14:textId="77777777" w:rsidR="00065B72" w:rsidRPr="005D40AA" w:rsidRDefault="00065B72" w:rsidP="00A42558">
      <w:pPr>
        <w:spacing w:after="160" w:line="259" w:lineRule="auto"/>
        <w:ind w:firstLine="0"/>
        <w:jc w:val="left"/>
        <w:rPr>
          <w:b/>
        </w:rPr>
      </w:pPr>
    </w:p>
    <w:p w14:paraId="4917C89B" w14:textId="77777777" w:rsidR="006B0B00" w:rsidRPr="005D40AA" w:rsidRDefault="006B0B00" w:rsidP="005D40AA">
      <w:pPr>
        <w:spacing w:after="160" w:line="259" w:lineRule="auto"/>
        <w:ind w:firstLine="0"/>
        <w:jc w:val="left"/>
        <w:rPr>
          <w:b/>
        </w:rPr>
      </w:pPr>
    </w:p>
    <w:p w14:paraId="000000D1" w14:textId="77777777" w:rsidR="00901659" w:rsidRPr="005D40AA" w:rsidRDefault="00C90D12">
      <w:pPr>
        <w:pStyle w:val="Ttulo1"/>
        <w:numPr>
          <w:ilvl w:val="0"/>
          <w:numId w:val="7"/>
        </w:numPr>
      </w:pPr>
      <w:bookmarkStart w:id="36" w:name="_Toc167738019"/>
      <w:r w:rsidRPr="005D40AA">
        <w:t>Objetivos</w:t>
      </w:r>
      <w:bookmarkEnd w:id="36"/>
    </w:p>
    <w:p w14:paraId="000000D2" w14:textId="77777777" w:rsidR="00901659" w:rsidRPr="005D40AA" w:rsidRDefault="00901659">
      <w:pPr>
        <w:rPr>
          <w:b/>
        </w:rPr>
      </w:pPr>
    </w:p>
    <w:p w14:paraId="000000D3" w14:textId="77777777" w:rsidR="00901659" w:rsidRPr="005D40AA" w:rsidRDefault="00C90D12">
      <w:pPr>
        <w:pStyle w:val="Ttulo2"/>
        <w:numPr>
          <w:ilvl w:val="1"/>
          <w:numId w:val="7"/>
        </w:numPr>
      </w:pPr>
      <w:bookmarkStart w:id="37" w:name="_Toc167738020"/>
      <w:r w:rsidRPr="005D40AA">
        <w:t>Objetivo general</w:t>
      </w:r>
      <w:bookmarkEnd w:id="37"/>
    </w:p>
    <w:p w14:paraId="000000D4" w14:textId="77777777" w:rsidR="00901659" w:rsidRPr="005D40AA" w:rsidRDefault="00901659">
      <w:pPr>
        <w:ind w:firstLine="708"/>
      </w:pPr>
    </w:p>
    <w:p w14:paraId="000000D6" w14:textId="72897DDE" w:rsidR="00901659" w:rsidRPr="005D40AA" w:rsidRDefault="003A0E8E" w:rsidP="000375C7">
      <w:bookmarkStart w:id="38" w:name="_heading=h.1ci93xb" w:colFirst="0" w:colLast="0"/>
      <w:bookmarkEnd w:id="38"/>
      <w:r w:rsidRPr="00823FCB">
        <w:t>Desarrollar</w:t>
      </w:r>
      <w:r w:rsidR="003374F9" w:rsidRPr="005D40AA">
        <w:t xml:space="preserve"> un modelo de regresión </w:t>
      </w:r>
      <w:r w:rsidRPr="00823FCB">
        <w:t xml:space="preserve">completo destinado a prever el impacto de </w:t>
      </w:r>
      <w:r w:rsidR="003374F9" w:rsidRPr="005D40AA">
        <w:t xml:space="preserve">las </w:t>
      </w:r>
      <w:r w:rsidRPr="00823FCB">
        <w:t>fluctuaciones de precipitación</w:t>
      </w:r>
      <w:r w:rsidR="003374F9" w:rsidRPr="005D40AA">
        <w:t xml:space="preserve"> en la producción </w:t>
      </w:r>
      <w:r w:rsidRPr="00823FCB">
        <w:t>de energía, centrándose específicamente</w:t>
      </w:r>
      <w:r w:rsidR="003374F9" w:rsidRPr="005D40AA">
        <w:t xml:space="preserve"> en </w:t>
      </w:r>
      <w:r w:rsidRPr="00823FCB">
        <w:t xml:space="preserve">la </w:t>
      </w:r>
      <w:r w:rsidR="003374F9" w:rsidRPr="005D40AA">
        <w:t>disponibilidad</w:t>
      </w:r>
      <w:r w:rsidR="00A718AF" w:rsidRPr="005D40AA">
        <w:t xml:space="preserve"> y </w:t>
      </w:r>
      <w:r w:rsidRPr="00823FCB">
        <w:t>la dinámica de precios</w:t>
      </w:r>
      <w:r w:rsidR="008E2A9A">
        <w:t>.</w:t>
      </w:r>
      <w:r w:rsidR="003374F9" w:rsidRPr="005D40AA">
        <w:t xml:space="preserve"> </w:t>
      </w:r>
      <w:r w:rsidR="000375C7">
        <w:t>Esto implica</w:t>
      </w:r>
      <w:r w:rsidR="003374F9" w:rsidRPr="005D40AA">
        <w:t xml:space="preserve"> la recopilación, limpieza, exploración, modelación y visualización de conjuntos de datos públicos relacionados con la precipitación, y la generación de energía hidroeléctrica</w:t>
      </w:r>
      <w:r w:rsidR="009D4C76" w:rsidRPr="005D40AA">
        <w:t xml:space="preserve"> como </w:t>
      </w:r>
      <w:r w:rsidR="00ED3AEF">
        <w:t xml:space="preserve">volumen </w:t>
      </w:r>
      <w:r w:rsidR="008E2A9A">
        <w:t>útil</w:t>
      </w:r>
      <w:r w:rsidR="009D4C76" w:rsidRPr="005D40AA">
        <w:t xml:space="preserve"> del embalse, vertimientos</w:t>
      </w:r>
      <w:r w:rsidR="00ED3AEF">
        <w:t>,</w:t>
      </w:r>
      <w:r w:rsidR="009D4C76" w:rsidRPr="005D40AA">
        <w:t xml:space="preserve"> consumos</w:t>
      </w:r>
      <w:r w:rsidR="00964F33">
        <w:t xml:space="preserve"> y precio</w:t>
      </w:r>
      <w:r w:rsidR="009D4C76" w:rsidRPr="005D40AA">
        <w:t>.</w:t>
      </w:r>
    </w:p>
    <w:p w14:paraId="4D540C63" w14:textId="77777777" w:rsidR="00935CB8" w:rsidRPr="005D40AA" w:rsidRDefault="00935CB8" w:rsidP="000375C7"/>
    <w:p w14:paraId="000000D7" w14:textId="77777777" w:rsidR="00901659" w:rsidRPr="005D40AA" w:rsidRDefault="00C90D12">
      <w:pPr>
        <w:pStyle w:val="Ttulo2"/>
        <w:numPr>
          <w:ilvl w:val="1"/>
          <w:numId w:val="7"/>
        </w:numPr>
        <w:rPr>
          <w:b w:val="0"/>
        </w:rPr>
      </w:pPr>
      <w:bookmarkStart w:id="39" w:name="_Toc167738021"/>
      <w:r w:rsidRPr="005D40AA">
        <w:t>Objetivos específicos</w:t>
      </w:r>
      <w:bookmarkEnd w:id="39"/>
    </w:p>
    <w:p w14:paraId="000000E5" w14:textId="4A0246FF" w:rsidR="00901659" w:rsidRPr="005D40AA" w:rsidRDefault="00FB237F" w:rsidP="00FB237F">
      <w:pPr>
        <w:pStyle w:val="Prrafodelista"/>
        <w:numPr>
          <w:ilvl w:val="0"/>
          <w:numId w:val="9"/>
        </w:numPr>
      </w:pPr>
      <w:r w:rsidRPr="005D40AA">
        <w:t>Limpiar y preprocesar los datos recopilados para asegurar su calidad y consistencia como eliminar o imputar valores faltantes, remover datos anormales, y normalizar o estandarizar las variables.</w:t>
      </w:r>
    </w:p>
    <w:p w14:paraId="79B7C356" w14:textId="1B8CE970" w:rsidR="00FB237F" w:rsidRPr="005D40AA" w:rsidRDefault="00537DB7" w:rsidP="00537DB7">
      <w:pPr>
        <w:pStyle w:val="Prrafodelista"/>
        <w:numPr>
          <w:ilvl w:val="0"/>
          <w:numId w:val="9"/>
        </w:numPr>
      </w:pPr>
      <w:r w:rsidRPr="005D40AA">
        <w:t>Explorar los datos mediante análisis descriptivo</w:t>
      </w:r>
      <w:r w:rsidR="00D21FF8">
        <w:t xml:space="preserve"> y</w:t>
      </w:r>
      <w:r w:rsidRPr="005D40AA">
        <w:t xml:space="preserve"> visualización </w:t>
      </w:r>
      <w:r w:rsidR="00D21FF8">
        <w:t>para</w:t>
      </w:r>
      <w:r w:rsidRPr="005D40AA">
        <w:t xml:space="preserve"> e</w:t>
      </w:r>
      <w:r w:rsidR="00FB237F" w:rsidRPr="005D40AA">
        <w:t>stablecer relaciones preliminares entre las precipitaciones y la producción de energía hidroeléctrica con el cálculo de correlaciones entre las variables principales e identificar posibles variables independientes adicionales que influyan en la producción energética (por ejemplo, nivel de embalses, consumo, salidas, ubicación de sensores).</w:t>
      </w:r>
    </w:p>
    <w:p w14:paraId="2E2A6358" w14:textId="148BCE53" w:rsidR="00FB237F" w:rsidRPr="005D40AA" w:rsidRDefault="00537DB7" w:rsidP="00537DB7">
      <w:pPr>
        <w:pStyle w:val="Prrafodelista"/>
        <w:numPr>
          <w:ilvl w:val="0"/>
          <w:numId w:val="9"/>
        </w:numPr>
      </w:pPr>
      <w:r w:rsidRPr="005D40AA">
        <w:t>Definir y construir el modelo de regresión, y e</w:t>
      </w:r>
      <w:r w:rsidR="00FB237F" w:rsidRPr="005D40AA">
        <w:t>valuar el rendimiento del modelo de regresión</w:t>
      </w:r>
      <w:r w:rsidRPr="005D40AA">
        <w:t>, mediante la división de</w:t>
      </w:r>
      <w:r w:rsidR="00FB237F" w:rsidRPr="005D40AA">
        <w:t xml:space="preserve"> los datos en conjuntos de entrenamiento y prueba</w:t>
      </w:r>
      <w:r w:rsidR="00A718AF" w:rsidRPr="005D40AA">
        <w:t xml:space="preserve"> para posteriormente, u</w:t>
      </w:r>
      <w:r w:rsidR="00FB237F" w:rsidRPr="005D40AA">
        <w:t>tilizar métricas de evaluación (MAE, RMSE, R²) para medir la precisión del modelo.</w:t>
      </w:r>
    </w:p>
    <w:p w14:paraId="46098972" w14:textId="49EB42B5" w:rsidR="00302E5A" w:rsidRDefault="00B1547C">
      <w:pPr>
        <w:pStyle w:val="Prrafodelista"/>
        <w:numPr>
          <w:ilvl w:val="0"/>
          <w:numId w:val="9"/>
        </w:numPr>
      </w:pPr>
      <w:r w:rsidRPr="005D40AA">
        <w:t>Interpretar los resultados del modelo de regresión</w:t>
      </w:r>
      <w:r w:rsidR="00537DB7" w:rsidRPr="005D40AA">
        <w:t xml:space="preserve"> con base en el análisis de</w:t>
      </w:r>
      <w:r w:rsidRPr="005D40AA">
        <w:t xml:space="preserve"> los coeficientes del modelo para entender la influencia de cada variable independiente</w:t>
      </w:r>
      <w:r w:rsidR="00537DB7" w:rsidRPr="005D40AA">
        <w:t xml:space="preserve"> además de r</w:t>
      </w:r>
      <w:r w:rsidRPr="005D40AA">
        <w:t>ealizar pruebas de significancia estadística para validar los resultados.</w:t>
      </w:r>
    </w:p>
    <w:p w14:paraId="419F9CFC" w14:textId="308DD835" w:rsidR="00537DB7" w:rsidRPr="005D40AA" w:rsidRDefault="00537DB7" w:rsidP="00537DB7">
      <w:pPr>
        <w:pStyle w:val="Prrafodelista"/>
        <w:numPr>
          <w:ilvl w:val="0"/>
          <w:numId w:val="9"/>
        </w:numPr>
      </w:pPr>
      <w:r w:rsidRPr="005D40AA">
        <w:t>Comparar los resultados obtenidos con estudios previos o modelos alternativos. Realizar una revisión de literatura para contextualizar los hallazgos. Evaluar si el modelo desarrollado mejora la precisión en comparación con enfoques previos.</w:t>
      </w:r>
    </w:p>
    <w:p w14:paraId="000000E7" w14:textId="69A5CB92" w:rsidR="00901659" w:rsidRPr="005D40AA" w:rsidRDefault="00901659" w:rsidP="00537DB7">
      <w:pPr>
        <w:spacing w:after="160" w:line="259" w:lineRule="auto"/>
        <w:ind w:firstLine="0"/>
        <w:jc w:val="left"/>
        <w:rPr>
          <w:b/>
        </w:rPr>
      </w:pPr>
    </w:p>
    <w:p w14:paraId="000000E8" w14:textId="77777777" w:rsidR="00901659" w:rsidRPr="005D40AA" w:rsidRDefault="00C90D12">
      <w:pPr>
        <w:pStyle w:val="Ttulo1"/>
        <w:numPr>
          <w:ilvl w:val="0"/>
          <w:numId w:val="7"/>
        </w:numPr>
      </w:pPr>
      <w:bookmarkStart w:id="40" w:name="_Toc167738022"/>
      <w:r w:rsidRPr="005D40AA">
        <w:t>Datos</w:t>
      </w:r>
      <w:bookmarkEnd w:id="40"/>
    </w:p>
    <w:p w14:paraId="000000E9" w14:textId="77777777" w:rsidR="00901659" w:rsidRPr="005D40AA" w:rsidRDefault="00901659"/>
    <w:p w14:paraId="000000EA" w14:textId="77777777" w:rsidR="00901659" w:rsidRDefault="00C90D12">
      <w:pPr>
        <w:pStyle w:val="Ttulo2"/>
        <w:numPr>
          <w:ilvl w:val="1"/>
          <w:numId w:val="7"/>
        </w:numPr>
      </w:pPr>
      <w:r w:rsidRPr="005D40AA">
        <w:t xml:space="preserve"> </w:t>
      </w:r>
      <w:bookmarkStart w:id="41" w:name="_Toc167738023"/>
      <w:r w:rsidRPr="005D40AA">
        <w:t>Datos originales</w:t>
      </w:r>
      <w:bookmarkEnd w:id="41"/>
    </w:p>
    <w:p w14:paraId="6C9688E0" w14:textId="77777777" w:rsidR="000A1A9A" w:rsidRPr="000A1A9A" w:rsidRDefault="000A1A9A" w:rsidP="000A1A9A"/>
    <w:p w14:paraId="757D5BC7" w14:textId="2887DFCF" w:rsidR="00EC0C43" w:rsidRDefault="00445CD3" w:rsidP="00EC0C43">
      <w:r>
        <w:t xml:space="preserve">En el ámbito de las precipitaciones se tiene </w:t>
      </w:r>
      <w:r w:rsidR="00952C2B">
        <w:t>un</w:t>
      </w:r>
      <w:r>
        <w:t xml:space="preserve"> </w:t>
      </w:r>
      <w:proofErr w:type="spellStart"/>
      <w:r>
        <w:t>dataset</w:t>
      </w:r>
      <w:proofErr w:type="spellEnd"/>
      <w:r>
        <w:t xml:space="preserve"> obtenido</w:t>
      </w:r>
      <w:r w:rsidR="00952C2B">
        <w:t xml:space="preserve"> </w:t>
      </w:r>
      <w:r>
        <w:t>del sitio web de datos abiertos de Colombia (</w:t>
      </w:r>
      <w:hyperlink r:id="rId23" w:history="1">
        <w:r>
          <w:rPr>
            <w:rStyle w:val="Hipervnculo"/>
            <w:rFonts w:ascii="Arial" w:hAnsi="Arial" w:cs="Arial"/>
            <w:color w:val="1155CC"/>
            <w:sz w:val="22"/>
            <w:szCs w:val="22"/>
          </w:rPr>
          <w:t>www.datos.gov.co/</w:t>
        </w:r>
      </w:hyperlink>
      <w:r>
        <w:t xml:space="preserve">).  El </w:t>
      </w:r>
      <w:proofErr w:type="spellStart"/>
      <w:r>
        <w:t>dataset</w:t>
      </w:r>
      <w:proofErr w:type="spellEnd"/>
      <w:r w:rsidR="00B52DDB">
        <w:t xml:space="preserve"> llamado</w:t>
      </w:r>
      <w:r>
        <w:t xml:space="preserve"> </w:t>
      </w:r>
      <w:hyperlink r:id="rId24" w:history="1">
        <w:r>
          <w:rPr>
            <w:rStyle w:val="Hipervnculo"/>
            <w:rFonts w:ascii="Arial" w:hAnsi="Arial" w:cs="Arial"/>
            <w:color w:val="1155CC"/>
            <w:sz w:val="22"/>
            <w:szCs w:val="22"/>
          </w:rPr>
          <w:t>Precipitación</w:t>
        </w:r>
      </w:hyperlink>
      <w:r w:rsidRPr="00AB7126">
        <w:rPr>
          <w:rStyle w:val="Hipervnculo"/>
          <w:rFonts w:ascii="Arial" w:hAnsi="Arial" w:cs="Arial"/>
          <w:color w:val="1155CC"/>
          <w:sz w:val="22"/>
          <w:szCs w:val="22"/>
          <w:u w:val="none"/>
        </w:rPr>
        <w:t xml:space="preserve"> </w:t>
      </w:r>
      <w:r>
        <w:t>tiene datos de precipitaciones extraídas de</w:t>
      </w:r>
      <w:r w:rsidR="00FB5588">
        <w:t xml:space="preserve"> sensores </w:t>
      </w:r>
      <w:r>
        <w:t xml:space="preserve">del IDEAM que miden la cantidad de lluvia en milímetros en distintos departamentos y municipios diariamente (el </w:t>
      </w:r>
      <w:proofErr w:type="spellStart"/>
      <w:r>
        <w:t>dataset</w:t>
      </w:r>
      <w:proofErr w:type="spellEnd"/>
      <w:r>
        <w:t xml:space="preserve"> es actualizado diariamente también) además contiene datos geográficos de longitud y latitud y los distintos sensores que capturan las medidas. </w:t>
      </w:r>
      <w:r w:rsidR="00160AB1">
        <w:t>Se</w:t>
      </w:r>
      <w:r w:rsidR="008A0D55">
        <w:t xml:space="preserve"> ha</w:t>
      </w:r>
      <w:r w:rsidR="00EF4555">
        <w:t>n</w:t>
      </w:r>
      <w:r w:rsidR="008A0D55">
        <w:t xml:space="preserve"> observado </w:t>
      </w:r>
      <w:r w:rsidR="00FA3C49">
        <w:t>instancias</w:t>
      </w:r>
      <w:r w:rsidR="008A0D55">
        <w:t xml:space="preserve"> desde el 2002 hasta el presente </w:t>
      </w:r>
      <w:r w:rsidR="005954E3">
        <w:t>(</w:t>
      </w:r>
      <w:r w:rsidR="007D6F7A">
        <w:t>mayo del 2024</w:t>
      </w:r>
      <w:r w:rsidR="005954E3">
        <w:t>)</w:t>
      </w:r>
      <w:r>
        <w:t xml:space="preserve">, </w:t>
      </w:r>
      <w:r w:rsidR="00CA3C41">
        <w:t xml:space="preserve">aunque la calidad del </w:t>
      </w:r>
      <w:proofErr w:type="spellStart"/>
      <w:r w:rsidR="00CA3C41">
        <w:t>dataset</w:t>
      </w:r>
      <w:proofErr w:type="spellEnd"/>
      <w:r w:rsidR="00CA3C41">
        <w:t xml:space="preserve"> se vuelve significativo a partir del 2019</w:t>
      </w:r>
      <w:r w:rsidR="000002B3">
        <w:t>, además</w:t>
      </w:r>
      <w:r>
        <w:t xml:space="preserve"> el tamaño de los datos </w:t>
      </w:r>
      <w:r w:rsidR="007D6F7A">
        <w:t xml:space="preserve">es </w:t>
      </w:r>
      <w:r>
        <w:t>192 millones de registros</w:t>
      </w:r>
      <w:r w:rsidR="007D6F7A">
        <w:t xml:space="preserve"> a la fecha</w:t>
      </w:r>
      <w:r w:rsidR="00853C80">
        <w:t>.</w:t>
      </w:r>
      <w:r w:rsidR="00EC0C43">
        <w:t xml:space="preserve"> </w:t>
      </w:r>
      <w:r w:rsidR="00853C80">
        <w:t>L</w:t>
      </w:r>
      <w:r w:rsidR="00EC0C43">
        <w:t xml:space="preserve">a siguiente es una descripción de las columnas encontradas en el </w:t>
      </w:r>
      <w:proofErr w:type="spellStart"/>
      <w:r w:rsidR="00EC0C43">
        <w:t>dataset</w:t>
      </w:r>
      <w:proofErr w:type="spellEnd"/>
      <w:r w:rsidR="00EC0C43">
        <w:t xml:space="preserve"> original</w:t>
      </w:r>
      <w:r w:rsidR="007D6F7A">
        <w:t>.</w:t>
      </w:r>
    </w:p>
    <w:p w14:paraId="2EA6F974" w14:textId="77777777" w:rsidR="0080605F" w:rsidRDefault="0080605F" w:rsidP="006A1D62">
      <w:pPr>
        <w:ind w:firstLine="0"/>
      </w:pPr>
    </w:p>
    <w:tbl>
      <w:tblPr>
        <w:tblStyle w:val="Tablaconcuadrculaclara"/>
        <w:tblW w:w="10680" w:type="dxa"/>
        <w:jc w:val="center"/>
        <w:tblLook w:val="04A0" w:firstRow="1" w:lastRow="0" w:firstColumn="1" w:lastColumn="0" w:noHBand="0" w:noVBand="1"/>
      </w:tblPr>
      <w:tblGrid>
        <w:gridCol w:w="2367"/>
        <w:gridCol w:w="6999"/>
        <w:gridCol w:w="1314"/>
      </w:tblGrid>
      <w:tr w:rsidR="0080430D" w:rsidRPr="0080430D" w14:paraId="3CCF3D82" w14:textId="77777777" w:rsidTr="0080430D">
        <w:trPr>
          <w:jc w:val="center"/>
        </w:trPr>
        <w:tc>
          <w:tcPr>
            <w:tcW w:w="0" w:type="auto"/>
            <w:hideMark/>
          </w:tcPr>
          <w:p w14:paraId="14711472" w14:textId="77777777" w:rsidR="0080430D" w:rsidRPr="0080430D" w:rsidRDefault="0080430D" w:rsidP="0080430D">
            <w:pPr>
              <w:ind w:firstLine="0"/>
              <w:jc w:val="center"/>
              <w:rPr>
                <w:rFonts w:ascii="Segoe UI" w:hAnsi="Segoe UI" w:cs="Segoe UI"/>
                <w:b/>
                <w:bCs/>
                <w:color w:val="000000" w:themeColor="text1"/>
                <w:sz w:val="21"/>
                <w:szCs w:val="21"/>
                <w:lang w:val="en-US"/>
              </w:rPr>
            </w:pPr>
            <w:r w:rsidRPr="0080430D">
              <w:rPr>
                <w:rFonts w:ascii="Segoe UI" w:hAnsi="Segoe UI" w:cs="Segoe UI"/>
                <w:b/>
                <w:bCs/>
                <w:color w:val="000000" w:themeColor="text1"/>
                <w:sz w:val="21"/>
                <w:szCs w:val="21"/>
                <w:lang w:val="en-US"/>
              </w:rPr>
              <w:t xml:space="preserve">Nombre de la </w:t>
            </w:r>
            <w:proofErr w:type="spellStart"/>
            <w:r w:rsidRPr="0080430D">
              <w:rPr>
                <w:rFonts w:ascii="Segoe UI" w:hAnsi="Segoe UI" w:cs="Segoe UI"/>
                <w:b/>
                <w:bCs/>
                <w:color w:val="000000" w:themeColor="text1"/>
                <w:sz w:val="21"/>
                <w:szCs w:val="21"/>
                <w:lang w:val="en-US"/>
              </w:rPr>
              <w:t>columna</w:t>
            </w:r>
            <w:proofErr w:type="spellEnd"/>
          </w:p>
        </w:tc>
        <w:tc>
          <w:tcPr>
            <w:tcW w:w="0" w:type="auto"/>
            <w:hideMark/>
          </w:tcPr>
          <w:p w14:paraId="512A1D99" w14:textId="77777777" w:rsidR="0080430D" w:rsidRPr="0080430D" w:rsidRDefault="0080430D" w:rsidP="0080430D">
            <w:pPr>
              <w:ind w:firstLine="0"/>
              <w:jc w:val="center"/>
              <w:rPr>
                <w:rFonts w:ascii="Segoe UI" w:hAnsi="Segoe UI" w:cs="Segoe UI"/>
                <w:b/>
                <w:bCs/>
                <w:color w:val="000000" w:themeColor="text1"/>
                <w:sz w:val="21"/>
                <w:szCs w:val="21"/>
                <w:lang w:val="en-US"/>
              </w:rPr>
            </w:pPr>
            <w:proofErr w:type="spellStart"/>
            <w:r w:rsidRPr="0080430D">
              <w:rPr>
                <w:rFonts w:ascii="Segoe UI" w:hAnsi="Segoe UI" w:cs="Segoe UI"/>
                <w:b/>
                <w:bCs/>
                <w:color w:val="000000" w:themeColor="text1"/>
                <w:sz w:val="21"/>
                <w:szCs w:val="21"/>
                <w:lang w:val="en-US"/>
              </w:rPr>
              <w:t>Descripción</w:t>
            </w:r>
            <w:proofErr w:type="spellEnd"/>
          </w:p>
        </w:tc>
        <w:tc>
          <w:tcPr>
            <w:tcW w:w="0" w:type="auto"/>
            <w:hideMark/>
          </w:tcPr>
          <w:p w14:paraId="57BE5BA9" w14:textId="77777777" w:rsidR="0080430D" w:rsidRPr="0080430D" w:rsidRDefault="0080430D" w:rsidP="0080430D">
            <w:pPr>
              <w:ind w:firstLine="0"/>
              <w:jc w:val="center"/>
              <w:rPr>
                <w:rFonts w:ascii="Segoe UI" w:hAnsi="Segoe UI" w:cs="Segoe UI"/>
                <w:b/>
                <w:bCs/>
                <w:color w:val="000000" w:themeColor="text1"/>
                <w:sz w:val="21"/>
                <w:szCs w:val="21"/>
                <w:lang w:val="en-US"/>
              </w:rPr>
            </w:pPr>
            <w:r w:rsidRPr="0080430D">
              <w:rPr>
                <w:rFonts w:ascii="Segoe UI" w:hAnsi="Segoe UI" w:cs="Segoe UI"/>
                <w:b/>
                <w:bCs/>
                <w:color w:val="000000" w:themeColor="text1"/>
                <w:sz w:val="21"/>
                <w:szCs w:val="21"/>
                <w:lang w:val="en-US"/>
              </w:rPr>
              <w:t>Tipo</w:t>
            </w:r>
          </w:p>
        </w:tc>
      </w:tr>
      <w:tr w:rsidR="0080430D" w:rsidRPr="0080430D" w14:paraId="5CF4ACB2" w14:textId="77777777" w:rsidTr="0080430D">
        <w:trPr>
          <w:jc w:val="center"/>
        </w:trPr>
        <w:tc>
          <w:tcPr>
            <w:tcW w:w="0" w:type="auto"/>
            <w:hideMark/>
          </w:tcPr>
          <w:p w14:paraId="75777944" w14:textId="77777777"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CodigoEstacion</w:t>
            </w:r>
            <w:proofErr w:type="spellEnd"/>
          </w:p>
        </w:tc>
        <w:tc>
          <w:tcPr>
            <w:tcW w:w="0" w:type="auto"/>
            <w:hideMark/>
          </w:tcPr>
          <w:p w14:paraId="03742C21" w14:textId="77777777" w:rsidR="0080430D" w:rsidRPr="0080430D" w:rsidRDefault="0080430D" w:rsidP="0080430D">
            <w:pPr>
              <w:ind w:firstLine="0"/>
              <w:jc w:val="left"/>
              <w:rPr>
                <w:rFonts w:ascii="Segoe UI" w:hAnsi="Segoe UI" w:cs="Segoe UI"/>
                <w:color w:val="000000" w:themeColor="text1"/>
                <w:sz w:val="21"/>
                <w:szCs w:val="21"/>
              </w:rPr>
            </w:pPr>
            <w:r w:rsidRPr="0080430D">
              <w:rPr>
                <w:rFonts w:ascii="Segoe UI" w:hAnsi="Segoe UI" w:cs="Segoe UI"/>
                <w:color w:val="000000" w:themeColor="text1"/>
                <w:sz w:val="21"/>
                <w:szCs w:val="21"/>
              </w:rPr>
              <w:t>Corresponde al valor de identificación de la estación dentro del catálogo de estaciones</w:t>
            </w:r>
          </w:p>
        </w:tc>
        <w:tc>
          <w:tcPr>
            <w:tcW w:w="0" w:type="auto"/>
            <w:hideMark/>
          </w:tcPr>
          <w:p w14:paraId="1ACD9C5F" w14:textId="15612655"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Texto</w:t>
            </w:r>
            <w:proofErr w:type="spellEnd"/>
            <w:r w:rsidRPr="0080430D">
              <w:rPr>
                <w:rFonts w:ascii="Segoe UI" w:hAnsi="Segoe UI" w:cs="Segoe UI"/>
                <w:color w:val="000000" w:themeColor="text1"/>
                <w:sz w:val="21"/>
                <w:szCs w:val="21"/>
                <w:lang w:val="en-US"/>
              </w:rPr>
              <w:t xml:space="preserve"> </w:t>
            </w:r>
          </w:p>
        </w:tc>
      </w:tr>
      <w:tr w:rsidR="0080430D" w:rsidRPr="0080430D" w14:paraId="6B060E88" w14:textId="77777777" w:rsidTr="0080430D">
        <w:trPr>
          <w:jc w:val="center"/>
        </w:trPr>
        <w:tc>
          <w:tcPr>
            <w:tcW w:w="0" w:type="auto"/>
            <w:hideMark/>
          </w:tcPr>
          <w:p w14:paraId="31920DBE" w14:textId="77777777"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CodigoSensor</w:t>
            </w:r>
            <w:proofErr w:type="spellEnd"/>
          </w:p>
        </w:tc>
        <w:tc>
          <w:tcPr>
            <w:tcW w:w="0" w:type="auto"/>
            <w:hideMark/>
          </w:tcPr>
          <w:p w14:paraId="4B260D23" w14:textId="77777777" w:rsidR="0080430D" w:rsidRPr="0080430D" w:rsidRDefault="0080430D" w:rsidP="0080430D">
            <w:pPr>
              <w:ind w:firstLine="0"/>
              <w:jc w:val="left"/>
              <w:rPr>
                <w:rFonts w:ascii="Segoe UI" w:hAnsi="Segoe UI" w:cs="Segoe UI"/>
                <w:color w:val="000000" w:themeColor="text1"/>
                <w:sz w:val="21"/>
                <w:szCs w:val="21"/>
              </w:rPr>
            </w:pPr>
            <w:r w:rsidRPr="0080430D">
              <w:rPr>
                <w:rFonts w:ascii="Segoe UI" w:hAnsi="Segoe UI" w:cs="Segoe UI"/>
                <w:color w:val="000000" w:themeColor="text1"/>
                <w:sz w:val="21"/>
                <w:szCs w:val="21"/>
              </w:rPr>
              <w:t>Código de identificación asignado al sensor</w:t>
            </w:r>
          </w:p>
        </w:tc>
        <w:tc>
          <w:tcPr>
            <w:tcW w:w="0" w:type="auto"/>
            <w:hideMark/>
          </w:tcPr>
          <w:p w14:paraId="0DD2CCC3" w14:textId="0A922BF3"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Texto</w:t>
            </w:r>
            <w:proofErr w:type="spellEnd"/>
            <w:r w:rsidRPr="0080430D">
              <w:rPr>
                <w:rFonts w:ascii="Segoe UI" w:hAnsi="Segoe UI" w:cs="Segoe UI"/>
                <w:color w:val="000000" w:themeColor="text1"/>
                <w:sz w:val="21"/>
                <w:szCs w:val="21"/>
                <w:lang w:val="en-US"/>
              </w:rPr>
              <w:t xml:space="preserve"> </w:t>
            </w:r>
          </w:p>
        </w:tc>
      </w:tr>
      <w:tr w:rsidR="0080430D" w:rsidRPr="0080430D" w14:paraId="4CA5ED58" w14:textId="77777777" w:rsidTr="0080430D">
        <w:trPr>
          <w:jc w:val="center"/>
        </w:trPr>
        <w:tc>
          <w:tcPr>
            <w:tcW w:w="0" w:type="auto"/>
            <w:hideMark/>
          </w:tcPr>
          <w:p w14:paraId="6268725D" w14:textId="77777777"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FechaObservacion</w:t>
            </w:r>
            <w:proofErr w:type="spellEnd"/>
          </w:p>
        </w:tc>
        <w:tc>
          <w:tcPr>
            <w:tcW w:w="0" w:type="auto"/>
            <w:hideMark/>
          </w:tcPr>
          <w:p w14:paraId="5BF83678" w14:textId="77777777" w:rsidR="0080430D" w:rsidRPr="0080430D" w:rsidRDefault="0080430D" w:rsidP="0080430D">
            <w:pPr>
              <w:ind w:firstLine="0"/>
              <w:jc w:val="left"/>
              <w:rPr>
                <w:rFonts w:ascii="Segoe UI" w:hAnsi="Segoe UI" w:cs="Segoe UI"/>
                <w:color w:val="000000" w:themeColor="text1"/>
                <w:sz w:val="21"/>
                <w:szCs w:val="21"/>
              </w:rPr>
            </w:pPr>
            <w:r w:rsidRPr="0080430D">
              <w:rPr>
                <w:rFonts w:ascii="Segoe UI" w:hAnsi="Segoe UI" w:cs="Segoe UI"/>
                <w:color w:val="000000" w:themeColor="text1"/>
                <w:sz w:val="21"/>
                <w:szCs w:val="21"/>
              </w:rPr>
              <w:t>Fecha en la cual se realiza la medición</w:t>
            </w:r>
          </w:p>
        </w:tc>
        <w:tc>
          <w:tcPr>
            <w:tcW w:w="0" w:type="auto"/>
            <w:hideMark/>
          </w:tcPr>
          <w:p w14:paraId="5C4E8DE2" w14:textId="77777777"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Fecha</w:t>
            </w:r>
            <w:proofErr w:type="spellEnd"/>
            <w:r w:rsidRPr="0080430D">
              <w:rPr>
                <w:rFonts w:ascii="Segoe UI" w:hAnsi="Segoe UI" w:cs="Segoe UI"/>
                <w:color w:val="000000" w:themeColor="text1"/>
                <w:sz w:val="21"/>
                <w:szCs w:val="21"/>
                <w:lang w:val="en-US"/>
              </w:rPr>
              <w:t xml:space="preserve"> y hora</w:t>
            </w:r>
          </w:p>
        </w:tc>
      </w:tr>
      <w:tr w:rsidR="0080430D" w:rsidRPr="0080430D" w14:paraId="683698BD" w14:textId="77777777" w:rsidTr="0080430D">
        <w:trPr>
          <w:jc w:val="center"/>
        </w:trPr>
        <w:tc>
          <w:tcPr>
            <w:tcW w:w="0" w:type="auto"/>
            <w:hideMark/>
          </w:tcPr>
          <w:p w14:paraId="148F256F" w14:textId="77777777"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ValorObservado</w:t>
            </w:r>
            <w:proofErr w:type="spellEnd"/>
          </w:p>
        </w:tc>
        <w:tc>
          <w:tcPr>
            <w:tcW w:w="0" w:type="auto"/>
            <w:hideMark/>
          </w:tcPr>
          <w:p w14:paraId="529BCC58" w14:textId="77777777" w:rsidR="0080430D" w:rsidRPr="0080430D" w:rsidRDefault="0080430D" w:rsidP="0080430D">
            <w:pPr>
              <w:ind w:firstLine="0"/>
              <w:jc w:val="left"/>
              <w:rPr>
                <w:rFonts w:ascii="Segoe UI" w:hAnsi="Segoe UI" w:cs="Segoe UI"/>
                <w:color w:val="000000" w:themeColor="text1"/>
                <w:sz w:val="21"/>
                <w:szCs w:val="21"/>
                <w:lang w:val="en-US"/>
              </w:rPr>
            </w:pPr>
            <w:r w:rsidRPr="0080430D">
              <w:rPr>
                <w:rFonts w:ascii="Segoe UI" w:hAnsi="Segoe UI" w:cs="Segoe UI"/>
                <w:color w:val="000000" w:themeColor="text1"/>
                <w:sz w:val="21"/>
                <w:szCs w:val="21"/>
                <w:lang w:val="en-US"/>
              </w:rPr>
              <w:t xml:space="preserve">Valor </w:t>
            </w:r>
            <w:proofErr w:type="spellStart"/>
            <w:r w:rsidRPr="0080430D">
              <w:rPr>
                <w:rFonts w:ascii="Segoe UI" w:hAnsi="Segoe UI" w:cs="Segoe UI"/>
                <w:color w:val="000000" w:themeColor="text1"/>
                <w:sz w:val="21"/>
                <w:szCs w:val="21"/>
                <w:lang w:val="en-US"/>
              </w:rPr>
              <w:t>medido</w:t>
            </w:r>
            <w:proofErr w:type="spellEnd"/>
          </w:p>
        </w:tc>
        <w:tc>
          <w:tcPr>
            <w:tcW w:w="0" w:type="auto"/>
            <w:hideMark/>
          </w:tcPr>
          <w:p w14:paraId="3DFB2E93" w14:textId="77777777"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Número</w:t>
            </w:r>
            <w:proofErr w:type="spellEnd"/>
          </w:p>
        </w:tc>
      </w:tr>
      <w:tr w:rsidR="0080430D" w:rsidRPr="0080430D" w14:paraId="07108DB3" w14:textId="77777777" w:rsidTr="0080430D">
        <w:trPr>
          <w:jc w:val="center"/>
        </w:trPr>
        <w:tc>
          <w:tcPr>
            <w:tcW w:w="0" w:type="auto"/>
            <w:hideMark/>
          </w:tcPr>
          <w:p w14:paraId="118E749D" w14:textId="77777777"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NombreEstacion</w:t>
            </w:r>
            <w:proofErr w:type="spellEnd"/>
          </w:p>
        </w:tc>
        <w:tc>
          <w:tcPr>
            <w:tcW w:w="0" w:type="auto"/>
            <w:hideMark/>
          </w:tcPr>
          <w:p w14:paraId="211C585E" w14:textId="77777777" w:rsidR="0080430D" w:rsidRPr="0080430D" w:rsidRDefault="0080430D" w:rsidP="0080430D">
            <w:pPr>
              <w:ind w:firstLine="0"/>
              <w:jc w:val="left"/>
              <w:rPr>
                <w:rFonts w:ascii="Segoe UI" w:hAnsi="Segoe UI" w:cs="Segoe UI"/>
                <w:color w:val="000000" w:themeColor="text1"/>
                <w:sz w:val="21"/>
                <w:szCs w:val="21"/>
              </w:rPr>
            </w:pPr>
            <w:r w:rsidRPr="0080430D">
              <w:rPr>
                <w:rFonts w:ascii="Segoe UI" w:hAnsi="Segoe UI" w:cs="Segoe UI"/>
                <w:color w:val="000000" w:themeColor="text1"/>
                <w:sz w:val="21"/>
                <w:szCs w:val="21"/>
              </w:rPr>
              <w:t>Corresponde a la identificación de la estación dentro del catálogo de estaciones</w:t>
            </w:r>
          </w:p>
        </w:tc>
        <w:tc>
          <w:tcPr>
            <w:tcW w:w="0" w:type="auto"/>
            <w:hideMark/>
          </w:tcPr>
          <w:p w14:paraId="5776E3DE" w14:textId="686BC298"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Texto</w:t>
            </w:r>
            <w:proofErr w:type="spellEnd"/>
          </w:p>
        </w:tc>
      </w:tr>
      <w:tr w:rsidR="0080430D" w:rsidRPr="0080430D" w14:paraId="05CC2660" w14:textId="77777777" w:rsidTr="0080430D">
        <w:trPr>
          <w:jc w:val="center"/>
        </w:trPr>
        <w:tc>
          <w:tcPr>
            <w:tcW w:w="0" w:type="auto"/>
            <w:hideMark/>
          </w:tcPr>
          <w:p w14:paraId="2118BB89" w14:textId="77777777"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Departamento</w:t>
            </w:r>
            <w:proofErr w:type="spellEnd"/>
          </w:p>
        </w:tc>
        <w:tc>
          <w:tcPr>
            <w:tcW w:w="0" w:type="auto"/>
            <w:hideMark/>
          </w:tcPr>
          <w:p w14:paraId="4CDF3064" w14:textId="77777777" w:rsidR="0080430D" w:rsidRPr="0080430D" w:rsidRDefault="0080430D" w:rsidP="0080430D">
            <w:pPr>
              <w:ind w:firstLine="0"/>
              <w:jc w:val="left"/>
              <w:rPr>
                <w:rFonts w:ascii="Segoe UI" w:hAnsi="Segoe UI" w:cs="Segoe UI"/>
                <w:color w:val="000000" w:themeColor="text1"/>
                <w:sz w:val="21"/>
                <w:szCs w:val="21"/>
              </w:rPr>
            </w:pPr>
            <w:r w:rsidRPr="0080430D">
              <w:rPr>
                <w:rFonts w:ascii="Segoe UI" w:hAnsi="Segoe UI" w:cs="Segoe UI"/>
                <w:color w:val="000000" w:themeColor="text1"/>
                <w:sz w:val="21"/>
                <w:szCs w:val="21"/>
              </w:rPr>
              <w:t>Nombre del departamento donde se ubica la estación</w:t>
            </w:r>
          </w:p>
        </w:tc>
        <w:tc>
          <w:tcPr>
            <w:tcW w:w="0" w:type="auto"/>
            <w:hideMark/>
          </w:tcPr>
          <w:p w14:paraId="295039F5" w14:textId="314F782B"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Texto</w:t>
            </w:r>
            <w:proofErr w:type="spellEnd"/>
          </w:p>
        </w:tc>
      </w:tr>
      <w:tr w:rsidR="0080430D" w:rsidRPr="0080430D" w14:paraId="1351E511" w14:textId="77777777" w:rsidTr="0080430D">
        <w:trPr>
          <w:jc w:val="center"/>
        </w:trPr>
        <w:tc>
          <w:tcPr>
            <w:tcW w:w="0" w:type="auto"/>
            <w:hideMark/>
          </w:tcPr>
          <w:p w14:paraId="03E8F776" w14:textId="77777777" w:rsidR="0080430D" w:rsidRPr="0080430D" w:rsidRDefault="0080430D" w:rsidP="0080430D">
            <w:pPr>
              <w:ind w:firstLine="0"/>
              <w:jc w:val="left"/>
              <w:rPr>
                <w:rFonts w:ascii="Segoe UI" w:hAnsi="Segoe UI" w:cs="Segoe UI"/>
                <w:color w:val="000000" w:themeColor="text1"/>
                <w:sz w:val="21"/>
                <w:szCs w:val="21"/>
                <w:lang w:val="en-US"/>
              </w:rPr>
            </w:pPr>
            <w:r w:rsidRPr="0080430D">
              <w:rPr>
                <w:rFonts w:ascii="Segoe UI" w:hAnsi="Segoe UI" w:cs="Segoe UI"/>
                <w:color w:val="000000" w:themeColor="text1"/>
                <w:sz w:val="21"/>
                <w:szCs w:val="21"/>
                <w:lang w:val="en-US"/>
              </w:rPr>
              <w:t>Municipio</w:t>
            </w:r>
          </w:p>
        </w:tc>
        <w:tc>
          <w:tcPr>
            <w:tcW w:w="0" w:type="auto"/>
            <w:hideMark/>
          </w:tcPr>
          <w:p w14:paraId="1B6A2164" w14:textId="77777777" w:rsidR="0080430D" w:rsidRPr="0080430D" w:rsidRDefault="0080430D" w:rsidP="0080430D">
            <w:pPr>
              <w:ind w:firstLine="0"/>
              <w:jc w:val="left"/>
              <w:rPr>
                <w:rFonts w:ascii="Segoe UI" w:hAnsi="Segoe UI" w:cs="Segoe UI"/>
                <w:color w:val="000000" w:themeColor="text1"/>
                <w:sz w:val="21"/>
                <w:szCs w:val="21"/>
              </w:rPr>
            </w:pPr>
            <w:r w:rsidRPr="0080430D">
              <w:rPr>
                <w:rFonts w:ascii="Segoe UI" w:hAnsi="Segoe UI" w:cs="Segoe UI"/>
                <w:color w:val="000000" w:themeColor="text1"/>
                <w:sz w:val="21"/>
                <w:szCs w:val="21"/>
              </w:rPr>
              <w:t>Nombre del Municipio donde se localiza la estación</w:t>
            </w:r>
          </w:p>
        </w:tc>
        <w:tc>
          <w:tcPr>
            <w:tcW w:w="0" w:type="auto"/>
            <w:hideMark/>
          </w:tcPr>
          <w:p w14:paraId="518FC3A8" w14:textId="0D78ADC6"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Texto</w:t>
            </w:r>
            <w:proofErr w:type="spellEnd"/>
            <w:r w:rsidRPr="0080430D">
              <w:rPr>
                <w:rFonts w:ascii="Segoe UI" w:hAnsi="Segoe UI" w:cs="Segoe UI"/>
                <w:color w:val="000000" w:themeColor="text1"/>
                <w:sz w:val="21"/>
                <w:szCs w:val="21"/>
                <w:lang w:val="en-US"/>
              </w:rPr>
              <w:t xml:space="preserve"> </w:t>
            </w:r>
          </w:p>
        </w:tc>
      </w:tr>
      <w:tr w:rsidR="0080430D" w:rsidRPr="0080430D" w14:paraId="661FEE2E" w14:textId="77777777" w:rsidTr="0080430D">
        <w:trPr>
          <w:jc w:val="center"/>
        </w:trPr>
        <w:tc>
          <w:tcPr>
            <w:tcW w:w="0" w:type="auto"/>
            <w:hideMark/>
          </w:tcPr>
          <w:p w14:paraId="47CD7945" w14:textId="77777777"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ZonaHidrografica</w:t>
            </w:r>
            <w:proofErr w:type="spellEnd"/>
          </w:p>
        </w:tc>
        <w:tc>
          <w:tcPr>
            <w:tcW w:w="0" w:type="auto"/>
            <w:hideMark/>
          </w:tcPr>
          <w:p w14:paraId="30B21978" w14:textId="77777777" w:rsidR="0080430D" w:rsidRPr="0080430D" w:rsidRDefault="0080430D" w:rsidP="0080430D">
            <w:pPr>
              <w:ind w:firstLine="0"/>
              <w:jc w:val="left"/>
              <w:rPr>
                <w:rFonts w:ascii="Segoe UI" w:hAnsi="Segoe UI" w:cs="Segoe UI"/>
                <w:color w:val="000000" w:themeColor="text1"/>
                <w:sz w:val="21"/>
                <w:szCs w:val="21"/>
              </w:rPr>
            </w:pPr>
            <w:r w:rsidRPr="0080430D">
              <w:rPr>
                <w:rFonts w:ascii="Segoe UI" w:hAnsi="Segoe UI" w:cs="Segoe UI"/>
                <w:color w:val="000000" w:themeColor="text1"/>
                <w:sz w:val="21"/>
                <w:szCs w:val="21"/>
              </w:rPr>
              <w:t>Zona hidrográfica sobre la cual está ubicada la estación</w:t>
            </w:r>
          </w:p>
        </w:tc>
        <w:tc>
          <w:tcPr>
            <w:tcW w:w="0" w:type="auto"/>
            <w:hideMark/>
          </w:tcPr>
          <w:p w14:paraId="3B87DC6C" w14:textId="14502D14"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Texto</w:t>
            </w:r>
            <w:proofErr w:type="spellEnd"/>
            <w:r w:rsidRPr="0080430D">
              <w:rPr>
                <w:rFonts w:ascii="Segoe UI" w:hAnsi="Segoe UI" w:cs="Segoe UI"/>
                <w:color w:val="000000" w:themeColor="text1"/>
                <w:sz w:val="21"/>
                <w:szCs w:val="21"/>
                <w:lang w:val="en-US"/>
              </w:rPr>
              <w:t xml:space="preserve"> </w:t>
            </w:r>
          </w:p>
        </w:tc>
      </w:tr>
      <w:tr w:rsidR="0080430D" w:rsidRPr="0080430D" w14:paraId="6E1B8221" w14:textId="77777777" w:rsidTr="0080430D">
        <w:trPr>
          <w:jc w:val="center"/>
        </w:trPr>
        <w:tc>
          <w:tcPr>
            <w:tcW w:w="0" w:type="auto"/>
            <w:hideMark/>
          </w:tcPr>
          <w:p w14:paraId="72013778" w14:textId="77777777"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Latitud</w:t>
            </w:r>
            <w:proofErr w:type="spellEnd"/>
          </w:p>
        </w:tc>
        <w:tc>
          <w:tcPr>
            <w:tcW w:w="0" w:type="auto"/>
            <w:hideMark/>
          </w:tcPr>
          <w:p w14:paraId="33B9F1DA" w14:textId="77777777" w:rsidR="0080430D" w:rsidRPr="0080430D" w:rsidRDefault="0080430D" w:rsidP="0080430D">
            <w:pPr>
              <w:ind w:firstLine="0"/>
              <w:jc w:val="left"/>
              <w:rPr>
                <w:rFonts w:ascii="Segoe UI" w:hAnsi="Segoe UI" w:cs="Segoe UI"/>
                <w:color w:val="000000" w:themeColor="text1"/>
                <w:sz w:val="21"/>
                <w:szCs w:val="21"/>
              </w:rPr>
            </w:pPr>
            <w:r w:rsidRPr="0080430D">
              <w:rPr>
                <w:rFonts w:ascii="Segoe UI" w:hAnsi="Segoe UI" w:cs="Segoe UI"/>
                <w:color w:val="000000" w:themeColor="text1"/>
                <w:sz w:val="21"/>
                <w:szCs w:val="21"/>
              </w:rPr>
              <w:t>Corresponde a la latitud en la cual se ubica la estación</w:t>
            </w:r>
          </w:p>
        </w:tc>
        <w:tc>
          <w:tcPr>
            <w:tcW w:w="0" w:type="auto"/>
            <w:hideMark/>
          </w:tcPr>
          <w:p w14:paraId="7F800A63" w14:textId="77777777"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Número</w:t>
            </w:r>
            <w:proofErr w:type="spellEnd"/>
          </w:p>
        </w:tc>
      </w:tr>
      <w:tr w:rsidR="0080430D" w:rsidRPr="0080430D" w14:paraId="14D104C6" w14:textId="77777777" w:rsidTr="0080430D">
        <w:trPr>
          <w:jc w:val="center"/>
        </w:trPr>
        <w:tc>
          <w:tcPr>
            <w:tcW w:w="0" w:type="auto"/>
            <w:hideMark/>
          </w:tcPr>
          <w:p w14:paraId="305C2A18" w14:textId="77777777"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Longitud</w:t>
            </w:r>
            <w:proofErr w:type="spellEnd"/>
          </w:p>
        </w:tc>
        <w:tc>
          <w:tcPr>
            <w:tcW w:w="0" w:type="auto"/>
            <w:hideMark/>
          </w:tcPr>
          <w:p w14:paraId="5AC7A92B" w14:textId="77777777" w:rsidR="0080430D" w:rsidRPr="0080430D" w:rsidRDefault="0080430D" w:rsidP="0080430D">
            <w:pPr>
              <w:ind w:firstLine="0"/>
              <w:jc w:val="left"/>
              <w:rPr>
                <w:rFonts w:ascii="Segoe UI" w:hAnsi="Segoe UI" w:cs="Segoe UI"/>
                <w:color w:val="000000" w:themeColor="text1"/>
                <w:sz w:val="21"/>
                <w:szCs w:val="21"/>
              </w:rPr>
            </w:pPr>
            <w:r w:rsidRPr="0080430D">
              <w:rPr>
                <w:rFonts w:ascii="Segoe UI" w:hAnsi="Segoe UI" w:cs="Segoe UI"/>
                <w:color w:val="000000" w:themeColor="text1"/>
                <w:sz w:val="21"/>
                <w:szCs w:val="21"/>
              </w:rPr>
              <w:t>Corresponde a la longitud en la cual se ubica la estación</w:t>
            </w:r>
          </w:p>
        </w:tc>
        <w:tc>
          <w:tcPr>
            <w:tcW w:w="0" w:type="auto"/>
            <w:hideMark/>
          </w:tcPr>
          <w:p w14:paraId="38B1B748" w14:textId="77777777"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Número</w:t>
            </w:r>
            <w:proofErr w:type="spellEnd"/>
          </w:p>
        </w:tc>
      </w:tr>
      <w:tr w:rsidR="0080430D" w:rsidRPr="0080430D" w14:paraId="7A00C2BB" w14:textId="77777777" w:rsidTr="0080430D">
        <w:trPr>
          <w:jc w:val="center"/>
        </w:trPr>
        <w:tc>
          <w:tcPr>
            <w:tcW w:w="0" w:type="auto"/>
            <w:hideMark/>
          </w:tcPr>
          <w:p w14:paraId="31B0DB93" w14:textId="77777777"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DescripcionSensor</w:t>
            </w:r>
            <w:proofErr w:type="spellEnd"/>
          </w:p>
        </w:tc>
        <w:tc>
          <w:tcPr>
            <w:tcW w:w="0" w:type="auto"/>
            <w:hideMark/>
          </w:tcPr>
          <w:p w14:paraId="68E4605B" w14:textId="77777777"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Precipitación</w:t>
            </w:r>
            <w:proofErr w:type="spellEnd"/>
          </w:p>
        </w:tc>
        <w:tc>
          <w:tcPr>
            <w:tcW w:w="0" w:type="auto"/>
            <w:hideMark/>
          </w:tcPr>
          <w:p w14:paraId="1C51679D" w14:textId="5FE4E91F"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Texto</w:t>
            </w:r>
            <w:proofErr w:type="spellEnd"/>
          </w:p>
        </w:tc>
      </w:tr>
      <w:tr w:rsidR="0080430D" w:rsidRPr="0080430D" w14:paraId="505B3D8E" w14:textId="77777777" w:rsidTr="0080430D">
        <w:trPr>
          <w:jc w:val="center"/>
        </w:trPr>
        <w:tc>
          <w:tcPr>
            <w:tcW w:w="0" w:type="auto"/>
            <w:hideMark/>
          </w:tcPr>
          <w:p w14:paraId="0A3B71D4" w14:textId="77777777"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UnidadMedida</w:t>
            </w:r>
            <w:proofErr w:type="spellEnd"/>
          </w:p>
        </w:tc>
        <w:tc>
          <w:tcPr>
            <w:tcW w:w="0" w:type="auto"/>
            <w:hideMark/>
          </w:tcPr>
          <w:p w14:paraId="258A8917" w14:textId="77777777" w:rsidR="0080430D" w:rsidRPr="0080430D" w:rsidRDefault="0080430D" w:rsidP="0080430D">
            <w:pPr>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Milímetros</w:t>
            </w:r>
            <w:proofErr w:type="spellEnd"/>
          </w:p>
        </w:tc>
        <w:tc>
          <w:tcPr>
            <w:tcW w:w="0" w:type="auto"/>
            <w:hideMark/>
          </w:tcPr>
          <w:p w14:paraId="4EB9FE3D" w14:textId="12DC19EE" w:rsidR="0080430D" w:rsidRPr="0080430D" w:rsidRDefault="0080430D" w:rsidP="00AE6E43">
            <w:pPr>
              <w:keepNext/>
              <w:ind w:firstLine="0"/>
              <w:jc w:val="left"/>
              <w:rPr>
                <w:rFonts w:ascii="Segoe UI" w:hAnsi="Segoe UI" w:cs="Segoe UI"/>
                <w:color w:val="000000" w:themeColor="text1"/>
                <w:sz w:val="21"/>
                <w:szCs w:val="21"/>
                <w:lang w:val="en-US"/>
              </w:rPr>
            </w:pPr>
            <w:proofErr w:type="spellStart"/>
            <w:r w:rsidRPr="0080430D">
              <w:rPr>
                <w:rFonts w:ascii="Segoe UI" w:hAnsi="Segoe UI" w:cs="Segoe UI"/>
                <w:color w:val="000000" w:themeColor="text1"/>
                <w:sz w:val="21"/>
                <w:szCs w:val="21"/>
                <w:lang w:val="en-US"/>
              </w:rPr>
              <w:t>Texto</w:t>
            </w:r>
            <w:proofErr w:type="spellEnd"/>
          </w:p>
        </w:tc>
      </w:tr>
    </w:tbl>
    <w:p w14:paraId="5D543EB1" w14:textId="20C5F508" w:rsidR="00445CD3" w:rsidRDefault="00AE6E43" w:rsidP="00AE6E43">
      <w:pPr>
        <w:pStyle w:val="Descripcin"/>
        <w:jc w:val="center"/>
      </w:pPr>
      <w:bookmarkStart w:id="42" w:name="_Toc167742173"/>
      <w:r>
        <w:t xml:space="preserve">Tabla </w:t>
      </w:r>
      <w:r>
        <w:fldChar w:fldCharType="begin"/>
      </w:r>
      <w:r>
        <w:instrText xml:space="preserve"> SEQ Tabla \* ARABIC </w:instrText>
      </w:r>
      <w:r>
        <w:fldChar w:fldCharType="separate"/>
      </w:r>
      <w:r w:rsidR="00101BC0">
        <w:rPr>
          <w:noProof/>
        </w:rPr>
        <w:t>1</w:t>
      </w:r>
      <w:r>
        <w:fldChar w:fldCharType="end"/>
      </w:r>
      <w:r>
        <w:t>. Des</w:t>
      </w:r>
      <w:r w:rsidR="006A1D62">
        <w:t>c</w:t>
      </w:r>
      <w:r>
        <w:t xml:space="preserve">ripción de columnas del </w:t>
      </w:r>
      <w:proofErr w:type="spellStart"/>
      <w:r>
        <w:t>dataset</w:t>
      </w:r>
      <w:proofErr w:type="spellEnd"/>
      <w:r>
        <w:t xml:space="preserve"> de precipitaciones.</w:t>
      </w:r>
      <w:bookmarkEnd w:id="42"/>
    </w:p>
    <w:p w14:paraId="66F7EDDE" w14:textId="77777777" w:rsidR="00985C5E" w:rsidRPr="00985C5E" w:rsidRDefault="00985C5E" w:rsidP="00985C5E"/>
    <w:p w14:paraId="334D296F" w14:textId="1D1EFD0C" w:rsidR="00EC0C43" w:rsidRDefault="00853C80" w:rsidP="00445CD3">
      <w:r>
        <w:t xml:space="preserve">Este </w:t>
      </w:r>
      <w:proofErr w:type="spellStart"/>
      <w:r>
        <w:t>dataset</w:t>
      </w:r>
      <w:proofErr w:type="spellEnd"/>
      <w:r>
        <w:t xml:space="preserve"> es accesible de manera </w:t>
      </w:r>
      <w:r w:rsidR="00A95D62">
        <w:t>pública</w:t>
      </w:r>
      <w:r>
        <w:t xml:space="preserve"> y puede descargarse </w:t>
      </w:r>
      <w:r w:rsidRPr="00D12F6E">
        <w:t>toda</w:t>
      </w:r>
      <w:r>
        <w:t xml:space="preserve"> su información desde la página oficial directamente (no recomendado,</w:t>
      </w:r>
      <w:r w:rsidR="00D11231">
        <w:t xml:space="preserve"> la conexión es inestable por lo cual </w:t>
      </w:r>
      <w:r>
        <w:t>falla</w:t>
      </w:r>
      <w:r w:rsidR="00D11231">
        <w:t xml:space="preserve"> </w:t>
      </w:r>
      <w:r w:rsidR="008C66E2">
        <w:t>fácilmente</w:t>
      </w:r>
      <w:r>
        <w:t xml:space="preserve">), consumiendo su API (se encuentran muchas inconsistencias y demoras en las peticiones), la mejor manera es haciendo </w:t>
      </w:r>
      <w:proofErr w:type="spellStart"/>
      <w:r>
        <w:t>Queries</w:t>
      </w:r>
      <w:proofErr w:type="spellEnd"/>
      <w:r w:rsidR="00985C5E">
        <w:t xml:space="preserve"> con las herramientas</w:t>
      </w:r>
      <w:r>
        <w:t xml:space="preserve"> de las que ellos disponen </w:t>
      </w:r>
      <w:r w:rsidR="008C66E2">
        <w:t>directamente</w:t>
      </w:r>
      <w:r>
        <w:t xml:space="preserve"> en el portal, </w:t>
      </w:r>
      <w:r w:rsidR="00A014E1">
        <w:t xml:space="preserve">que </w:t>
      </w:r>
      <w:r w:rsidR="008C66E2">
        <w:t>permiten hacer los distintos filtros que sean necesarios para delimitar el problema</w:t>
      </w:r>
      <w:r w:rsidR="0080605F">
        <w:t xml:space="preserve"> y descargar el </w:t>
      </w:r>
      <w:proofErr w:type="spellStart"/>
      <w:r w:rsidR="0080605F">
        <w:t>dataset</w:t>
      </w:r>
      <w:proofErr w:type="spellEnd"/>
      <w:r w:rsidR="00EE1144">
        <w:t>. L</w:t>
      </w:r>
      <w:r w:rsidR="0070341A">
        <w:t>os archivos pueden ser adquiridos en formato JSON o CSV</w:t>
      </w:r>
      <w:r w:rsidR="0080605F">
        <w:t>.</w:t>
      </w:r>
    </w:p>
    <w:p w14:paraId="0507555D" w14:textId="77777777" w:rsidR="0080605F" w:rsidRDefault="0080605F" w:rsidP="00445CD3"/>
    <w:p w14:paraId="267F724D" w14:textId="4E3DD7BF" w:rsidR="00147BF1" w:rsidRDefault="00445CD3" w:rsidP="00774443">
      <w:r w:rsidRPr="00445CD3">
        <w:t>Para el caso energético hay métricas disponibles desde el 2000 hasta la actualidad</w:t>
      </w:r>
      <w:r w:rsidR="00B76AC3">
        <w:t xml:space="preserve">, que incluyen las </w:t>
      </w:r>
      <w:r w:rsidRPr="00445CD3">
        <w:t>variaci</w:t>
      </w:r>
      <w:r w:rsidR="00B76AC3">
        <w:t xml:space="preserve">ones </w:t>
      </w:r>
      <w:r w:rsidRPr="00445CD3">
        <w:t xml:space="preserve">de los precios de oferta y demanda, </w:t>
      </w:r>
      <w:r w:rsidR="00203469">
        <w:t>volumen útil de los embalses, vertimientos</w:t>
      </w:r>
      <w:r w:rsidR="00EC77CC">
        <w:t xml:space="preserve"> entre otros</w:t>
      </w:r>
      <w:r w:rsidRPr="00445CD3">
        <w:t xml:space="preserve">. Estos datos se encuentran en el sitio web de </w:t>
      </w:r>
      <w:hyperlink r:id="rId25" w:history="1">
        <w:r w:rsidRPr="00445CD3">
          <w:rPr>
            <w:rStyle w:val="Hipervnculo"/>
          </w:rPr>
          <w:t>XM</w:t>
        </w:r>
      </w:hyperlink>
      <w:r w:rsidRPr="00445CD3">
        <w:t xml:space="preserve"> y </w:t>
      </w:r>
      <w:hyperlink r:id="rId26" w:history="1">
        <w:r w:rsidRPr="00445CD3">
          <w:rPr>
            <w:rStyle w:val="Hipervnculo"/>
          </w:rPr>
          <w:t>ido.xm.com.co/ido/</w:t>
        </w:r>
        <w:proofErr w:type="spellStart"/>
        <w:r w:rsidRPr="00445CD3">
          <w:rPr>
            <w:rStyle w:val="Hipervnculo"/>
          </w:rPr>
          <w:t>SitePages</w:t>
        </w:r>
        <w:proofErr w:type="spellEnd"/>
        <w:r w:rsidRPr="00445CD3">
          <w:rPr>
            <w:rStyle w:val="Hipervnculo"/>
          </w:rPr>
          <w:t>/</w:t>
        </w:r>
        <w:proofErr w:type="spellStart"/>
        <w:r w:rsidRPr="00445CD3">
          <w:rPr>
            <w:rStyle w:val="Hipervnculo"/>
          </w:rPr>
          <w:t>hidrologia.aspx?q</w:t>
        </w:r>
        <w:proofErr w:type="spellEnd"/>
        <w:r w:rsidRPr="00445CD3">
          <w:rPr>
            <w:rStyle w:val="Hipervnculo"/>
          </w:rPr>
          <w:t>=reservas</w:t>
        </w:r>
      </w:hyperlink>
      <w:r w:rsidR="00EC77CC">
        <w:t xml:space="preserve"> además de que cuentan con una librería de Python</w:t>
      </w:r>
      <w:r w:rsidR="00A95D62">
        <w:t xml:space="preserve"> (</w:t>
      </w:r>
      <w:proofErr w:type="spellStart"/>
      <w:r>
        <w:fldChar w:fldCharType="begin"/>
      </w:r>
      <w:r>
        <w:instrText>HYPERLINK "https://pypi.org/project/pydataxm/"</w:instrText>
      </w:r>
      <w:r>
        <w:fldChar w:fldCharType="separate"/>
      </w:r>
      <w:r w:rsidR="00A95D62" w:rsidRPr="005D40AA">
        <w:rPr>
          <w:rStyle w:val="Hipervnculo"/>
        </w:rPr>
        <w:t>Pydataxm</w:t>
      </w:r>
      <w:proofErr w:type="spellEnd"/>
      <w:r>
        <w:rPr>
          <w:rStyle w:val="Hipervnculo"/>
        </w:rPr>
        <w:fldChar w:fldCharType="end"/>
      </w:r>
      <w:r w:rsidR="00A95D62">
        <w:t>)</w:t>
      </w:r>
      <w:r w:rsidR="00EC77CC">
        <w:t xml:space="preserve"> </w:t>
      </w:r>
      <w:r w:rsidR="00A95D62">
        <w:t xml:space="preserve">la cual es </w:t>
      </w:r>
      <w:r w:rsidR="00EC77CC">
        <w:t xml:space="preserve">bastante útil </w:t>
      </w:r>
      <w:r w:rsidR="00A95D62">
        <w:t>y</w:t>
      </w:r>
      <w:r w:rsidR="00EC77CC">
        <w:t xml:space="preserve"> permite</w:t>
      </w:r>
      <w:r w:rsidR="00D868E9">
        <w:t xml:space="preserve"> obtener todas estas variables </w:t>
      </w:r>
      <w:r w:rsidR="00A95D62">
        <w:t xml:space="preserve">de una manera más fácil y </w:t>
      </w:r>
      <w:r w:rsidR="00D37778">
        <w:t>rápida ya que no necesita ninguna capa de autenticación, solo algo de conocimiento básico de programación</w:t>
      </w:r>
      <w:r w:rsidR="008A47DF">
        <w:t>. La cantidad aproximada de registros para un periodo de</w:t>
      </w:r>
      <w:r w:rsidR="00B820D2">
        <w:t xml:space="preserve"> </w:t>
      </w:r>
      <w:proofErr w:type="gramStart"/>
      <w:r w:rsidR="00B820D2">
        <w:t>4</w:t>
      </w:r>
      <w:r w:rsidR="008A47DF">
        <w:t xml:space="preserve"> </w:t>
      </w:r>
      <w:r w:rsidR="003020C4">
        <w:t xml:space="preserve"> años</w:t>
      </w:r>
      <w:proofErr w:type="gramEnd"/>
      <w:r w:rsidR="003020C4">
        <w:t xml:space="preserve"> es de </w:t>
      </w:r>
      <w:r w:rsidR="00B820D2">
        <w:t>1460</w:t>
      </w:r>
      <w:r w:rsidR="00A81A90">
        <w:t>. A</w:t>
      </w:r>
      <w:r w:rsidR="003020C4">
        <w:t xml:space="preserve"> </w:t>
      </w:r>
      <w:r w:rsidR="006E55A6">
        <w:t>continuación,</w:t>
      </w:r>
      <w:r w:rsidR="00A81A90">
        <w:t xml:space="preserve"> se listan las tablas</w:t>
      </w:r>
      <w:r w:rsidR="00531009">
        <w:t xml:space="preserve"> que describen las variables que se van a consumir de estas API</w:t>
      </w:r>
      <w:r w:rsidR="004765BF">
        <w:t>, las cuales corresponden al volumen útil y el precio</w:t>
      </w:r>
      <w:r w:rsidR="00D37778">
        <w:t>.</w:t>
      </w:r>
    </w:p>
    <w:p w14:paraId="11954EE8" w14:textId="77777777" w:rsidR="004765BF" w:rsidRDefault="004765BF" w:rsidP="00445CD3"/>
    <w:tbl>
      <w:tblPr>
        <w:tblStyle w:val="Tablaconcuadrcula1clara"/>
        <w:tblW w:w="8995" w:type="dxa"/>
        <w:tblLook w:val="04A0" w:firstRow="1" w:lastRow="0" w:firstColumn="1" w:lastColumn="0" w:noHBand="0" w:noVBand="1"/>
      </w:tblPr>
      <w:tblGrid>
        <w:gridCol w:w="2121"/>
        <w:gridCol w:w="4984"/>
        <w:gridCol w:w="1890"/>
      </w:tblGrid>
      <w:tr w:rsidR="00C80E27" w14:paraId="1818F5FF" w14:textId="77777777" w:rsidTr="007744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D5143AD" w14:textId="77777777" w:rsidR="00B9644E" w:rsidRPr="00774443" w:rsidRDefault="00B9644E" w:rsidP="00774443">
            <w:pPr>
              <w:ind w:firstLine="0"/>
              <w:jc w:val="center"/>
              <w:rPr>
                <w:rFonts w:ascii="Segoe UI" w:hAnsi="Segoe UI" w:cs="Segoe UI"/>
                <w:color w:val="000000" w:themeColor="text1"/>
                <w:sz w:val="20"/>
                <w:szCs w:val="20"/>
              </w:rPr>
            </w:pPr>
            <w:r w:rsidRPr="00774443">
              <w:rPr>
                <w:rFonts w:ascii="Segoe UI" w:hAnsi="Segoe UI" w:cs="Segoe UI"/>
                <w:color w:val="000000" w:themeColor="text1"/>
                <w:sz w:val="20"/>
                <w:szCs w:val="20"/>
              </w:rPr>
              <w:t>Nombre de Columna</w:t>
            </w:r>
          </w:p>
        </w:tc>
        <w:tc>
          <w:tcPr>
            <w:tcW w:w="4984" w:type="dxa"/>
            <w:shd w:val="clear" w:color="auto" w:fill="auto"/>
            <w:hideMark/>
          </w:tcPr>
          <w:p w14:paraId="519E1166" w14:textId="77777777" w:rsidR="00B9644E" w:rsidRPr="00774443" w:rsidRDefault="00B9644E" w:rsidP="00774443">
            <w:pPr>
              <w:ind w:firstLine="0"/>
              <w:jc w:val="center"/>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themeColor="text1"/>
                <w:sz w:val="20"/>
                <w:szCs w:val="20"/>
              </w:rPr>
            </w:pPr>
            <w:r w:rsidRPr="00774443">
              <w:rPr>
                <w:rFonts w:ascii="Segoe UI" w:hAnsi="Segoe UI" w:cs="Segoe UI"/>
                <w:color w:val="000000" w:themeColor="text1"/>
                <w:sz w:val="20"/>
                <w:szCs w:val="20"/>
              </w:rPr>
              <w:t>Descripción</w:t>
            </w:r>
          </w:p>
        </w:tc>
        <w:tc>
          <w:tcPr>
            <w:tcW w:w="1890" w:type="dxa"/>
            <w:shd w:val="clear" w:color="auto" w:fill="auto"/>
            <w:hideMark/>
          </w:tcPr>
          <w:p w14:paraId="380E4FD2" w14:textId="77777777" w:rsidR="00B9644E" w:rsidRPr="00774443" w:rsidRDefault="00B9644E" w:rsidP="00774443">
            <w:pPr>
              <w:ind w:firstLine="0"/>
              <w:jc w:val="center"/>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themeColor="text1"/>
                <w:sz w:val="20"/>
                <w:szCs w:val="20"/>
              </w:rPr>
            </w:pPr>
            <w:r w:rsidRPr="00774443">
              <w:rPr>
                <w:rFonts w:ascii="Segoe UI" w:hAnsi="Segoe UI" w:cs="Segoe UI"/>
                <w:color w:val="000000" w:themeColor="text1"/>
                <w:sz w:val="20"/>
                <w:szCs w:val="20"/>
              </w:rPr>
              <w:t>Tipo de Datos</w:t>
            </w:r>
          </w:p>
        </w:tc>
      </w:tr>
      <w:tr w:rsidR="00C80E27" w14:paraId="6F87D519" w14:textId="77777777" w:rsidTr="00774443">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0A1EECA" w14:textId="77777777" w:rsidR="00B9644E" w:rsidRPr="00774443" w:rsidRDefault="00B9644E" w:rsidP="00774443">
            <w:pPr>
              <w:ind w:firstLine="0"/>
              <w:jc w:val="center"/>
              <w:rPr>
                <w:rFonts w:ascii="Segoe UI" w:hAnsi="Segoe UI" w:cs="Segoe UI"/>
                <w:b w:val="0"/>
                <w:bCs w:val="0"/>
                <w:color w:val="000000" w:themeColor="text1"/>
                <w:sz w:val="20"/>
                <w:szCs w:val="20"/>
              </w:rPr>
            </w:pPr>
            <w:proofErr w:type="spellStart"/>
            <w:r w:rsidRPr="00774443">
              <w:rPr>
                <w:rFonts w:ascii="Segoe UI" w:hAnsi="Segoe UI" w:cs="Segoe UI"/>
                <w:color w:val="000000" w:themeColor="text1"/>
                <w:sz w:val="20"/>
                <w:szCs w:val="20"/>
              </w:rPr>
              <w:t>MetricId</w:t>
            </w:r>
            <w:proofErr w:type="spellEnd"/>
          </w:p>
        </w:tc>
        <w:tc>
          <w:tcPr>
            <w:tcW w:w="4984" w:type="dxa"/>
            <w:shd w:val="clear" w:color="auto" w:fill="auto"/>
            <w:hideMark/>
          </w:tcPr>
          <w:p w14:paraId="2F5262DF" w14:textId="328378F6" w:rsidR="00B9644E" w:rsidRPr="00774443" w:rsidRDefault="00B9644E"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0"/>
                <w:szCs w:val="20"/>
              </w:rPr>
            </w:pPr>
            <w:r w:rsidRPr="00774443">
              <w:rPr>
                <w:rFonts w:ascii="Segoe UI" w:hAnsi="Segoe UI" w:cs="Segoe UI"/>
                <w:color w:val="000000" w:themeColor="text1"/>
                <w:sz w:val="20"/>
                <w:szCs w:val="20"/>
              </w:rPr>
              <w:t>119, 133</w:t>
            </w:r>
            <w:r w:rsidR="001E0E8D" w:rsidRPr="00774443">
              <w:rPr>
                <w:rFonts w:ascii="Segoe UI" w:hAnsi="Segoe UI" w:cs="Segoe UI"/>
                <w:color w:val="000000" w:themeColor="text1"/>
                <w:sz w:val="20"/>
                <w:szCs w:val="20"/>
              </w:rPr>
              <w:t xml:space="preserve"> (Id de 2 tipos de </w:t>
            </w:r>
            <w:r w:rsidR="008714BA" w:rsidRPr="00774443">
              <w:rPr>
                <w:rFonts w:ascii="Segoe UI" w:hAnsi="Segoe UI" w:cs="Segoe UI"/>
                <w:color w:val="000000" w:themeColor="text1"/>
                <w:sz w:val="20"/>
                <w:szCs w:val="20"/>
              </w:rPr>
              <w:t>métrica primera con filtro sistema y la segunda para filtrar embalses</w:t>
            </w:r>
            <w:r w:rsidR="001E0E8D" w:rsidRPr="00774443">
              <w:rPr>
                <w:rFonts w:ascii="Segoe UI" w:hAnsi="Segoe UI" w:cs="Segoe UI"/>
                <w:color w:val="000000" w:themeColor="text1"/>
                <w:sz w:val="20"/>
                <w:szCs w:val="20"/>
              </w:rPr>
              <w:t>)</w:t>
            </w:r>
          </w:p>
        </w:tc>
        <w:tc>
          <w:tcPr>
            <w:tcW w:w="1890" w:type="dxa"/>
            <w:shd w:val="clear" w:color="auto" w:fill="auto"/>
            <w:hideMark/>
          </w:tcPr>
          <w:p w14:paraId="06A7D44A" w14:textId="77777777" w:rsidR="00B9644E" w:rsidRPr="00774443" w:rsidRDefault="00B9644E"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0"/>
                <w:szCs w:val="20"/>
              </w:rPr>
            </w:pPr>
            <w:r w:rsidRPr="00774443">
              <w:rPr>
                <w:rFonts w:ascii="Segoe UI" w:hAnsi="Segoe UI" w:cs="Segoe UI"/>
                <w:color w:val="000000" w:themeColor="text1"/>
                <w:sz w:val="20"/>
                <w:szCs w:val="20"/>
              </w:rPr>
              <w:t>Número</w:t>
            </w:r>
          </w:p>
        </w:tc>
      </w:tr>
      <w:tr w:rsidR="00C80E27" w14:paraId="40468304" w14:textId="77777777" w:rsidTr="00774443">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9072574" w14:textId="77777777" w:rsidR="00B9644E" w:rsidRPr="00774443" w:rsidRDefault="00B9644E" w:rsidP="00774443">
            <w:pPr>
              <w:ind w:firstLine="0"/>
              <w:jc w:val="center"/>
              <w:rPr>
                <w:rFonts w:ascii="Segoe UI" w:hAnsi="Segoe UI" w:cs="Segoe UI"/>
                <w:color w:val="000000" w:themeColor="text1"/>
                <w:sz w:val="20"/>
                <w:szCs w:val="20"/>
              </w:rPr>
            </w:pPr>
            <w:proofErr w:type="spellStart"/>
            <w:r w:rsidRPr="00774443">
              <w:rPr>
                <w:rFonts w:ascii="Segoe UI" w:hAnsi="Segoe UI" w:cs="Segoe UI"/>
                <w:color w:val="000000" w:themeColor="text1"/>
                <w:sz w:val="20"/>
                <w:szCs w:val="20"/>
              </w:rPr>
              <w:t>MetricName</w:t>
            </w:r>
            <w:proofErr w:type="spellEnd"/>
          </w:p>
        </w:tc>
        <w:tc>
          <w:tcPr>
            <w:tcW w:w="4984" w:type="dxa"/>
            <w:shd w:val="clear" w:color="auto" w:fill="auto"/>
            <w:hideMark/>
          </w:tcPr>
          <w:p w14:paraId="3234B945" w14:textId="070E4A24" w:rsidR="00B9644E" w:rsidRPr="00774443" w:rsidRDefault="00B9644E"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0"/>
                <w:szCs w:val="20"/>
              </w:rPr>
            </w:pPr>
            <w:proofErr w:type="spellStart"/>
            <w:r w:rsidRPr="00774443">
              <w:rPr>
                <w:rFonts w:ascii="Segoe UI" w:hAnsi="Segoe UI" w:cs="Segoe UI"/>
                <w:color w:val="000000" w:themeColor="text1"/>
                <w:sz w:val="20"/>
                <w:szCs w:val="20"/>
              </w:rPr>
              <w:t>VoluUtilDiarEner</w:t>
            </w:r>
            <w:proofErr w:type="spellEnd"/>
            <w:r w:rsidR="008714BA" w:rsidRPr="00774443">
              <w:rPr>
                <w:rFonts w:ascii="Segoe UI" w:hAnsi="Segoe UI" w:cs="Segoe UI"/>
                <w:color w:val="000000" w:themeColor="text1"/>
                <w:sz w:val="20"/>
                <w:szCs w:val="20"/>
              </w:rPr>
              <w:t xml:space="preserve"> (Esta es la cantidad en KWh del volumen útil diario de energía disponible diariamente por sistema o embalse)</w:t>
            </w:r>
          </w:p>
        </w:tc>
        <w:tc>
          <w:tcPr>
            <w:tcW w:w="1890" w:type="dxa"/>
            <w:shd w:val="clear" w:color="auto" w:fill="auto"/>
            <w:hideMark/>
          </w:tcPr>
          <w:p w14:paraId="2BB455A6" w14:textId="77777777" w:rsidR="00B9644E" w:rsidRPr="00774443" w:rsidRDefault="00B9644E"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0"/>
                <w:szCs w:val="20"/>
              </w:rPr>
            </w:pPr>
            <w:r w:rsidRPr="00774443">
              <w:rPr>
                <w:rFonts w:ascii="Segoe UI" w:hAnsi="Segoe UI" w:cs="Segoe UI"/>
                <w:color w:val="000000" w:themeColor="text1"/>
                <w:sz w:val="20"/>
                <w:szCs w:val="20"/>
              </w:rPr>
              <w:t>Texto simple</w:t>
            </w:r>
          </w:p>
        </w:tc>
      </w:tr>
      <w:tr w:rsidR="00C80E27" w14:paraId="1B38D5F6" w14:textId="77777777" w:rsidTr="00774443">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C1D15C1" w14:textId="77777777" w:rsidR="00B9644E" w:rsidRPr="00774443" w:rsidRDefault="00B9644E" w:rsidP="00774443">
            <w:pPr>
              <w:ind w:firstLine="0"/>
              <w:jc w:val="center"/>
              <w:rPr>
                <w:rFonts w:ascii="Segoe UI" w:hAnsi="Segoe UI" w:cs="Segoe UI"/>
                <w:color w:val="000000" w:themeColor="text1"/>
                <w:sz w:val="20"/>
                <w:szCs w:val="20"/>
              </w:rPr>
            </w:pPr>
            <w:proofErr w:type="spellStart"/>
            <w:r w:rsidRPr="00774443">
              <w:rPr>
                <w:rFonts w:ascii="Segoe UI" w:hAnsi="Segoe UI" w:cs="Segoe UI"/>
                <w:color w:val="000000" w:themeColor="text1"/>
                <w:sz w:val="20"/>
                <w:szCs w:val="20"/>
              </w:rPr>
              <w:t>Entity</w:t>
            </w:r>
            <w:proofErr w:type="spellEnd"/>
          </w:p>
        </w:tc>
        <w:tc>
          <w:tcPr>
            <w:tcW w:w="4984" w:type="dxa"/>
            <w:shd w:val="clear" w:color="auto" w:fill="auto"/>
            <w:hideMark/>
          </w:tcPr>
          <w:p w14:paraId="32D87D22" w14:textId="6E89E821" w:rsidR="00B9644E" w:rsidRPr="00774443" w:rsidRDefault="00B9644E"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0"/>
                <w:szCs w:val="20"/>
              </w:rPr>
            </w:pPr>
            <w:r w:rsidRPr="00774443">
              <w:rPr>
                <w:rFonts w:ascii="Segoe UI" w:hAnsi="Segoe UI" w:cs="Segoe UI"/>
                <w:color w:val="000000" w:themeColor="text1"/>
                <w:sz w:val="20"/>
                <w:szCs w:val="20"/>
              </w:rPr>
              <w:t>Sistema, Embalse</w:t>
            </w:r>
            <w:r w:rsidR="008A2D81" w:rsidRPr="00774443">
              <w:rPr>
                <w:rFonts w:ascii="Segoe UI" w:hAnsi="Segoe UI" w:cs="Segoe UI"/>
                <w:color w:val="000000" w:themeColor="text1"/>
                <w:sz w:val="20"/>
                <w:szCs w:val="20"/>
              </w:rPr>
              <w:t xml:space="preserve"> (Como se puede obtener el </w:t>
            </w:r>
            <w:proofErr w:type="spellStart"/>
            <w:r w:rsidR="008A2D81" w:rsidRPr="00774443">
              <w:rPr>
                <w:rFonts w:ascii="Segoe UI" w:hAnsi="Segoe UI" w:cs="Segoe UI"/>
                <w:color w:val="000000" w:themeColor="text1"/>
                <w:sz w:val="20"/>
                <w:szCs w:val="20"/>
              </w:rPr>
              <w:t>dataset</w:t>
            </w:r>
            <w:proofErr w:type="spellEnd"/>
            <w:r w:rsidR="008A2D81" w:rsidRPr="00774443">
              <w:rPr>
                <w:rFonts w:ascii="Segoe UI" w:hAnsi="Segoe UI" w:cs="Segoe UI"/>
                <w:color w:val="000000" w:themeColor="text1"/>
                <w:sz w:val="20"/>
                <w:szCs w:val="20"/>
              </w:rPr>
              <w:t xml:space="preserve"> segmentado por sistema o embalse)</w:t>
            </w:r>
          </w:p>
        </w:tc>
        <w:tc>
          <w:tcPr>
            <w:tcW w:w="1890" w:type="dxa"/>
            <w:shd w:val="clear" w:color="auto" w:fill="auto"/>
            <w:hideMark/>
          </w:tcPr>
          <w:p w14:paraId="36454A1C" w14:textId="77777777" w:rsidR="00B9644E" w:rsidRPr="00774443" w:rsidRDefault="00B9644E"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0"/>
                <w:szCs w:val="20"/>
              </w:rPr>
            </w:pPr>
            <w:r w:rsidRPr="00774443">
              <w:rPr>
                <w:rFonts w:ascii="Segoe UI" w:hAnsi="Segoe UI" w:cs="Segoe UI"/>
                <w:color w:val="000000" w:themeColor="text1"/>
                <w:sz w:val="20"/>
                <w:szCs w:val="20"/>
              </w:rPr>
              <w:t>Texto simple</w:t>
            </w:r>
          </w:p>
        </w:tc>
      </w:tr>
      <w:tr w:rsidR="00C80E27" w14:paraId="7BC3C6B2" w14:textId="77777777" w:rsidTr="00774443">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E750446" w14:textId="77777777" w:rsidR="00B9644E" w:rsidRPr="00774443" w:rsidRDefault="00B9644E" w:rsidP="00774443">
            <w:pPr>
              <w:ind w:firstLine="0"/>
              <w:jc w:val="center"/>
              <w:rPr>
                <w:rFonts w:ascii="Segoe UI" w:hAnsi="Segoe UI" w:cs="Segoe UI"/>
                <w:color w:val="000000" w:themeColor="text1"/>
                <w:sz w:val="20"/>
                <w:szCs w:val="20"/>
              </w:rPr>
            </w:pPr>
            <w:proofErr w:type="spellStart"/>
            <w:r w:rsidRPr="00774443">
              <w:rPr>
                <w:rFonts w:ascii="Segoe UI" w:hAnsi="Segoe UI" w:cs="Segoe UI"/>
                <w:color w:val="000000" w:themeColor="text1"/>
                <w:sz w:val="20"/>
                <w:szCs w:val="20"/>
              </w:rPr>
              <w:t>MaxDays</w:t>
            </w:r>
            <w:proofErr w:type="spellEnd"/>
          </w:p>
        </w:tc>
        <w:tc>
          <w:tcPr>
            <w:tcW w:w="4984" w:type="dxa"/>
            <w:shd w:val="clear" w:color="auto" w:fill="auto"/>
            <w:hideMark/>
          </w:tcPr>
          <w:p w14:paraId="1A31DD54" w14:textId="3566E268" w:rsidR="00B9644E" w:rsidRPr="00774443" w:rsidRDefault="00B9644E"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0"/>
                <w:szCs w:val="20"/>
              </w:rPr>
            </w:pPr>
            <w:r w:rsidRPr="00774443">
              <w:rPr>
                <w:rFonts w:ascii="Segoe UI" w:hAnsi="Segoe UI" w:cs="Segoe UI"/>
                <w:color w:val="000000" w:themeColor="text1"/>
                <w:sz w:val="20"/>
                <w:szCs w:val="20"/>
              </w:rPr>
              <w:t>31</w:t>
            </w:r>
            <w:r w:rsidR="008A2D81" w:rsidRPr="00774443">
              <w:rPr>
                <w:rFonts w:ascii="Segoe UI" w:hAnsi="Segoe UI" w:cs="Segoe UI"/>
                <w:color w:val="000000" w:themeColor="text1"/>
                <w:sz w:val="20"/>
                <w:szCs w:val="20"/>
              </w:rPr>
              <w:t xml:space="preserve"> (días máximos por petición)</w:t>
            </w:r>
          </w:p>
        </w:tc>
        <w:tc>
          <w:tcPr>
            <w:tcW w:w="1890" w:type="dxa"/>
            <w:shd w:val="clear" w:color="auto" w:fill="auto"/>
            <w:hideMark/>
          </w:tcPr>
          <w:p w14:paraId="0604A893" w14:textId="77777777" w:rsidR="00B9644E" w:rsidRPr="00774443" w:rsidRDefault="00B9644E"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0"/>
                <w:szCs w:val="20"/>
              </w:rPr>
            </w:pPr>
            <w:r w:rsidRPr="00774443">
              <w:rPr>
                <w:rFonts w:ascii="Segoe UI" w:hAnsi="Segoe UI" w:cs="Segoe UI"/>
                <w:color w:val="000000" w:themeColor="text1"/>
                <w:sz w:val="20"/>
                <w:szCs w:val="20"/>
              </w:rPr>
              <w:t>Número</w:t>
            </w:r>
          </w:p>
        </w:tc>
      </w:tr>
      <w:tr w:rsidR="00C80E27" w14:paraId="1380411A" w14:textId="77777777" w:rsidTr="00774443">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20AA9CD1" w14:textId="77777777" w:rsidR="00B9644E" w:rsidRPr="00774443" w:rsidRDefault="00B9644E" w:rsidP="00774443">
            <w:pPr>
              <w:ind w:firstLine="0"/>
              <w:jc w:val="center"/>
              <w:rPr>
                <w:rFonts w:ascii="Segoe UI" w:hAnsi="Segoe UI" w:cs="Segoe UI"/>
                <w:color w:val="000000" w:themeColor="text1"/>
                <w:sz w:val="20"/>
                <w:szCs w:val="20"/>
              </w:rPr>
            </w:pPr>
            <w:proofErr w:type="spellStart"/>
            <w:r w:rsidRPr="00774443">
              <w:rPr>
                <w:rFonts w:ascii="Segoe UI" w:hAnsi="Segoe UI" w:cs="Segoe UI"/>
                <w:color w:val="000000" w:themeColor="text1"/>
                <w:sz w:val="20"/>
                <w:szCs w:val="20"/>
              </w:rPr>
              <w:t>Type</w:t>
            </w:r>
            <w:proofErr w:type="spellEnd"/>
          </w:p>
        </w:tc>
        <w:tc>
          <w:tcPr>
            <w:tcW w:w="4984" w:type="dxa"/>
            <w:shd w:val="clear" w:color="auto" w:fill="auto"/>
            <w:hideMark/>
          </w:tcPr>
          <w:p w14:paraId="4C4EC508" w14:textId="1CA74F60" w:rsidR="00B9644E" w:rsidRPr="00774443" w:rsidRDefault="00B9644E"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0"/>
                <w:szCs w:val="20"/>
              </w:rPr>
            </w:pPr>
            <w:proofErr w:type="spellStart"/>
            <w:r w:rsidRPr="00774443">
              <w:rPr>
                <w:rFonts w:ascii="Segoe UI" w:hAnsi="Segoe UI" w:cs="Segoe UI"/>
                <w:color w:val="000000" w:themeColor="text1"/>
                <w:sz w:val="20"/>
                <w:szCs w:val="20"/>
              </w:rPr>
              <w:t>DailyEntities</w:t>
            </w:r>
            <w:proofErr w:type="spellEnd"/>
            <w:r w:rsidR="006F7EC9" w:rsidRPr="00774443">
              <w:rPr>
                <w:rFonts w:ascii="Segoe UI" w:hAnsi="Segoe UI" w:cs="Segoe UI"/>
                <w:color w:val="000000" w:themeColor="text1"/>
                <w:sz w:val="20"/>
                <w:szCs w:val="20"/>
              </w:rPr>
              <w:t xml:space="preserve"> (Generalmente puede ser </w:t>
            </w:r>
            <w:r w:rsidR="00461399" w:rsidRPr="00774443">
              <w:rPr>
                <w:rFonts w:ascii="Segoe UI" w:hAnsi="Segoe UI" w:cs="Segoe UI"/>
                <w:color w:val="000000" w:themeColor="text1"/>
                <w:sz w:val="20"/>
                <w:szCs w:val="20"/>
              </w:rPr>
              <w:t>con</w:t>
            </w:r>
            <w:r w:rsidR="006F7EC9" w:rsidRPr="00774443">
              <w:rPr>
                <w:rFonts w:ascii="Segoe UI" w:hAnsi="Segoe UI" w:cs="Segoe UI"/>
                <w:color w:val="000000" w:themeColor="text1"/>
                <w:sz w:val="20"/>
                <w:szCs w:val="20"/>
              </w:rPr>
              <w:t xml:space="preserve"> base diaria o por horas)</w:t>
            </w:r>
          </w:p>
        </w:tc>
        <w:tc>
          <w:tcPr>
            <w:tcW w:w="1890" w:type="dxa"/>
            <w:shd w:val="clear" w:color="auto" w:fill="auto"/>
            <w:hideMark/>
          </w:tcPr>
          <w:p w14:paraId="04E9AC36" w14:textId="77777777" w:rsidR="00B9644E" w:rsidRPr="00774443" w:rsidRDefault="00B9644E"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0"/>
                <w:szCs w:val="20"/>
              </w:rPr>
            </w:pPr>
            <w:r w:rsidRPr="00774443">
              <w:rPr>
                <w:rFonts w:ascii="Segoe UI" w:hAnsi="Segoe UI" w:cs="Segoe UI"/>
                <w:color w:val="000000" w:themeColor="text1"/>
                <w:sz w:val="20"/>
                <w:szCs w:val="20"/>
              </w:rPr>
              <w:t>Texto simple</w:t>
            </w:r>
          </w:p>
        </w:tc>
      </w:tr>
      <w:tr w:rsidR="00C80E27" w14:paraId="4565B3C6" w14:textId="77777777" w:rsidTr="00774443">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A4E3FBD" w14:textId="77777777" w:rsidR="00B9644E" w:rsidRPr="00774443" w:rsidRDefault="00B9644E" w:rsidP="00774443">
            <w:pPr>
              <w:ind w:firstLine="0"/>
              <w:jc w:val="center"/>
              <w:rPr>
                <w:rFonts w:ascii="Segoe UI" w:hAnsi="Segoe UI" w:cs="Segoe UI"/>
                <w:color w:val="000000" w:themeColor="text1"/>
                <w:sz w:val="20"/>
                <w:szCs w:val="20"/>
              </w:rPr>
            </w:pPr>
            <w:proofErr w:type="spellStart"/>
            <w:r w:rsidRPr="00774443">
              <w:rPr>
                <w:rFonts w:ascii="Segoe UI" w:hAnsi="Segoe UI" w:cs="Segoe UI"/>
                <w:color w:val="000000" w:themeColor="text1"/>
                <w:sz w:val="20"/>
                <w:szCs w:val="20"/>
              </w:rPr>
              <w:t>Url</w:t>
            </w:r>
            <w:proofErr w:type="spellEnd"/>
          </w:p>
        </w:tc>
        <w:tc>
          <w:tcPr>
            <w:tcW w:w="4984" w:type="dxa"/>
            <w:shd w:val="clear" w:color="auto" w:fill="auto"/>
            <w:hideMark/>
          </w:tcPr>
          <w:p w14:paraId="66EFFF76" w14:textId="4DF9BA12" w:rsidR="00B9644E" w:rsidRPr="00774443" w:rsidRDefault="00000000"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0"/>
                <w:szCs w:val="20"/>
              </w:rPr>
            </w:pPr>
            <w:hyperlink r:id="rId27" w:history="1">
              <w:r w:rsidR="00A8750D" w:rsidRPr="00774443">
                <w:rPr>
                  <w:rStyle w:val="Hipervnculo"/>
                  <w:rFonts w:ascii="Segoe UI" w:hAnsi="Segoe UI" w:cs="Segoe UI"/>
                  <w:sz w:val="20"/>
                  <w:szCs w:val="20"/>
                  <w:bdr w:val="single" w:sz="2" w:space="0" w:color="E3E3E3" w:frame="1"/>
                </w:rPr>
                <w:t>http://servapibi.xm.com.co/daily</w:t>
              </w:r>
            </w:hyperlink>
            <w:r w:rsidR="006F7EC9" w:rsidRPr="00774443">
              <w:rPr>
                <w:rFonts w:ascii="Segoe UI" w:hAnsi="Segoe UI" w:cs="Segoe UI"/>
                <w:color w:val="000000" w:themeColor="text1"/>
                <w:sz w:val="20"/>
                <w:szCs w:val="20"/>
                <w:bdr w:val="single" w:sz="2" w:space="0" w:color="E3E3E3" w:frame="1"/>
              </w:rPr>
              <w:t xml:space="preserve"> (URL a la cual se pueden hacer las peticiones directamente)</w:t>
            </w:r>
          </w:p>
        </w:tc>
        <w:tc>
          <w:tcPr>
            <w:tcW w:w="1890" w:type="dxa"/>
            <w:shd w:val="clear" w:color="auto" w:fill="auto"/>
            <w:hideMark/>
          </w:tcPr>
          <w:p w14:paraId="20284EDA" w14:textId="77777777" w:rsidR="00B9644E" w:rsidRPr="00774443" w:rsidRDefault="00B9644E"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0"/>
                <w:szCs w:val="20"/>
              </w:rPr>
            </w:pPr>
            <w:r w:rsidRPr="00774443">
              <w:rPr>
                <w:rFonts w:ascii="Segoe UI" w:hAnsi="Segoe UI" w:cs="Segoe UI"/>
                <w:color w:val="000000" w:themeColor="text1"/>
                <w:sz w:val="20"/>
                <w:szCs w:val="20"/>
              </w:rPr>
              <w:t>Texto simple</w:t>
            </w:r>
          </w:p>
        </w:tc>
      </w:tr>
      <w:tr w:rsidR="00C80E27" w14:paraId="7003EAB0" w14:textId="77777777" w:rsidTr="00774443">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9AE7DB5" w14:textId="77777777" w:rsidR="00B9644E" w:rsidRPr="00774443" w:rsidRDefault="00B9644E" w:rsidP="00774443">
            <w:pPr>
              <w:ind w:firstLine="0"/>
              <w:jc w:val="center"/>
              <w:rPr>
                <w:rFonts w:ascii="Segoe UI" w:hAnsi="Segoe UI" w:cs="Segoe UI"/>
                <w:color w:val="000000" w:themeColor="text1"/>
                <w:sz w:val="20"/>
                <w:szCs w:val="20"/>
              </w:rPr>
            </w:pPr>
            <w:proofErr w:type="spellStart"/>
            <w:r w:rsidRPr="00774443">
              <w:rPr>
                <w:rFonts w:ascii="Segoe UI" w:hAnsi="Segoe UI" w:cs="Segoe UI"/>
                <w:color w:val="000000" w:themeColor="text1"/>
                <w:sz w:val="20"/>
                <w:szCs w:val="20"/>
              </w:rPr>
              <w:t>Filter</w:t>
            </w:r>
            <w:proofErr w:type="spellEnd"/>
          </w:p>
        </w:tc>
        <w:tc>
          <w:tcPr>
            <w:tcW w:w="4984" w:type="dxa"/>
            <w:shd w:val="clear" w:color="auto" w:fill="auto"/>
            <w:hideMark/>
          </w:tcPr>
          <w:p w14:paraId="66196D3B" w14:textId="51EC9BC5" w:rsidR="00B9644E" w:rsidRPr="00774443" w:rsidRDefault="00B9644E"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0"/>
                <w:szCs w:val="20"/>
              </w:rPr>
            </w:pPr>
            <w:r w:rsidRPr="00774443">
              <w:rPr>
                <w:rFonts w:ascii="Segoe UI" w:hAnsi="Segoe UI" w:cs="Segoe UI"/>
                <w:color w:val="000000" w:themeColor="text1"/>
                <w:sz w:val="20"/>
                <w:szCs w:val="20"/>
              </w:rPr>
              <w:t>No aplica, Nombre Embalse</w:t>
            </w:r>
            <w:r w:rsidR="006F7EC9" w:rsidRPr="00774443">
              <w:rPr>
                <w:rFonts w:ascii="Segoe UI" w:hAnsi="Segoe UI" w:cs="Segoe UI"/>
                <w:color w:val="000000" w:themeColor="text1"/>
                <w:sz w:val="20"/>
                <w:szCs w:val="20"/>
              </w:rPr>
              <w:t xml:space="preserve"> (Filtro que se pueden aplicar dependiendo del </w:t>
            </w:r>
            <w:proofErr w:type="spellStart"/>
            <w:r w:rsidR="006F7EC9" w:rsidRPr="00774443">
              <w:rPr>
                <w:rFonts w:ascii="Segoe UI" w:hAnsi="Segoe UI" w:cs="Segoe UI"/>
                <w:color w:val="000000" w:themeColor="text1"/>
                <w:sz w:val="20"/>
                <w:szCs w:val="20"/>
              </w:rPr>
              <w:t>Metric</w:t>
            </w:r>
            <w:r w:rsidR="00724B21" w:rsidRPr="00774443">
              <w:rPr>
                <w:rFonts w:ascii="Segoe UI" w:hAnsi="Segoe UI" w:cs="Segoe UI"/>
                <w:color w:val="000000" w:themeColor="text1"/>
                <w:sz w:val="20"/>
                <w:szCs w:val="20"/>
              </w:rPr>
              <w:t>Id</w:t>
            </w:r>
            <w:proofErr w:type="spellEnd"/>
            <w:r w:rsidR="00724B21" w:rsidRPr="00774443">
              <w:rPr>
                <w:rFonts w:ascii="Segoe UI" w:hAnsi="Segoe UI" w:cs="Segoe UI"/>
                <w:color w:val="000000" w:themeColor="text1"/>
                <w:sz w:val="20"/>
                <w:szCs w:val="20"/>
              </w:rPr>
              <w:t xml:space="preserve"> o</w:t>
            </w:r>
            <w:r w:rsidR="00A70869" w:rsidRPr="00774443">
              <w:rPr>
                <w:rFonts w:ascii="Segoe UI" w:hAnsi="Segoe UI" w:cs="Segoe UI"/>
                <w:color w:val="000000" w:themeColor="text1"/>
                <w:sz w:val="20"/>
                <w:szCs w:val="20"/>
              </w:rPr>
              <w:t xml:space="preserve"> el </w:t>
            </w:r>
            <w:proofErr w:type="spellStart"/>
            <w:r w:rsidR="00A70869" w:rsidRPr="00774443">
              <w:rPr>
                <w:rFonts w:ascii="Segoe UI" w:hAnsi="Segoe UI" w:cs="Segoe UI"/>
                <w:color w:val="000000" w:themeColor="text1"/>
                <w:sz w:val="20"/>
                <w:szCs w:val="20"/>
              </w:rPr>
              <w:t>Entity</w:t>
            </w:r>
            <w:proofErr w:type="spellEnd"/>
            <w:r w:rsidR="006F7EC9" w:rsidRPr="00774443">
              <w:rPr>
                <w:rFonts w:ascii="Segoe UI" w:hAnsi="Segoe UI" w:cs="Segoe UI"/>
                <w:color w:val="000000" w:themeColor="text1"/>
                <w:sz w:val="20"/>
                <w:szCs w:val="20"/>
              </w:rPr>
              <w:t>)</w:t>
            </w:r>
          </w:p>
        </w:tc>
        <w:tc>
          <w:tcPr>
            <w:tcW w:w="1890" w:type="dxa"/>
            <w:shd w:val="clear" w:color="auto" w:fill="auto"/>
            <w:hideMark/>
          </w:tcPr>
          <w:p w14:paraId="78806086" w14:textId="77777777" w:rsidR="00B9644E" w:rsidRPr="00774443" w:rsidRDefault="00B9644E"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0"/>
                <w:szCs w:val="20"/>
              </w:rPr>
            </w:pPr>
            <w:r w:rsidRPr="00774443">
              <w:rPr>
                <w:rFonts w:ascii="Segoe UI" w:hAnsi="Segoe UI" w:cs="Segoe UI"/>
                <w:color w:val="000000" w:themeColor="text1"/>
                <w:sz w:val="20"/>
                <w:szCs w:val="20"/>
              </w:rPr>
              <w:t>Texto simple</w:t>
            </w:r>
          </w:p>
        </w:tc>
      </w:tr>
      <w:tr w:rsidR="00C80E27" w14:paraId="5476791D" w14:textId="77777777" w:rsidTr="00774443">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14F656F" w14:textId="77777777" w:rsidR="00B9644E" w:rsidRPr="00774443" w:rsidRDefault="00B9644E" w:rsidP="00774443">
            <w:pPr>
              <w:ind w:firstLine="0"/>
              <w:jc w:val="center"/>
              <w:rPr>
                <w:rFonts w:ascii="Segoe UI" w:hAnsi="Segoe UI" w:cs="Segoe UI"/>
                <w:color w:val="000000" w:themeColor="text1"/>
                <w:sz w:val="20"/>
                <w:szCs w:val="20"/>
              </w:rPr>
            </w:pPr>
            <w:proofErr w:type="spellStart"/>
            <w:r w:rsidRPr="00774443">
              <w:rPr>
                <w:rFonts w:ascii="Segoe UI" w:hAnsi="Segoe UI" w:cs="Segoe UI"/>
                <w:color w:val="000000" w:themeColor="text1"/>
                <w:sz w:val="20"/>
                <w:szCs w:val="20"/>
              </w:rPr>
              <w:t>MetricUnits</w:t>
            </w:r>
            <w:proofErr w:type="spellEnd"/>
          </w:p>
        </w:tc>
        <w:tc>
          <w:tcPr>
            <w:tcW w:w="4984" w:type="dxa"/>
            <w:shd w:val="clear" w:color="auto" w:fill="auto"/>
            <w:hideMark/>
          </w:tcPr>
          <w:p w14:paraId="3DF34B23" w14:textId="1C8E4623" w:rsidR="00B9644E" w:rsidRPr="00774443" w:rsidRDefault="00B9644E"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0"/>
                <w:szCs w:val="20"/>
              </w:rPr>
            </w:pPr>
            <w:r w:rsidRPr="00774443">
              <w:rPr>
                <w:rFonts w:ascii="Segoe UI" w:hAnsi="Segoe UI" w:cs="Segoe UI"/>
                <w:color w:val="000000" w:themeColor="text1"/>
                <w:sz w:val="20"/>
                <w:szCs w:val="20"/>
              </w:rPr>
              <w:t>kWh</w:t>
            </w:r>
            <w:r w:rsidR="00A70869" w:rsidRPr="00774443">
              <w:rPr>
                <w:rFonts w:ascii="Segoe UI" w:hAnsi="Segoe UI" w:cs="Segoe UI"/>
                <w:color w:val="000000" w:themeColor="text1"/>
                <w:sz w:val="20"/>
                <w:szCs w:val="20"/>
              </w:rPr>
              <w:t xml:space="preserve"> (Las unidades en las cuales se va a representar la variable principal, en este caso </w:t>
            </w:r>
            <w:proofErr w:type="spellStart"/>
            <w:r w:rsidR="00A70869" w:rsidRPr="00774443">
              <w:rPr>
                <w:rFonts w:ascii="Segoe UI" w:hAnsi="Segoe UI" w:cs="Segoe UI"/>
                <w:color w:val="000000" w:themeColor="text1"/>
                <w:sz w:val="20"/>
                <w:szCs w:val="20"/>
              </w:rPr>
              <w:t>VoluUtilDiarEner</w:t>
            </w:r>
            <w:proofErr w:type="spellEnd"/>
            <w:r w:rsidR="00A70869" w:rsidRPr="00774443">
              <w:rPr>
                <w:rFonts w:ascii="Segoe UI" w:hAnsi="Segoe UI" w:cs="Segoe UI"/>
                <w:color w:val="000000" w:themeColor="text1"/>
                <w:sz w:val="20"/>
                <w:szCs w:val="20"/>
              </w:rPr>
              <w:t>)</w:t>
            </w:r>
          </w:p>
        </w:tc>
        <w:tc>
          <w:tcPr>
            <w:tcW w:w="1890" w:type="dxa"/>
            <w:shd w:val="clear" w:color="auto" w:fill="auto"/>
            <w:hideMark/>
          </w:tcPr>
          <w:p w14:paraId="39964233" w14:textId="77777777" w:rsidR="00B9644E" w:rsidRPr="00774443" w:rsidRDefault="00B9644E"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0"/>
                <w:szCs w:val="20"/>
              </w:rPr>
            </w:pPr>
            <w:r w:rsidRPr="00774443">
              <w:rPr>
                <w:rFonts w:ascii="Segoe UI" w:hAnsi="Segoe UI" w:cs="Segoe UI"/>
                <w:color w:val="000000" w:themeColor="text1"/>
                <w:sz w:val="20"/>
                <w:szCs w:val="20"/>
              </w:rPr>
              <w:t>Texto simple</w:t>
            </w:r>
          </w:p>
        </w:tc>
      </w:tr>
      <w:tr w:rsidR="00C80E27" w14:paraId="0C82CF22" w14:textId="77777777" w:rsidTr="00774443">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0113E86" w14:textId="77777777" w:rsidR="00B9644E" w:rsidRPr="00774443" w:rsidRDefault="00B9644E" w:rsidP="00774443">
            <w:pPr>
              <w:ind w:firstLine="0"/>
              <w:jc w:val="center"/>
              <w:rPr>
                <w:rFonts w:ascii="Segoe UI" w:hAnsi="Segoe UI" w:cs="Segoe UI"/>
                <w:color w:val="000000" w:themeColor="text1"/>
                <w:sz w:val="20"/>
                <w:szCs w:val="20"/>
              </w:rPr>
            </w:pPr>
            <w:proofErr w:type="spellStart"/>
            <w:r w:rsidRPr="00774443">
              <w:rPr>
                <w:rFonts w:ascii="Segoe UI" w:hAnsi="Segoe UI" w:cs="Segoe UI"/>
                <w:color w:val="000000" w:themeColor="text1"/>
                <w:sz w:val="20"/>
                <w:szCs w:val="20"/>
              </w:rPr>
              <w:t>MetricDescription</w:t>
            </w:r>
            <w:proofErr w:type="spellEnd"/>
          </w:p>
        </w:tc>
        <w:tc>
          <w:tcPr>
            <w:tcW w:w="4984" w:type="dxa"/>
            <w:shd w:val="clear" w:color="auto" w:fill="auto"/>
            <w:hideMark/>
          </w:tcPr>
          <w:p w14:paraId="10989797" w14:textId="0BAD6CD8" w:rsidR="00B9644E" w:rsidRPr="00774443" w:rsidRDefault="00B9644E"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0"/>
                <w:szCs w:val="20"/>
              </w:rPr>
            </w:pPr>
            <w:r w:rsidRPr="00774443">
              <w:rPr>
                <w:rFonts w:ascii="Segoe UI" w:hAnsi="Segoe UI" w:cs="Segoe UI"/>
                <w:color w:val="000000" w:themeColor="text1"/>
                <w:sz w:val="20"/>
                <w:szCs w:val="20"/>
              </w:rPr>
              <w:t>Volumen almacenado por encima del Nivel Mínimo</w:t>
            </w:r>
            <w:r w:rsidR="002D4E86" w:rsidRPr="00774443">
              <w:rPr>
                <w:rFonts w:ascii="Segoe UI" w:hAnsi="Segoe UI" w:cs="Segoe UI"/>
                <w:color w:val="000000" w:themeColor="text1"/>
                <w:sz w:val="20"/>
                <w:szCs w:val="20"/>
              </w:rPr>
              <w:t xml:space="preserve"> útil</w:t>
            </w:r>
          </w:p>
        </w:tc>
        <w:tc>
          <w:tcPr>
            <w:tcW w:w="1890" w:type="dxa"/>
            <w:shd w:val="clear" w:color="auto" w:fill="auto"/>
            <w:hideMark/>
          </w:tcPr>
          <w:p w14:paraId="48FC2777" w14:textId="77777777" w:rsidR="00B9644E" w:rsidRPr="00774443" w:rsidRDefault="00B9644E" w:rsidP="00774443">
            <w:pPr>
              <w:keepNext/>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0"/>
                <w:szCs w:val="20"/>
              </w:rPr>
            </w:pPr>
            <w:r w:rsidRPr="00774443">
              <w:rPr>
                <w:rFonts w:ascii="Segoe UI" w:hAnsi="Segoe UI" w:cs="Segoe UI"/>
                <w:color w:val="000000" w:themeColor="text1"/>
                <w:sz w:val="20"/>
                <w:szCs w:val="20"/>
              </w:rPr>
              <w:t>Texto simple</w:t>
            </w:r>
          </w:p>
        </w:tc>
      </w:tr>
    </w:tbl>
    <w:p w14:paraId="59B568C6" w14:textId="6579F294" w:rsidR="00445CD3" w:rsidRPr="00445CD3" w:rsidRDefault="006E55A6" w:rsidP="006E55A6">
      <w:pPr>
        <w:pStyle w:val="Descripcin"/>
        <w:jc w:val="center"/>
      </w:pPr>
      <w:bookmarkStart w:id="43" w:name="_Toc167742174"/>
      <w:r>
        <w:t xml:space="preserve">Tabla </w:t>
      </w:r>
      <w:r>
        <w:fldChar w:fldCharType="begin"/>
      </w:r>
      <w:r>
        <w:instrText xml:space="preserve"> SEQ Tabla \* ARABIC </w:instrText>
      </w:r>
      <w:r>
        <w:fldChar w:fldCharType="separate"/>
      </w:r>
      <w:r w:rsidR="00101BC0">
        <w:rPr>
          <w:noProof/>
        </w:rPr>
        <w:t>2</w:t>
      </w:r>
      <w:r>
        <w:fldChar w:fldCharType="end"/>
      </w:r>
      <w:r>
        <w:t xml:space="preserve">. </w:t>
      </w:r>
      <w:r w:rsidRPr="00373E7A">
        <w:t xml:space="preserve">Variables para Volumen </w:t>
      </w:r>
      <w:r w:rsidR="004765BF" w:rsidRPr="00373E7A">
        <w:t>útil</w:t>
      </w:r>
      <w:r w:rsidRPr="00373E7A">
        <w:t xml:space="preserve"> de embalses.</w:t>
      </w:r>
      <w:bookmarkEnd w:id="43"/>
    </w:p>
    <w:p w14:paraId="49646627" w14:textId="77777777" w:rsidR="004765BF" w:rsidRDefault="004765BF" w:rsidP="004765BF"/>
    <w:tbl>
      <w:tblPr>
        <w:tblStyle w:val="Tablaconcuadrcula1clara"/>
        <w:tblW w:w="8995" w:type="dxa"/>
        <w:jc w:val="center"/>
        <w:tblLook w:val="04A0" w:firstRow="1" w:lastRow="0" w:firstColumn="1" w:lastColumn="0" w:noHBand="0" w:noVBand="1"/>
      </w:tblPr>
      <w:tblGrid>
        <w:gridCol w:w="2151"/>
        <w:gridCol w:w="4954"/>
        <w:gridCol w:w="1890"/>
      </w:tblGrid>
      <w:tr w:rsidR="00877EB5" w:rsidRPr="006A3E55" w14:paraId="7496FF6F" w14:textId="77777777" w:rsidTr="004263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4CA77B" w14:textId="77777777" w:rsidR="00877EB5" w:rsidRPr="006A3E55" w:rsidRDefault="00877EB5" w:rsidP="00774443">
            <w:pPr>
              <w:ind w:firstLine="0"/>
              <w:jc w:val="center"/>
              <w:rPr>
                <w:rFonts w:ascii="Segoe UI" w:hAnsi="Segoe UI" w:cs="Segoe UI"/>
                <w:color w:val="000000" w:themeColor="text1"/>
                <w:sz w:val="21"/>
                <w:szCs w:val="21"/>
              </w:rPr>
            </w:pPr>
            <w:r w:rsidRPr="00AB5318">
              <w:rPr>
                <w:rFonts w:ascii="Segoe UI" w:hAnsi="Segoe UI" w:cs="Segoe UI"/>
                <w:color w:val="000000" w:themeColor="text1"/>
                <w:sz w:val="21"/>
                <w:szCs w:val="21"/>
              </w:rPr>
              <w:t>Nombre de Columna</w:t>
            </w:r>
          </w:p>
        </w:tc>
        <w:tc>
          <w:tcPr>
            <w:tcW w:w="4954" w:type="dxa"/>
            <w:hideMark/>
          </w:tcPr>
          <w:p w14:paraId="1FC1E178" w14:textId="77777777" w:rsidR="00877EB5" w:rsidRPr="00AB5318" w:rsidRDefault="00877EB5" w:rsidP="00774443">
            <w:pPr>
              <w:ind w:firstLine="0"/>
              <w:jc w:val="center"/>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AB5318">
              <w:rPr>
                <w:rFonts w:ascii="Segoe UI" w:hAnsi="Segoe UI" w:cs="Segoe UI"/>
                <w:color w:val="000000" w:themeColor="text1"/>
                <w:sz w:val="21"/>
                <w:szCs w:val="21"/>
              </w:rPr>
              <w:t>Descripción</w:t>
            </w:r>
          </w:p>
        </w:tc>
        <w:tc>
          <w:tcPr>
            <w:tcW w:w="1890" w:type="dxa"/>
            <w:hideMark/>
          </w:tcPr>
          <w:p w14:paraId="6BF36C84" w14:textId="77777777" w:rsidR="00877EB5" w:rsidRPr="00AB5318" w:rsidRDefault="00877EB5" w:rsidP="00774443">
            <w:pPr>
              <w:ind w:firstLine="0"/>
              <w:jc w:val="center"/>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AB5318">
              <w:rPr>
                <w:rFonts w:ascii="Segoe UI" w:hAnsi="Segoe UI" w:cs="Segoe UI"/>
                <w:color w:val="000000" w:themeColor="text1"/>
                <w:sz w:val="21"/>
                <w:szCs w:val="21"/>
              </w:rPr>
              <w:t>Tipo de Datos</w:t>
            </w:r>
          </w:p>
        </w:tc>
      </w:tr>
      <w:tr w:rsidR="00877EB5" w:rsidRPr="006A3E55" w14:paraId="37FC3500" w14:textId="77777777" w:rsidTr="00426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D22C59" w14:textId="77777777" w:rsidR="00877EB5" w:rsidRPr="006A3E55" w:rsidRDefault="00877EB5" w:rsidP="00774443">
            <w:pPr>
              <w:ind w:firstLine="0"/>
              <w:jc w:val="center"/>
              <w:rPr>
                <w:rFonts w:ascii="Segoe UI" w:hAnsi="Segoe UI" w:cs="Segoe UI"/>
                <w:b w:val="0"/>
                <w:color w:val="000000" w:themeColor="text1"/>
                <w:sz w:val="21"/>
                <w:szCs w:val="21"/>
              </w:rPr>
            </w:pPr>
            <w:proofErr w:type="spellStart"/>
            <w:r w:rsidRPr="006A3E55">
              <w:rPr>
                <w:rFonts w:ascii="Segoe UI" w:hAnsi="Segoe UI" w:cs="Segoe UI"/>
                <w:color w:val="000000" w:themeColor="text1"/>
                <w:sz w:val="21"/>
                <w:szCs w:val="21"/>
              </w:rPr>
              <w:t>MetricId</w:t>
            </w:r>
            <w:proofErr w:type="spellEnd"/>
          </w:p>
        </w:tc>
        <w:tc>
          <w:tcPr>
            <w:tcW w:w="4954" w:type="dxa"/>
            <w:hideMark/>
          </w:tcPr>
          <w:p w14:paraId="1CFC493F" w14:textId="6D174979" w:rsidR="00877EB5" w:rsidRPr="006A3E55" w:rsidRDefault="00877EB5"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6A3E55">
              <w:rPr>
                <w:rFonts w:ascii="Segoe UI" w:hAnsi="Segoe UI" w:cs="Segoe UI"/>
                <w:color w:val="000000" w:themeColor="text1"/>
                <w:sz w:val="21"/>
                <w:szCs w:val="21"/>
              </w:rPr>
              <w:t>160</w:t>
            </w:r>
            <w:r w:rsidR="00461399">
              <w:rPr>
                <w:rFonts w:ascii="Segoe UI" w:hAnsi="Segoe UI" w:cs="Segoe UI"/>
                <w:color w:val="000000" w:themeColor="text1"/>
                <w:sz w:val="21"/>
                <w:szCs w:val="21"/>
              </w:rPr>
              <w:t xml:space="preserve"> (Id de la </w:t>
            </w:r>
            <w:r w:rsidR="00774443">
              <w:rPr>
                <w:rFonts w:ascii="Segoe UI" w:hAnsi="Segoe UI" w:cs="Segoe UI"/>
                <w:color w:val="000000" w:themeColor="text1"/>
                <w:sz w:val="21"/>
                <w:szCs w:val="21"/>
              </w:rPr>
              <w:t>métrica</w:t>
            </w:r>
            <w:r w:rsidR="00461399">
              <w:rPr>
                <w:rFonts w:ascii="Segoe UI" w:hAnsi="Segoe UI" w:cs="Segoe UI"/>
                <w:color w:val="000000" w:themeColor="text1"/>
                <w:sz w:val="21"/>
                <w:szCs w:val="21"/>
              </w:rPr>
              <w:t>)</w:t>
            </w:r>
          </w:p>
        </w:tc>
        <w:tc>
          <w:tcPr>
            <w:tcW w:w="1890" w:type="dxa"/>
            <w:hideMark/>
          </w:tcPr>
          <w:p w14:paraId="1592B37B" w14:textId="77777777" w:rsidR="00877EB5" w:rsidRPr="006A3E55" w:rsidRDefault="00877EB5"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6A3E55">
              <w:rPr>
                <w:rFonts w:ascii="Segoe UI" w:hAnsi="Segoe UI" w:cs="Segoe UI"/>
                <w:color w:val="000000" w:themeColor="text1"/>
                <w:sz w:val="21"/>
                <w:szCs w:val="21"/>
              </w:rPr>
              <w:t>Número</w:t>
            </w:r>
          </w:p>
        </w:tc>
      </w:tr>
      <w:tr w:rsidR="00877EB5" w:rsidRPr="006A3E55" w14:paraId="72A65478" w14:textId="77777777" w:rsidTr="00426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18A0722" w14:textId="77777777" w:rsidR="00877EB5" w:rsidRPr="006A3E55" w:rsidRDefault="00877EB5" w:rsidP="00774443">
            <w:pPr>
              <w:ind w:firstLine="0"/>
              <w:jc w:val="center"/>
              <w:rPr>
                <w:rFonts w:ascii="Segoe UI" w:hAnsi="Segoe UI" w:cs="Segoe UI"/>
                <w:color w:val="000000" w:themeColor="text1"/>
                <w:sz w:val="21"/>
                <w:szCs w:val="21"/>
              </w:rPr>
            </w:pPr>
            <w:proofErr w:type="spellStart"/>
            <w:r w:rsidRPr="006A3E55">
              <w:rPr>
                <w:rFonts w:ascii="Segoe UI" w:hAnsi="Segoe UI" w:cs="Segoe UI"/>
                <w:color w:val="000000" w:themeColor="text1"/>
                <w:sz w:val="21"/>
                <w:szCs w:val="21"/>
              </w:rPr>
              <w:t>MetricName</w:t>
            </w:r>
            <w:proofErr w:type="spellEnd"/>
          </w:p>
        </w:tc>
        <w:tc>
          <w:tcPr>
            <w:tcW w:w="4954" w:type="dxa"/>
            <w:hideMark/>
          </w:tcPr>
          <w:p w14:paraId="07407DCB" w14:textId="7696D941" w:rsidR="00877EB5" w:rsidRPr="006A3E55" w:rsidRDefault="00877EB5"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proofErr w:type="spellStart"/>
            <w:r w:rsidRPr="006A3E55">
              <w:rPr>
                <w:rFonts w:ascii="Segoe UI" w:hAnsi="Segoe UI" w:cs="Segoe UI"/>
                <w:color w:val="000000" w:themeColor="text1"/>
                <w:sz w:val="21"/>
                <w:szCs w:val="21"/>
              </w:rPr>
              <w:t>PPPrecBolsNaci</w:t>
            </w:r>
            <w:proofErr w:type="spellEnd"/>
            <w:r w:rsidR="00461399">
              <w:rPr>
                <w:rFonts w:ascii="Segoe UI" w:hAnsi="Segoe UI" w:cs="Segoe UI"/>
                <w:color w:val="000000" w:themeColor="text1"/>
                <w:sz w:val="21"/>
                <w:szCs w:val="21"/>
              </w:rPr>
              <w:t xml:space="preserve"> (Nombre de la métrica a obtener)</w:t>
            </w:r>
          </w:p>
        </w:tc>
        <w:tc>
          <w:tcPr>
            <w:tcW w:w="1890" w:type="dxa"/>
            <w:hideMark/>
          </w:tcPr>
          <w:p w14:paraId="50269170" w14:textId="77777777" w:rsidR="00877EB5" w:rsidRPr="006A3E55" w:rsidRDefault="00877EB5"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6A3E55">
              <w:rPr>
                <w:rFonts w:ascii="Segoe UI" w:hAnsi="Segoe UI" w:cs="Segoe UI"/>
                <w:color w:val="000000" w:themeColor="text1"/>
                <w:sz w:val="21"/>
                <w:szCs w:val="21"/>
              </w:rPr>
              <w:t>Texto simple</w:t>
            </w:r>
          </w:p>
        </w:tc>
      </w:tr>
      <w:tr w:rsidR="00877EB5" w:rsidRPr="006A3E55" w14:paraId="35F4F323" w14:textId="77777777" w:rsidTr="00426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03772D" w14:textId="77777777" w:rsidR="00877EB5" w:rsidRPr="006A3E55" w:rsidRDefault="00877EB5" w:rsidP="00774443">
            <w:pPr>
              <w:ind w:firstLine="0"/>
              <w:jc w:val="center"/>
              <w:rPr>
                <w:rFonts w:ascii="Segoe UI" w:hAnsi="Segoe UI" w:cs="Segoe UI"/>
                <w:color w:val="000000" w:themeColor="text1"/>
                <w:sz w:val="21"/>
                <w:szCs w:val="21"/>
              </w:rPr>
            </w:pPr>
            <w:proofErr w:type="spellStart"/>
            <w:r w:rsidRPr="006A3E55">
              <w:rPr>
                <w:rFonts w:ascii="Segoe UI" w:hAnsi="Segoe UI" w:cs="Segoe UI"/>
                <w:color w:val="000000" w:themeColor="text1"/>
                <w:sz w:val="21"/>
                <w:szCs w:val="21"/>
              </w:rPr>
              <w:t>Entity</w:t>
            </w:r>
            <w:proofErr w:type="spellEnd"/>
          </w:p>
        </w:tc>
        <w:tc>
          <w:tcPr>
            <w:tcW w:w="4954" w:type="dxa"/>
            <w:hideMark/>
          </w:tcPr>
          <w:p w14:paraId="09FFF5A8" w14:textId="77777777" w:rsidR="00877EB5" w:rsidRPr="006A3E55" w:rsidRDefault="00877EB5"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6A3E55">
              <w:rPr>
                <w:rFonts w:ascii="Segoe UI" w:hAnsi="Segoe UI" w:cs="Segoe UI"/>
                <w:color w:val="000000" w:themeColor="text1"/>
                <w:sz w:val="21"/>
                <w:szCs w:val="21"/>
              </w:rPr>
              <w:t>Sistema</w:t>
            </w:r>
          </w:p>
        </w:tc>
        <w:tc>
          <w:tcPr>
            <w:tcW w:w="1890" w:type="dxa"/>
            <w:hideMark/>
          </w:tcPr>
          <w:p w14:paraId="3B7FEEB2" w14:textId="77777777" w:rsidR="00877EB5" w:rsidRPr="006A3E55" w:rsidRDefault="00877EB5"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6A3E55">
              <w:rPr>
                <w:rFonts w:ascii="Segoe UI" w:hAnsi="Segoe UI" w:cs="Segoe UI"/>
                <w:color w:val="000000" w:themeColor="text1"/>
                <w:sz w:val="21"/>
                <w:szCs w:val="21"/>
              </w:rPr>
              <w:t>Texto simple</w:t>
            </w:r>
          </w:p>
        </w:tc>
      </w:tr>
      <w:tr w:rsidR="00877EB5" w:rsidRPr="006A3E55" w14:paraId="6B0531E3" w14:textId="77777777" w:rsidTr="00426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2062B4" w14:textId="77777777" w:rsidR="00877EB5" w:rsidRPr="006A3E55" w:rsidRDefault="00877EB5" w:rsidP="00774443">
            <w:pPr>
              <w:ind w:firstLine="0"/>
              <w:jc w:val="center"/>
              <w:rPr>
                <w:rFonts w:ascii="Segoe UI" w:hAnsi="Segoe UI" w:cs="Segoe UI"/>
                <w:color w:val="000000" w:themeColor="text1"/>
                <w:sz w:val="21"/>
                <w:szCs w:val="21"/>
              </w:rPr>
            </w:pPr>
            <w:proofErr w:type="spellStart"/>
            <w:r w:rsidRPr="006A3E55">
              <w:rPr>
                <w:rFonts w:ascii="Segoe UI" w:hAnsi="Segoe UI" w:cs="Segoe UI"/>
                <w:color w:val="000000" w:themeColor="text1"/>
                <w:sz w:val="21"/>
                <w:szCs w:val="21"/>
              </w:rPr>
              <w:t>MaxDays</w:t>
            </w:r>
            <w:proofErr w:type="spellEnd"/>
          </w:p>
        </w:tc>
        <w:tc>
          <w:tcPr>
            <w:tcW w:w="4954" w:type="dxa"/>
            <w:hideMark/>
          </w:tcPr>
          <w:p w14:paraId="227756D4" w14:textId="3E750F0B" w:rsidR="00877EB5" w:rsidRPr="006A3E55" w:rsidRDefault="00461399"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B9644E">
              <w:rPr>
                <w:rFonts w:ascii="Segoe UI" w:hAnsi="Segoe UI" w:cs="Segoe UI"/>
                <w:color w:val="000000" w:themeColor="text1"/>
                <w:sz w:val="21"/>
                <w:szCs w:val="21"/>
              </w:rPr>
              <w:t>31</w:t>
            </w:r>
            <w:r>
              <w:rPr>
                <w:rFonts w:ascii="Segoe UI" w:hAnsi="Segoe UI" w:cs="Segoe UI"/>
                <w:color w:val="000000" w:themeColor="text1"/>
                <w:sz w:val="21"/>
                <w:szCs w:val="21"/>
              </w:rPr>
              <w:t xml:space="preserve"> (días máximos por petición)</w:t>
            </w:r>
          </w:p>
        </w:tc>
        <w:tc>
          <w:tcPr>
            <w:tcW w:w="1890" w:type="dxa"/>
            <w:hideMark/>
          </w:tcPr>
          <w:p w14:paraId="574AC8C6" w14:textId="77777777" w:rsidR="00877EB5" w:rsidRPr="006A3E55" w:rsidRDefault="00877EB5"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6A3E55">
              <w:rPr>
                <w:rFonts w:ascii="Segoe UI" w:hAnsi="Segoe UI" w:cs="Segoe UI"/>
                <w:color w:val="000000" w:themeColor="text1"/>
                <w:sz w:val="21"/>
                <w:szCs w:val="21"/>
              </w:rPr>
              <w:t>Número</w:t>
            </w:r>
          </w:p>
        </w:tc>
      </w:tr>
      <w:tr w:rsidR="00877EB5" w:rsidRPr="006A3E55" w14:paraId="02ED9EB8" w14:textId="77777777" w:rsidTr="00426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57C920" w14:textId="77777777" w:rsidR="00877EB5" w:rsidRPr="006A3E55" w:rsidRDefault="00877EB5" w:rsidP="00774443">
            <w:pPr>
              <w:ind w:firstLine="0"/>
              <w:jc w:val="center"/>
              <w:rPr>
                <w:rFonts w:ascii="Segoe UI" w:hAnsi="Segoe UI" w:cs="Segoe UI"/>
                <w:color w:val="000000" w:themeColor="text1"/>
                <w:sz w:val="21"/>
                <w:szCs w:val="21"/>
              </w:rPr>
            </w:pPr>
            <w:proofErr w:type="spellStart"/>
            <w:r w:rsidRPr="006A3E55">
              <w:rPr>
                <w:rFonts w:ascii="Segoe UI" w:hAnsi="Segoe UI" w:cs="Segoe UI"/>
                <w:color w:val="000000" w:themeColor="text1"/>
                <w:sz w:val="21"/>
                <w:szCs w:val="21"/>
              </w:rPr>
              <w:t>Type</w:t>
            </w:r>
            <w:proofErr w:type="spellEnd"/>
          </w:p>
        </w:tc>
        <w:tc>
          <w:tcPr>
            <w:tcW w:w="4954" w:type="dxa"/>
            <w:hideMark/>
          </w:tcPr>
          <w:p w14:paraId="5FCBAD9C" w14:textId="1D9EE290" w:rsidR="00877EB5" w:rsidRPr="006A3E55" w:rsidRDefault="00D77064"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proofErr w:type="spellStart"/>
            <w:r w:rsidRPr="00B9644E">
              <w:rPr>
                <w:rFonts w:ascii="Segoe UI" w:hAnsi="Segoe UI" w:cs="Segoe UI"/>
                <w:color w:val="000000" w:themeColor="text1"/>
                <w:sz w:val="21"/>
                <w:szCs w:val="21"/>
              </w:rPr>
              <w:t>DailyEntities</w:t>
            </w:r>
            <w:proofErr w:type="spellEnd"/>
            <w:r>
              <w:rPr>
                <w:rFonts w:ascii="Segoe UI" w:hAnsi="Segoe UI" w:cs="Segoe UI"/>
                <w:color w:val="000000" w:themeColor="text1"/>
                <w:sz w:val="21"/>
                <w:szCs w:val="21"/>
              </w:rPr>
              <w:t xml:space="preserve"> (Generalmente puede ser con base diaria o por horas)</w:t>
            </w:r>
          </w:p>
        </w:tc>
        <w:tc>
          <w:tcPr>
            <w:tcW w:w="1890" w:type="dxa"/>
            <w:hideMark/>
          </w:tcPr>
          <w:p w14:paraId="23D02379" w14:textId="77777777" w:rsidR="00877EB5" w:rsidRPr="006A3E55" w:rsidRDefault="00877EB5"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6A3E55">
              <w:rPr>
                <w:rFonts w:ascii="Segoe UI" w:hAnsi="Segoe UI" w:cs="Segoe UI"/>
                <w:color w:val="000000" w:themeColor="text1"/>
                <w:sz w:val="21"/>
                <w:szCs w:val="21"/>
              </w:rPr>
              <w:t>Texto simple</w:t>
            </w:r>
          </w:p>
        </w:tc>
      </w:tr>
      <w:tr w:rsidR="00877EB5" w:rsidRPr="006A3E55" w14:paraId="19E45CA7" w14:textId="77777777" w:rsidTr="00426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0EEB070" w14:textId="77777777" w:rsidR="00877EB5" w:rsidRPr="006A3E55" w:rsidRDefault="00877EB5" w:rsidP="00774443">
            <w:pPr>
              <w:ind w:firstLine="0"/>
              <w:jc w:val="center"/>
              <w:rPr>
                <w:rFonts w:ascii="Segoe UI" w:hAnsi="Segoe UI" w:cs="Segoe UI"/>
                <w:color w:val="000000" w:themeColor="text1"/>
                <w:sz w:val="21"/>
                <w:szCs w:val="21"/>
              </w:rPr>
            </w:pPr>
            <w:proofErr w:type="spellStart"/>
            <w:r w:rsidRPr="006A3E55">
              <w:rPr>
                <w:rFonts w:ascii="Segoe UI" w:hAnsi="Segoe UI" w:cs="Segoe UI"/>
                <w:color w:val="000000" w:themeColor="text1"/>
                <w:sz w:val="21"/>
                <w:szCs w:val="21"/>
              </w:rPr>
              <w:t>Url</w:t>
            </w:r>
            <w:proofErr w:type="spellEnd"/>
          </w:p>
        </w:tc>
        <w:tc>
          <w:tcPr>
            <w:tcW w:w="4954" w:type="dxa"/>
            <w:hideMark/>
          </w:tcPr>
          <w:p w14:paraId="0FF3B05B" w14:textId="44DCA42B" w:rsidR="00877EB5" w:rsidRPr="006A3E55" w:rsidRDefault="00000000"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hyperlink r:id="rId28" w:history="1">
              <w:r w:rsidR="00AB5318" w:rsidRPr="00C60BC7">
                <w:rPr>
                  <w:rStyle w:val="Hipervnculo"/>
                  <w:rFonts w:ascii="Segoe UI" w:hAnsi="Segoe UI" w:cs="Segoe UI"/>
                  <w:sz w:val="21"/>
                  <w:szCs w:val="21"/>
                  <w:bdr w:val="single" w:sz="2" w:space="0" w:color="E3E3E3" w:frame="1"/>
                </w:rPr>
                <w:t>http://servapibi.xm.com.co/daily</w:t>
              </w:r>
            </w:hyperlink>
            <w:r w:rsidR="00D77064" w:rsidRPr="006F7EC9">
              <w:rPr>
                <w:rFonts w:ascii="Segoe UI" w:hAnsi="Segoe UI" w:cs="Segoe UI"/>
                <w:color w:val="000000" w:themeColor="text1"/>
                <w:sz w:val="21"/>
                <w:szCs w:val="21"/>
                <w:bdr w:val="single" w:sz="2" w:space="0" w:color="E3E3E3" w:frame="1"/>
              </w:rPr>
              <w:t xml:space="preserve"> (URL a la</w:t>
            </w:r>
            <w:r w:rsidR="00D77064">
              <w:rPr>
                <w:rFonts w:ascii="Segoe UI" w:hAnsi="Segoe UI" w:cs="Segoe UI"/>
                <w:color w:val="000000" w:themeColor="text1"/>
                <w:sz w:val="21"/>
                <w:szCs w:val="21"/>
                <w:bdr w:val="single" w:sz="2" w:space="0" w:color="E3E3E3" w:frame="1"/>
              </w:rPr>
              <w:t xml:space="preserve"> cual se pueden hacer las peticiones directamente</w:t>
            </w:r>
            <w:r w:rsidR="00D77064" w:rsidRPr="006F7EC9">
              <w:rPr>
                <w:rFonts w:ascii="Segoe UI" w:hAnsi="Segoe UI" w:cs="Segoe UI"/>
                <w:color w:val="000000" w:themeColor="text1"/>
                <w:sz w:val="21"/>
                <w:szCs w:val="21"/>
                <w:bdr w:val="single" w:sz="2" w:space="0" w:color="E3E3E3" w:frame="1"/>
              </w:rPr>
              <w:t>)</w:t>
            </w:r>
          </w:p>
        </w:tc>
        <w:tc>
          <w:tcPr>
            <w:tcW w:w="1890" w:type="dxa"/>
            <w:hideMark/>
          </w:tcPr>
          <w:p w14:paraId="12C13A40" w14:textId="77777777" w:rsidR="00877EB5" w:rsidRPr="006A3E55" w:rsidRDefault="00877EB5"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6A3E55">
              <w:rPr>
                <w:rFonts w:ascii="Segoe UI" w:hAnsi="Segoe UI" w:cs="Segoe UI"/>
                <w:color w:val="000000" w:themeColor="text1"/>
                <w:sz w:val="21"/>
                <w:szCs w:val="21"/>
              </w:rPr>
              <w:t>Texto simple</w:t>
            </w:r>
          </w:p>
        </w:tc>
      </w:tr>
      <w:tr w:rsidR="00877EB5" w:rsidRPr="006A3E55" w14:paraId="02B2012F" w14:textId="77777777" w:rsidTr="00426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8C33D5F" w14:textId="77777777" w:rsidR="00877EB5" w:rsidRPr="006A3E55" w:rsidRDefault="00877EB5" w:rsidP="00774443">
            <w:pPr>
              <w:ind w:firstLine="0"/>
              <w:jc w:val="center"/>
              <w:rPr>
                <w:rFonts w:ascii="Segoe UI" w:hAnsi="Segoe UI" w:cs="Segoe UI"/>
                <w:color w:val="000000" w:themeColor="text1"/>
                <w:sz w:val="21"/>
                <w:szCs w:val="21"/>
              </w:rPr>
            </w:pPr>
            <w:proofErr w:type="spellStart"/>
            <w:r w:rsidRPr="006A3E55">
              <w:rPr>
                <w:rFonts w:ascii="Segoe UI" w:hAnsi="Segoe UI" w:cs="Segoe UI"/>
                <w:color w:val="000000" w:themeColor="text1"/>
                <w:sz w:val="21"/>
                <w:szCs w:val="21"/>
              </w:rPr>
              <w:t>Filter</w:t>
            </w:r>
            <w:proofErr w:type="spellEnd"/>
          </w:p>
        </w:tc>
        <w:tc>
          <w:tcPr>
            <w:tcW w:w="4954" w:type="dxa"/>
            <w:hideMark/>
          </w:tcPr>
          <w:p w14:paraId="25164306" w14:textId="77777777" w:rsidR="00877EB5" w:rsidRPr="006A3E55" w:rsidRDefault="00877EB5"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6A3E55">
              <w:rPr>
                <w:rFonts w:ascii="Segoe UI" w:hAnsi="Segoe UI" w:cs="Segoe UI"/>
                <w:color w:val="000000" w:themeColor="text1"/>
                <w:sz w:val="21"/>
                <w:szCs w:val="21"/>
              </w:rPr>
              <w:t>No aplica</w:t>
            </w:r>
          </w:p>
        </w:tc>
        <w:tc>
          <w:tcPr>
            <w:tcW w:w="1890" w:type="dxa"/>
            <w:hideMark/>
          </w:tcPr>
          <w:p w14:paraId="62160B07" w14:textId="77777777" w:rsidR="00877EB5" w:rsidRPr="006A3E55" w:rsidRDefault="00877EB5"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6A3E55">
              <w:rPr>
                <w:rFonts w:ascii="Segoe UI" w:hAnsi="Segoe UI" w:cs="Segoe UI"/>
                <w:color w:val="000000" w:themeColor="text1"/>
                <w:sz w:val="21"/>
                <w:szCs w:val="21"/>
              </w:rPr>
              <w:t>Texto simple</w:t>
            </w:r>
          </w:p>
        </w:tc>
      </w:tr>
      <w:tr w:rsidR="00877EB5" w:rsidRPr="006A3E55" w14:paraId="12A569E6" w14:textId="77777777" w:rsidTr="00426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1E4224C" w14:textId="77777777" w:rsidR="00877EB5" w:rsidRPr="006A3E55" w:rsidRDefault="00877EB5" w:rsidP="00774443">
            <w:pPr>
              <w:ind w:firstLine="0"/>
              <w:jc w:val="center"/>
              <w:rPr>
                <w:rFonts w:ascii="Segoe UI" w:hAnsi="Segoe UI" w:cs="Segoe UI"/>
                <w:color w:val="000000" w:themeColor="text1"/>
                <w:sz w:val="21"/>
                <w:szCs w:val="21"/>
              </w:rPr>
            </w:pPr>
            <w:proofErr w:type="spellStart"/>
            <w:r w:rsidRPr="006A3E55">
              <w:rPr>
                <w:rFonts w:ascii="Segoe UI" w:hAnsi="Segoe UI" w:cs="Segoe UI"/>
                <w:color w:val="000000" w:themeColor="text1"/>
                <w:sz w:val="21"/>
                <w:szCs w:val="21"/>
              </w:rPr>
              <w:t>MetricUnits</w:t>
            </w:r>
            <w:proofErr w:type="spellEnd"/>
          </w:p>
        </w:tc>
        <w:tc>
          <w:tcPr>
            <w:tcW w:w="4954" w:type="dxa"/>
            <w:hideMark/>
          </w:tcPr>
          <w:p w14:paraId="28047642" w14:textId="1B05DA7B" w:rsidR="00877EB5" w:rsidRPr="006A3E55" w:rsidRDefault="00461399"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6A3E55">
              <w:rPr>
                <w:rFonts w:ascii="Segoe UI" w:hAnsi="Segoe UI" w:cs="Segoe UI"/>
                <w:color w:val="000000" w:themeColor="text1"/>
                <w:sz w:val="21"/>
                <w:szCs w:val="21"/>
              </w:rPr>
              <w:t>COP/kWh</w:t>
            </w:r>
            <w:r w:rsidR="00D77064">
              <w:rPr>
                <w:rFonts w:ascii="Segoe UI" w:hAnsi="Segoe UI" w:cs="Segoe UI"/>
                <w:color w:val="000000" w:themeColor="text1"/>
                <w:sz w:val="21"/>
                <w:szCs w:val="21"/>
              </w:rPr>
              <w:t xml:space="preserve"> (Las unidades en las cuales se va a representar la variable principal, en este caso </w:t>
            </w:r>
            <w:proofErr w:type="spellStart"/>
            <w:r w:rsidR="00D77064" w:rsidRPr="006A3E55">
              <w:rPr>
                <w:rFonts w:ascii="Segoe UI" w:hAnsi="Segoe UI" w:cs="Segoe UI"/>
                <w:color w:val="000000" w:themeColor="text1"/>
                <w:sz w:val="21"/>
                <w:szCs w:val="21"/>
              </w:rPr>
              <w:t>PPPrecBolsNaci</w:t>
            </w:r>
            <w:proofErr w:type="spellEnd"/>
            <w:r w:rsidR="00D77064">
              <w:rPr>
                <w:rFonts w:ascii="Segoe UI" w:hAnsi="Segoe UI" w:cs="Segoe UI"/>
                <w:color w:val="000000" w:themeColor="text1"/>
                <w:sz w:val="21"/>
                <w:szCs w:val="21"/>
              </w:rPr>
              <w:t>)</w:t>
            </w:r>
          </w:p>
        </w:tc>
        <w:tc>
          <w:tcPr>
            <w:tcW w:w="1890" w:type="dxa"/>
            <w:hideMark/>
          </w:tcPr>
          <w:p w14:paraId="4E3998BD" w14:textId="77777777" w:rsidR="00877EB5" w:rsidRPr="006A3E55" w:rsidRDefault="00877EB5"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6A3E55">
              <w:rPr>
                <w:rFonts w:ascii="Segoe UI" w:hAnsi="Segoe UI" w:cs="Segoe UI"/>
                <w:color w:val="000000" w:themeColor="text1"/>
                <w:sz w:val="21"/>
                <w:szCs w:val="21"/>
              </w:rPr>
              <w:t>Texto simple</w:t>
            </w:r>
          </w:p>
        </w:tc>
      </w:tr>
      <w:tr w:rsidR="00877EB5" w:rsidRPr="006A3E55" w14:paraId="120A4DA4" w14:textId="77777777" w:rsidTr="00426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DC4ADC" w14:textId="77777777" w:rsidR="00877EB5" w:rsidRPr="006A3E55" w:rsidRDefault="00877EB5" w:rsidP="00774443">
            <w:pPr>
              <w:ind w:firstLine="0"/>
              <w:jc w:val="center"/>
              <w:rPr>
                <w:rFonts w:ascii="Segoe UI" w:hAnsi="Segoe UI" w:cs="Segoe UI"/>
                <w:color w:val="000000" w:themeColor="text1"/>
                <w:sz w:val="21"/>
                <w:szCs w:val="21"/>
              </w:rPr>
            </w:pPr>
            <w:proofErr w:type="spellStart"/>
            <w:r w:rsidRPr="006A3E55">
              <w:rPr>
                <w:rFonts w:ascii="Segoe UI" w:hAnsi="Segoe UI" w:cs="Segoe UI"/>
                <w:color w:val="000000" w:themeColor="text1"/>
                <w:sz w:val="21"/>
                <w:szCs w:val="21"/>
              </w:rPr>
              <w:t>MetricDescription</w:t>
            </w:r>
            <w:proofErr w:type="spellEnd"/>
          </w:p>
        </w:tc>
        <w:tc>
          <w:tcPr>
            <w:tcW w:w="4954" w:type="dxa"/>
            <w:hideMark/>
          </w:tcPr>
          <w:p w14:paraId="1430BD81" w14:textId="4102A12D" w:rsidR="00877EB5" w:rsidRPr="006A3E55" w:rsidRDefault="00877EB5" w:rsidP="00774443">
            <w:pPr>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6A3E55">
              <w:rPr>
                <w:rFonts w:ascii="Segoe UI" w:hAnsi="Segoe UI" w:cs="Segoe UI"/>
                <w:color w:val="000000" w:themeColor="text1"/>
                <w:sz w:val="21"/>
                <w:szCs w:val="21"/>
              </w:rPr>
              <w:t>El Precio de Bolsa ponderado</w:t>
            </w:r>
          </w:p>
        </w:tc>
        <w:tc>
          <w:tcPr>
            <w:tcW w:w="1890" w:type="dxa"/>
            <w:hideMark/>
          </w:tcPr>
          <w:p w14:paraId="2CE2C0C7" w14:textId="77777777" w:rsidR="00877EB5" w:rsidRPr="006A3E55" w:rsidRDefault="00877EB5" w:rsidP="00774443">
            <w:pPr>
              <w:keepNext/>
              <w:ind w:firstLine="0"/>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6A3E55">
              <w:rPr>
                <w:rFonts w:ascii="Segoe UI" w:hAnsi="Segoe UI" w:cs="Segoe UI"/>
                <w:color w:val="000000" w:themeColor="text1"/>
                <w:sz w:val="21"/>
                <w:szCs w:val="21"/>
              </w:rPr>
              <w:t>Texto simple</w:t>
            </w:r>
          </w:p>
        </w:tc>
      </w:tr>
    </w:tbl>
    <w:p w14:paraId="1176F21E" w14:textId="51ACE19A" w:rsidR="004765BF" w:rsidRDefault="00AB5318" w:rsidP="0042634A">
      <w:pPr>
        <w:pStyle w:val="Descripcin"/>
        <w:jc w:val="center"/>
      </w:pPr>
      <w:bookmarkStart w:id="44" w:name="_Toc167742175"/>
      <w:r>
        <w:t xml:space="preserve">Tabla </w:t>
      </w:r>
      <w:r>
        <w:fldChar w:fldCharType="begin"/>
      </w:r>
      <w:r>
        <w:instrText xml:space="preserve"> SEQ Tabla \* ARABIC </w:instrText>
      </w:r>
      <w:r>
        <w:fldChar w:fldCharType="separate"/>
      </w:r>
      <w:r w:rsidR="00101BC0">
        <w:rPr>
          <w:noProof/>
        </w:rPr>
        <w:t>3</w:t>
      </w:r>
      <w:r>
        <w:fldChar w:fldCharType="end"/>
      </w:r>
      <w:r>
        <w:t xml:space="preserve">. Variables que describen el </w:t>
      </w:r>
      <w:proofErr w:type="spellStart"/>
      <w:r>
        <w:t>dataset</w:t>
      </w:r>
      <w:proofErr w:type="spellEnd"/>
      <w:r>
        <w:t xml:space="preserve">, de precio de la </w:t>
      </w:r>
      <w:r w:rsidR="00F304CF">
        <w:t>energía</w:t>
      </w:r>
      <w:r>
        <w:t xml:space="preserve"> en la bolsa nacional.</w:t>
      </w:r>
      <w:bookmarkEnd w:id="44"/>
    </w:p>
    <w:p w14:paraId="793CE338" w14:textId="77777777" w:rsidR="005A6657" w:rsidRPr="005A6657" w:rsidRDefault="005A6657" w:rsidP="005A6657"/>
    <w:p w14:paraId="000000EE" w14:textId="30B4A46B" w:rsidR="00901659" w:rsidRDefault="004575D1">
      <w:pPr>
        <w:rPr>
          <w:rStyle w:val="Hipervnculo"/>
          <w:color w:val="000000" w:themeColor="text1"/>
          <w:u w:val="none"/>
        </w:rPr>
      </w:pPr>
      <w:r>
        <w:t xml:space="preserve">Como este </w:t>
      </w:r>
      <w:proofErr w:type="spellStart"/>
      <w:r>
        <w:t>dataset</w:t>
      </w:r>
      <w:proofErr w:type="spellEnd"/>
      <w:r>
        <w:t xml:space="preserve"> es interpretado inmediatamente por la librería </w:t>
      </w:r>
      <w:hyperlink r:id="rId29" w:history="1">
        <w:proofErr w:type="spellStart"/>
        <w:r w:rsidRPr="005D40AA">
          <w:rPr>
            <w:rStyle w:val="Hipervnculo"/>
          </w:rPr>
          <w:t>Pydataxm</w:t>
        </w:r>
        <w:proofErr w:type="spellEnd"/>
      </w:hyperlink>
      <w:r>
        <w:rPr>
          <w:rStyle w:val="Hipervnculo"/>
          <w:u w:val="none"/>
        </w:rPr>
        <w:t xml:space="preserve"> </w:t>
      </w:r>
      <w:r>
        <w:rPr>
          <w:rStyle w:val="Hipervnculo"/>
          <w:color w:val="000000" w:themeColor="text1"/>
          <w:u w:val="none"/>
        </w:rPr>
        <w:t xml:space="preserve">los datos son convertidos a un </w:t>
      </w:r>
      <w:proofErr w:type="spellStart"/>
      <w:r>
        <w:rPr>
          <w:rStyle w:val="Hipervnculo"/>
          <w:color w:val="000000" w:themeColor="text1"/>
          <w:u w:val="none"/>
        </w:rPr>
        <w:t>dataframe</w:t>
      </w:r>
      <w:proofErr w:type="spellEnd"/>
      <w:r>
        <w:rPr>
          <w:rStyle w:val="Hipervnculo"/>
          <w:color w:val="000000" w:themeColor="text1"/>
          <w:u w:val="none"/>
        </w:rPr>
        <w:t xml:space="preserve"> después de la petición</w:t>
      </w:r>
      <w:r w:rsidR="00256083">
        <w:rPr>
          <w:rStyle w:val="Hipervnculo"/>
          <w:color w:val="000000" w:themeColor="text1"/>
          <w:u w:val="none"/>
        </w:rPr>
        <w:t xml:space="preserve"> por la misma librería</w:t>
      </w:r>
      <w:r>
        <w:rPr>
          <w:rStyle w:val="Hipervnculo"/>
          <w:color w:val="000000" w:themeColor="text1"/>
          <w:u w:val="none"/>
        </w:rPr>
        <w:t>,</w:t>
      </w:r>
      <w:r w:rsidR="000625D6">
        <w:rPr>
          <w:rStyle w:val="Hipervnculo"/>
          <w:color w:val="000000" w:themeColor="text1"/>
          <w:u w:val="none"/>
        </w:rPr>
        <w:t xml:space="preserve"> por lo cua</w:t>
      </w:r>
      <w:r w:rsidR="00992393">
        <w:rPr>
          <w:rStyle w:val="Hipervnculo"/>
          <w:color w:val="000000" w:themeColor="text1"/>
          <w:u w:val="none"/>
        </w:rPr>
        <w:t>l pueden ser guardados en cualquier formato deseado</w:t>
      </w:r>
      <w:r w:rsidR="00BE7FE3">
        <w:rPr>
          <w:rStyle w:val="Hipervnculo"/>
          <w:color w:val="000000" w:themeColor="text1"/>
          <w:u w:val="none"/>
        </w:rPr>
        <w:t xml:space="preserve"> posterior a la</w:t>
      </w:r>
      <w:r w:rsidR="000D5E4F">
        <w:rPr>
          <w:rStyle w:val="Hipervnculo"/>
          <w:color w:val="000000" w:themeColor="text1"/>
          <w:u w:val="none"/>
        </w:rPr>
        <w:t xml:space="preserve"> consulta</w:t>
      </w:r>
      <w:r w:rsidR="00992393">
        <w:rPr>
          <w:rStyle w:val="Hipervnculo"/>
          <w:color w:val="000000" w:themeColor="text1"/>
          <w:u w:val="none"/>
        </w:rPr>
        <w:t>, preferiblemente CSV por s</w:t>
      </w:r>
      <w:r w:rsidR="005B36DC">
        <w:rPr>
          <w:rStyle w:val="Hipervnculo"/>
          <w:color w:val="000000" w:themeColor="text1"/>
          <w:u w:val="none"/>
        </w:rPr>
        <w:t>er estándar y</w:t>
      </w:r>
      <w:r w:rsidR="000D5E4F">
        <w:rPr>
          <w:rStyle w:val="Hipervnculo"/>
          <w:color w:val="000000" w:themeColor="text1"/>
          <w:u w:val="none"/>
        </w:rPr>
        <w:t xml:space="preserve"> de tamaño</w:t>
      </w:r>
      <w:r w:rsidR="005B36DC">
        <w:rPr>
          <w:rStyle w:val="Hipervnculo"/>
          <w:color w:val="000000" w:themeColor="text1"/>
          <w:u w:val="none"/>
        </w:rPr>
        <w:t xml:space="preserve"> compacto.</w:t>
      </w:r>
    </w:p>
    <w:p w14:paraId="3204A0AD" w14:textId="77777777" w:rsidR="005B36DC" w:rsidRPr="004575D1" w:rsidRDefault="005B36DC" w:rsidP="004575D1">
      <w:pPr>
        <w:rPr>
          <w:color w:val="000000" w:themeColor="text1"/>
        </w:rPr>
      </w:pPr>
    </w:p>
    <w:p w14:paraId="000000EF" w14:textId="77777777" w:rsidR="00901659" w:rsidRPr="005D40AA" w:rsidRDefault="00C90D12">
      <w:pPr>
        <w:pStyle w:val="Ttulo2"/>
        <w:numPr>
          <w:ilvl w:val="1"/>
          <w:numId w:val="7"/>
        </w:numPr>
      </w:pPr>
      <w:r w:rsidRPr="005D40AA">
        <w:t xml:space="preserve"> </w:t>
      </w:r>
      <w:bookmarkStart w:id="45" w:name="_Toc167738024"/>
      <w:proofErr w:type="spellStart"/>
      <w:r w:rsidRPr="005D40AA">
        <w:t>Datsets</w:t>
      </w:r>
      <w:bookmarkEnd w:id="45"/>
      <w:proofErr w:type="spellEnd"/>
    </w:p>
    <w:p w14:paraId="11501364" w14:textId="77777777" w:rsidR="004B639B" w:rsidRDefault="004B639B" w:rsidP="004B639B"/>
    <w:p w14:paraId="7256B74D" w14:textId="5B285A98" w:rsidR="004B639B" w:rsidRPr="00BD76D0" w:rsidRDefault="000E761A" w:rsidP="004B639B">
      <w:pPr>
        <w:pStyle w:val="Ttulo3"/>
        <w:numPr>
          <w:ilvl w:val="2"/>
          <w:numId w:val="7"/>
        </w:numPr>
      </w:pPr>
      <w:bookmarkStart w:id="46" w:name="_Toc167738025"/>
      <w:proofErr w:type="spellStart"/>
      <w:r>
        <w:t>DataSet</w:t>
      </w:r>
      <w:proofErr w:type="spellEnd"/>
      <w:r>
        <w:t xml:space="preserve"> </w:t>
      </w:r>
      <w:r w:rsidR="00B25DE3">
        <w:t>Precipitaciones</w:t>
      </w:r>
      <w:bookmarkEnd w:id="46"/>
    </w:p>
    <w:p w14:paraId="5A8C22E8" w14:textId="451FC83D" w:rsidR="00E83D40" w:rsidRDefault="00E83D40" w:rsidP="00E83D40">
      <w:r>
        <w:t xml:space="preserve">Para crear el </w:t>
      </w:r>
      <w:proofErr w:type="spellStart"/>
      <w:r>
        <w:t>dataset</w:t>
      </w:r>
      <w:proofErr w:type="spellEnd"/>
      <w:r>
        <w:t xml:space="preserve"> objetivo, que permita correlacionar, graficar y manipular datos relacionados</w:t>
      </w:r>
      <w:r w:rsidR="00C92F0B">
        <w:t xml:space="preserve"> con precipitaciones</w:t>
      </w:r>
      <w:r>
        <w:t>, se realizó una segmentación inicial por departamento, seleccionando Cundinamarca por ser la región con mayor población del país</w:t>
      </w:r>
      <w:r w:rsidR="005E1F36">
        <w:fldChar w:fldCharType="begin" w:fldLock="1"/>
      </w:r>
      <w:r w:rsidR="001F05C7">
        <w:instrText>ADDIN CSL_CITATION {"citationItems":[{"id":"ITEM-1","itemData":{"URL":"https://geoportal.dane.gov.co/geovisores/sociedad/cnpv-2018/","accessed":{"date-parts":[["2024","5","27"]]},"id":"ITEM-1","issued":{"date-parts":[["0"]]},"title":"Geoportal del DANE - Geovisor CNPV 2018","type":"webpage"},"uris":["http://www.mendeley.com/documents/?uuid=d66c30be-a6d6-368a-9718-943b3899a254"]}],"mendeley":{"formattedCitation":"[7]","plainTextFormattedCitation":"[7]","previouslyFormattedCitation":"[7]"},"properties":{"noteIndex":0},"schema":"https://github.com/citation-style-language/schema/raw/master/csl-citation.json"}</w:instrText>
      </w:r>
      <w:r w:rsidR="005E1F36">
        <w:fldChar w:fldCharType="separate"/>
      </w:r>
      <w:r w:rsidR="00141B1E" w:rsidRPr="00141B1E">
        <w:rPr>
          <w:noProof/>
        </w:rPr>
        <w:t>[7]</w:t>
      </w:r>
      <w:r w:rsidR="005E1F36">
        <w:fldChar w:fldCharType="end"/>
      </w:r>
      <w:r>
        <w:t>. Se utilizaron datos de los años 2019 a 2022, con el objetivo de reducir los tiempos de procesamiento y</w:t>
      </w:r>
      <w:r w:rsidR="005E1F36">
        <w:t xml:space="preserve">a que a pesar de haber </w:t>
      </w:r>
      <w:r w:rsidR="00E373E7">
        <w:t>aislado una sola</w:t>
      </w:r>
      <w:r w:rsidR="00862A02">
        <w:t xml:space="preserve"> región </w:t>
      </w:r>
      <w:r w:rsidR="005E1F36">
        <w:t>para el análisis exploratorio se sigue tenien</w:t>
      </w:r>
      <w:r w:rsidR="00954EC1">
        <w:t xml:space="preserve">do un </w:t>
      </w:r>
      <w:proofErr w:type="spellStart"/>
      <w:r w:rsidR="00954EC1">
        <w:t>datase</w:t>
      </w:r>
      <w:r w:rsidR="00CE66B5">
        <w:t>t</w:t>
      </w:r>
      <w:proofErr w:type="spellEnd"/>
      <w:r w:rsidR="00CE66B5">
        <w:t xml:space="preserve"> de un tamaño considerable</w:t>
      </w:r>
      <w:r w:rsidR="00C1522A">
        <w:t xml:space="preserve"> </w:t>
      </w:r>
      <w:r>
        <w:t xml:space="preserve">(entre 900 MB y 1 GB cada uno). Estos archivos se obtuvieron del portal oficial de datos abiertos de Colombia mediante la herramienta de </w:t>
      </w:r>
      <w:hyperlink r:id="rId30" w:history="1">
        <w:proofErr w:type="spellStart"/>
        <w:r w:rsidRPr="00D617D5">
          <w:rPr>
            <w:rStyle w:val="Hipervnculo"/>
          </w:rPr>
          <w:t>Query</w:t>
        </w:r>
        <w:proofErr w:type="spellEnd"/>
        <w:r w:rsidRPr="00D617D5">
          <w:rPr>
            <w:rStyle w:val="Hipervnculo"/>
          </w:rPr>
          <w:t xml:space="preserve"> </w:t>
        </w:r>
        <w:r w:rsidRPr="00E83D40">
          <w:rPr>
            <w:rStyle w:val="Hipervnculo"/>
            <w:u w:val="none"/>
          </w:rPr>
          <w:t>Data</w:t>
        </w:r>
      </w:hyperlink>
      <w:r>
        <w:rPr>
          <w:rStyle w:val="Hipervnculo"/>
          <w:u w:val="none"/>
        </w:rPr>
        <w:t xml:space="preserve"> </w:t>
      </w:r>
      <w:r w:rsidRPr="00E83D40">
        <w:t>disponible</w:t>
      </w:r>
      <w:r>
        <w:t xml:space="preserve"> en el sitio.</w:t>
      </w:r>
    </w:p>
    <w:p w14:paraId="4D2414E4" w14:textId="77777777" w:rsidR="00E83D40" w:rsidRDefault="00E83D40" w:rsidP="00E83D40"/>
    <w:p w14:paraId="7C425D45" w14:textId="274CEF29" w:rsidR="00E83D40" w:rsidRDefault="00E83D40" w:rsidP="00E83D40">
      <w:r>
        <w:t xml:space="preserve">En el análisis exploratorio del </w:t>
      </w:r>
      <w:proofErr w:type="spellStart"/>
      <w:r>
        <w:t>dataset</w:t>
      </w:r>
      <w:proofErr w:type="spellEnd"/>
      <w:r>
        <w:t xml:space="preserve">, no se encontraron datos nulos ni atípicos. Se eliminaron algunos datos duplicados y se transformaron las columnas de fechas al formato ‘date’, convirtiéndolas a la forma día-mes-año para agrupar los registros diarios. Esto facilitó la fusión de los </w:t>
      </w:r>
      <w:proofErr w:type="spellStart"/>
      <w:r>
        <w:t>datasets</w:t>
      </w:r>
      <w:proofErr w:type="spellEnd"/>
      <w:r>
        <w:t xml:space="preserve"> de </w:t>
      </w:r>
      <w:r w:rsidR="005E11B8">
        <w:t xml:space="preserve">volumen </w:t>
      </w:r>
      <w:r w:rsidR="00D26CE1">
        <w:t>útil</w:t>
      </w:r>
      <w:r>
        <w:t xml:space="preserve"> de embalse </w:t>
      </w:r>
      <w:r w:rsidR="00D26CE1">
        <w:t>y precipitaciones</w:t>
      </w:r>
      <w:r>
        <w:t>, basándose en su correspondencia por fechas.</w:t>
      </w:r>
    </w:p>
    <w:p w14:paraId="1901163B" w14:textId="77777777" w:rsidR="00E83D40" w:rsidRDefault="00E83D40" w:rsidP="00E83D40"/>
    <w:p w14:paraId="7673983B" w14:textId="75BD62C2" w:rsidR="00E83D40" w:rsidRPr="00E83D40" w:rsidRDefault="00E83D40" w:rsidP="00E83D40">
      <w:r>
        <w:t xml:space="preserve">Los datos se escalaron utilizando la función </w:t>
      </w:r>
      <w:proofErr w:type="spellStart"/>
      <w:r>
        <w:t>MinMaxScaler</w:t>
      </w:r>
      <w:proofErr w:type="spellEnd"/>
      <w:r>
        <w:t xml:space="preserve"> de la librería </w:t>
      </w:r>
      <w:proofErr w:type="spellStart"/>
      <w:r>
        <w:t>scikit-learn</w:t>
      </w:r>
      <w:proofErr w:type="spellEnd"/>
      <w:r>
        <w:t xml:space="preserve">, lo que no solo facilitó la correlación, sino también la visualización de las relaciones entre variables mediante gráficos. Para los siguientes pasos, en la búsqueda o ajuste de un modelo, se planea dividir el </w:t>
      </w:r>
      <w:proofErr w:type="spellStart"/>
      <w:r>
        <w:t>dataset</w:t>
      </w:r>
      <w:proofErr w:type="spellEnd"/>
      <w:r>
        <w:t xml:space="preserve"> en un 90% para entrenamiento y un 10% para pruebas o validaciones.</w:t>
      </w:r>
    </w:p>
    <w:p w14:paraId="664D9B87" w14:textId="77777777" w:rsidR="000241FE" w:rsidRDefault="000241FE" w:rsidP="00B25DE3"/>
    <w:p w14:paraId="2726119F" w14:textId="1E0D3292" w:rsidR="000241FE" w:rsidRDefault="00492ADE" w:rsidP="006A56F1">
      <w:pPr>
        <w:pStyle w:val="Ttulo3"/>
        <w:numPr>
          <w:ilvl w:val="2"/>
          <w:numId w:val="7"/>
        </w:numPr>
      </w:pPr>
      <w:bookmarkStart w:id="47" w:name="_Toc167738026"/>
      <w:proofErr w:type="spellStart"/>
      <w:r>
        <w:t>DataSets</w:t>
      </w:r>
      <w:proofErr w:type="spellEnd"/>
      <w:r>
        <w:t xml:space="preserve"> </w:t>
      </w:r>
      <w:r w:rsidR="006C0F9D">
        <w:t xml:space="preserve">precio </w:t>
      </w:r>
      <w:proofErr w:type="spellStart"/>
      <w:r w:rsidR="006C0F9D">
        <w:t>energia</w:t>
      </w:r>
      <w:proofErr w:type="spellEnd"/>
      <w:r w:rsidR="006C0F9D">
        <w:t xml:space="preserve"> y volumen útil de embalse</w:t>
      </w:r>
      <w:bookmarkEnd w:id="47"/>
    </w:p>
    <w:p w14:paraId="7AF6E0F1" w14:textId="3EB647F0" w:rsidR="00482BA2" w:rsidRDefault="00482BA2" w:rsidP="00482BA2">
      <w:r>
        <w:t xml:space="preserve">Con respecto a los </w:t>
      </w:r>
      <w:proofErr w:type="spellStart"/>
      <w:r>
        <w:t>datasets</w:t>
      </w:r>
      <w:proofErr w:type="spellEnd"/>
      <w:r>
        <w:t xml:space="preserve"> de precio de la energía y </w:t>
      </w:r>
      <w:r w:rsidR="00E271B1">
        <w:t>volumen útil</w:t>
      </w:r>
      <w:r>
        <w:t xml:space="preserve"> de embalses, son directamente filtrados por la</w:t>
      </w:r>
      <w:r w:rsidR="0041184A">
        <w:t xml:space="preserve"> librería de Python,</w:t>
      </w:r>
      <w:r>
        <w:t xml:space="preserve"> </w:t>
      </w:r>
      <w:hyperlink r:id="rId31" w:history="1">
        <w:proofErr w:type="spellStart"/>
        <w:r w:rsidR="0041184A" w:rsidRPr="005D40AA">
          <w:rPr>
            <w:rStyle w:val="Hipervnculo"/>
          </w:rPr>
          <w:t>Pydataxm</w:t>
        </w:r>
        <w:proofErr w:type="spellEnd"/>
      </w:hyperlink>
      <w:r w:rsidR="0041184A" w:rsidRPr="00CB06EE">
        <w:rPr>
          <w:rStyle w:val="Hipervnculo"/>
          <w:u w:val="none"/>
        </w:rPr>
        <w:t xml:space="preserve"> </w:t>
      </w:r>
      <w:r w:rsidR="0041184A">
        <w:rPr>
          <w:rStyle w:val="Hipervnculo"/>
          <w:color w:val="000000" w:themeColor="text1"/>
          <w:u w:val="none"/>
        </w:rPr>
        <w:t xml:space="preserve">la cual se alimenta de la API </w:t>
      </w:r>
      <w:hyperlink r:id="rId32" w:history="1">
        <w:r w:rsidR="0041184A" w:rsidRPr="00C60BC7">
          <w:rPr>
            <w:rStyle w:val="Hipervnculo"/>
          </w:rPr>
          <w:t>servapibi.xm.com.co</w:t>
        </w:r>
      </w:hyperlink>
      <w:r w:rsidR="0041184A">
        <w:rPr>
          <w:rStyle w:val="Hipervnculo"/>
          <w:color w:val="000000" w:themeColor="text1"/>
          <w:u w:val="none"/>
        </w:rPr>
        <w:t xml:space="preserve"> </w:t>
      </w:r>
      <w:r>
        <w:t>perteneciente a XM, la empresa que gestiona el Sistema Interconectado y el Mercado de Energía Mayorista de Colombia</w:t>
      </w:r>
      <w:r w:rsidR="0041184A">
        <w:rPr>
          <w:rStyle w:val="Hipervnculo"/>
          <w:color w:val="000000" w:themeColor="text1"/>
          <w:u w:val="none"/>
        </w:rPr>
        <w:fldChar w:fldCharType="begin" w:fldLock="1"/>
      </w:r>
      <w:r w:rsidR="001F05C7">
        <w:rPr>
          <w:rStyle w:val="Hipervnculo"/>
          <w:color w:val="000000" w:themeColor="text1"/>
          <w:u w:val="none"/>
        </w:rPr>
        <w:instrText>ADDIN CSL_CITATION {"citationItems":[{"id":"ITEM-1","itemData":{"URL":"https://www.xm.com.co/nuestra-empresa/nosotros/quienes-somos","accessed":{"date-parts":[["2024","5","27"]]},"id":"ITEM-1","issued":{"date-parts":[["0"]]},"title":"¿Quiénes somos en XM ?","type":"webpage"},"uris":["http://www.mendeley.com/documents/?uuid=261444b0-3032-35df-8dbc-b1431cc41de0"]}],"mendeley":{"formattedCitation":"[8]","plainTextFormattedCitation":"[8]","previouslyFormattedCitation":"[8]"},"properties":{"noteIndex":0},"schema":"https://github.com/citation-style-language/schema/raw/master/csl-citation.json"}</w:instrText>
      </w:r>
      <w:r w:rsidR="0041184A">
        <w:rPr>
          <w:rStyle w:val="Hipervnculo"/>
          <w:color w:val="000000" w:themeColor="text1"/>
          <w:u w:val="none"/>
        </w:rPr>
        <w:fldChar w:fldCharType="separate"/>
      </w:r>
      <w:r w:rsidR="00141B1E" w:rsidRPr="00141B1E">
        <w:rPr>
          <w:rStyle w:val="Hipervnculo"/>
          <w:noProof/>
          <w:color w:val="000000" w:themeColor="text1"/>
          <w:u w:val="none"/>
        </w:rPr>
        <w:t>[8]</w:t>
      </w:r>
      <w:r w:rsidR="0041184A">
        <w:rPr>
          <w:rStyle w:val="Hipervnculo"/>
          <w:color w:val="000000" w:themeColor="text1"/>
          <w:u w:val="none"/>
        </w:rPr>
        <w:fldChar w:fldCharType="end"/>
      </w:r>
      <w:r>
        <w:t xml:space="preserve">. Este conjunto de datos se analizó para el intervalo de años desde 2019 a 2022. El </w:t>
      </w:r>
      <w:r w:rsidR="006C0F9D">
        <w:t>conjunto de datos</w:t>
      </w:r>
      <w:r w:rsidR="00F5083B">
        <w:t xml:space="preserve"> para</w:t>
      </w:r>
      <w:r>
        <w:t xml:space="preserve"> </w:t>
      </w:r>
      <w:r w:rsidR="00F5083B">
        <w:t xml:space="preserve">el </w:t>
      </w:r>
      <w:r>
        <w:t xml:space="preserve">precio de la energía </w:t>
      </w:r>
      <w:r w:rsidR="00436027">
        <w:t>de</w:t>
      </w:r>
      <w:r>
        <w:t xml:space="preserve"> la bolsa </w:t>
      </w:r>
      <w:r w:rsidR="00B652C6">
        <w:t>nacional</w:t>
      </w:r>
      <w:r>
        <w:t xml:space="preserve"> presenta registros diarios sin valores nulos o duplicados. Además, los tipos de datos son los correctos: los números son instancias de objetos tipo </w:t>
      </w:r>
      <w:proofErr w:type="spellStart"/>
      <w:r>
        <w:t>int</w:t>
      </w:r>
      <w:proofErr w:type="spellEnd"/>
      <w:r>
        <w:t xml:space="preserve"> o </w:t>
      </w:r>
      <w:proofErr w:type="spellStart"/>
      <w:r>
        <w:t>float</w:t>
      </w:r>
      <w:proofErr w:type="spellEnd"/>
      <w:r>
        <w:t xml:space="preserve">, los textos son </w:t>
      </w:r>
      <w:proofErr w:type="spellStart"/>
      <w:r>
        <w:t>strings</w:t>
      </w:r>
      <w:proofErr w:type="spellEnd"/>
      <w:r>
        <w:t xml:space="preserve"> y las fechas están en formato date. Este </w:t>
      </w:r>
      <w:proofErr w:type="spellStart"/>
      <w:r>
        <w:t>dataset</w:t>
      </w:r>
      <w:proofErr w:type="spellEnd"/>
      <w:r>
        <w:t xml:space="preserve"> se exploró</w:t>
      </w:r>
      <w:r w:rsidR="007B38AB">
        <w:t xml:space="preserve"> </w:t>
      </w:r>
      <w:r>
        <w:t>y se interpretó mediante gráficos y correlaciones en la siguiente sección.</w:t>
      </w:r>
    </w:p>
    <w:p w14:paraId="6C207176" w14:textId="77777777" w:rsidR="00482BA2" w:rsidRDefault="00482BA2" w:rsidP="00482BA2"/>
    <w:p w14:paraId="33ADBC12" w14:textId="440ADA83" w:rsidR="00482BA2" w:rsidRDefault="00482BA2" w:rsidP="00482BA2">
      <w:r>
        <w:t xml:space="preserve">En cuanto a los </w:t>
      </w:r>
      <w:proofErr w:type="spellStart"/>
      <w:r>
        <w:t>datasets</w:t>
      </w:r>
      <w:proofErr w:type="spellEnd"/>
      <w:r>
        <w:t xml:space="preserve"> de nivel de embalses, se segmentaron para las represas del departamento de Cundinamarca, específicamente CHUZA y AGREGADO BOGOTÁ</w:t>
      </w:r>
      <w:r w:rsidR="00396309">
        <w:rPr>
          <w:rStyle w:val="Hipervnculo"/>
          <w:color w:val="000000" w:themeColor="text1"/>
          <w:u w:val="none"/>
        </w:rPr>
        <w:fldChar w:fldCharType="begin" w:fldLock="1"/>
      </w:r>
      <w:r w:rsidR="001F05C7">
        <w:rPr>
          <w:rStyle w:val="Hipervnculo"/>
          <w:color w:val="000000" w:themeColor="text1"/>
          <w:u w:val="none"/>
        </w:rPr>
        <w:instrText>ADDIN CSL_CITATION {"citationItems":[{"id":"ITEM-1","itemData":{"URL":"https://www.xm.com.co/hidrologia/embalses","accessed":{"date-parts":[["2024","5","27"]]},"id":"ITEM-1","issued":{"date-parts":[["0"]]},"title":"Embalses - XM","type":"webpage"},"uris":["http://www.mendeley.com/documents/?uuid=0b1db8e5-9834-3d36-b2b1-d69a97310d20"]}],"mendeley":{"formattedCitation":"[9]","plainTextFormattedCitation":"[9]","previouslyFormattedCitation":"[9]"},"properties":{"noteIndex":0},"schema":"https://github.com/citation-style-language/schema/raw/master/csl-citation.json"}</w:instrText>
      </w:r>
      <w:r w:rsidR="00396309">
        <w:rPr>
          <w:rStyle w:val="Hipervnculo"/>
          <w:color w:val="000000" w:themeColor="text1"/>
          <w:u w:val="none"/>
        </w:rPr>
        <w:fldChar w:fldCharType="separate"/>
      </w:r>
      <w:r w:rsidR="00141B1E" w:rsidRPr="00141B1E">
        <w:rPr>
          <w:rStyle w:val="Hipervnculo"/>
          <w:noProof/>
          <w:color w:val="000000" w:themeColor="text1"/>
          <w:u w:val="none"/>
        </w:rPr>
        <w:t>[9]</w:t>
      </w:r>
      <w:r w:rsidR="00396309">
        <w:rPr>
          <w:rStyle w:val="Hipervnculo"/>
          <w:color w:val="000000" w:themeColor="text1"/>
          <w:u w:val="none"/>
        </w:rPr>
        <w:fldChar w:fldCharType="end"/>
      </w:r>
      <w:r>
        <w:t xml:space="preserve">. Este </w:t>
      </w:r>
      <w:proofErr w:type="spellStart"/>
      <w:r>
        <w:t>dataset</w:t>
      </w:r>
      <w:proofErr w:type="spellEnd"/>
      <w:r>
        <w:t xml:space="preserve"> es un conjunto de registros diarios sin valores nulos o duplicados. El único filtro realizado fue una agrupación por fecha</w:t>
      </w:r>
      <w:r w:rsidR="001C32BA">
        <w:t xml:space="preserve"> debido a que hay 2 embalses, </w:t>
      </w:r>
      <w:r w:rsidR="00C72387">
        <w:t xml:space="preserve">esta agrupación permite que </w:t>
      </w:r>
      <w:r w:rsidR="008D6C75">
        <w:t>los datos sean</w:t>
      </w:r>
      <w:r w:rsidR="0070032D">
        <w:t xml:space="preserve"> compatible</w:t>
      </w:r>
      <w:r w:rsidR="008D6C75">
        <w:t>s</w:t>
      </w:r>
      <w:r w:rsidR="0070032D">
        <w:t xml:space="preserve"> o integrable</w:t>
      </w:r>
      <w:r w:rsidR="008D6C75">
        <w:t>s</w:t>
      </w:r>
      <w:r>
        <w:t xml:space="preserve"> con los datos de precipitación</w:t>
      </w:r>
      <w:r w:rsidR="0070032D">
        <w:t xml:space="preserve"> </w:t>
      </w:r>
      <w:r w:rsidR="008D6C75">
        <w:t xml:space="preserve">por fecha </w:t>
      </w:r>
      <w:r w:rsidR="0070032D">
        <w:t xml:space="preserve">al momento de su </w:t>
      </w:r>
      <w:r w:rsidR="00266CAC">
        <w:t>fusión</w:t>
      </w:r>
      <w:r>
        <w:t xml:space="preserve"> para su posterior correlación y análisis exploratorio.</w:t>
      </w:r>
    </w:p>
    <w:p w14:paraId="2B14D04A" w14:textId="77777777" w:rsidR="00482BA2" w:rsidRDefault="00482BA2" w:rsidP="00482BA2"/>
    <w:p w14:paraId="1AFD4092" w14:textId="4D659B1E" w:rsidR="00E25944" w:rsidRPr="00396309" w:rsidRDefault="00482BA2" w:rsidP="00396309">
      <w:r>
        <w:t xml:space="preserve">Para ambos conjuntos de datos se aplicó la función </w:t>
      </w:r>
      <w:proofErr w:type="spellStart"/>
      <w:r>
        <w:t>MinMaxScaler</w:t>
      </w:r>
      <w:proofErr w:type="spellEnd"/>
      <w:r>
        <w:t xml:space="preserve"> de la librería </w:t>
      </w:r>
      <w:proofErr w:type="spellStart"/>
      <w:r>
        <w:t>scikit-learn</w:t>
      </w:r>
      <w:proofErr w:type="spellEnd"/>
      <w:r>
        <w:t xml:space="preserve">. Además, en los siguientes pasos </w:t>
      </w:r>
      <w:r w:rsidR="005306D4">
        <w:t>para</w:t>
      </w:r>
      <w:r>
        <w:t xml:space="preserve"> la búsqueda o ajuste de un modelo, se planea dividir el </w:t>
      </w:r>
      <w:proofErr w:type="spellStart"/>
      <w:r>
        <w:t>dataset</w:t>
      </w:r>
      <w:proofErr w:type="spellEnd"/>
      <w:r>
        <w:t xml:space="preserve"> en un 90% para entrenamiento y un 10% para pruebas</w:t>
      </w:r>
      <w:r w:rsidR="00706EA1">
        <w:t xml:space="preserve"> o validaciones.</w:t>
      </w:r>
    </w:p>
    <w:p w14:paraId="000000F1" w14:textId="77777777" w:rsidR="00901659" w:rsidRPr="005D40AA" w:rsidRDefault="00901659">
      <w:pPr>
        <w:pBdr>
          <w:top w:val="nil"/>
          <w:left w:val="nil"/>
          <w:bottom w:val="nil"/>
          <w:right w:val="nil"/>
          <w:between w:val="nil"/>
        </w:pBdr>
        <w:ind w:firstLine="709"/>
        <w:rPr>
          <w:color w:val="000000"/>
        </w:rPr>
      </w:pPr>
    </w:p>
    <w:p w14:paraId="77FA4ED0" w14:textId="792FBDC1" w:rsidR="00F713E3" w:rsidRDefault="00C90D12" w:rsidP="00FE1B3F">
      <w:pPr>
        <w:pStyle w:val="Ttulo2"/>
        <w:numPr>
          <w:ilvl w:val="1"/>
          <w:numId w:val="7"/>
        </w:numPr>
      </w:pPr>
      <w:r w:rsidRPr="005D40AA">
        <w:t xml:space="preserve"> </w:t>
      </w:r>
      <w:bookmarkStart w:id="48" w:name="_Toc167738027"/>
      <w:r w:rsidRPr="005D40AA">
        <w:t>Analítica descriptiva</w:t>
      </w:r>
      <w:bookmarkEnd w:id="48"/>
    </w:p>
    <w:p w14:paraId="484099EB" w14:textId="1F9CB2E5" w:rsidR="00015434" w:rsidRPr="00015434" w:rsidRDefault="00AC142B" w:rsidP="00015434">
      <w:pPr>
        <w:pStyle w:val="Ttulo3"/>
        <w:numPr>
          <w:ilvl w:val="2"/>
          <w:numId w:val="7"/>
        </w:numPr>
      </w:pPr>
      <w:bookmarkStart w:id="49" w:name="_Toc167738028"/>
      <w:r>
        <w:t>precipitaciones</w:t>
      </w:r>
      <w:bookmarkEnd w:id="49"/>
    </w:p>
    <w:p w14:paraId="415A8170" w14:textId="7FDD649F" w:rsidR="0042634A" w:rsidRDefault="00D90800" w:rsidP="00FE1B3F">
      <w:r w:rsidRPr="00D90800">
        <w:t xml:space="preserve">Para proporcionar un análisis descriptivo del conjunto de datos de precipitaciones, se calcularon las estadísticas clave utilizando la </w:t>
      </w:r>
      <w:r w:rsidR="00D15169" w:rsidRPr="00D90800">
        <w:t xml:space="preserve">función </w:t>
      </w:r>
      <w:r w:rsidR="006F499D" w:rsidRPr="00D90800">
        <w:t xml:space="preserve">describe </w:t>
      </w:r>
      <w:r w:rsidR="006F499D">
        <w:t xml:space="preserve">de </w:t>
      </w:r>
      <w:r w:rsidR="00D15169" w:rsidRPr="00D90800">
        <w:t>panda</w:t>
      </w:r>
      <w:r w:rsidR="006F499D">
        <w:t>s</w:t>
      </w:r>
      <w:r w:rsidRPr="00D90800">
        <w:t>:</w:t>
      </w:r>
    </w:p>
    <w:p w14:paraId="677755CE" w14:textId="77777777" w:rsidR="000C7B81" w:rsidRDefault="000C7B81" w:rsidP="000C7B81"/>
    <w:tbl>
      <w:tblPr>
        <w:tblStyle w:val="Tablaconcuadrcula"/>
        <w:tblW w:w="0" w:type="auto"/>
        <w:tblInd w:w="3507" w:type="dxa"/>
        <w:tblLook w:val="04A0" w:firstRow="1" w:lastRow="0" w:firstColumn="1" w:lastColumn="0" w:noHBand="0" w:noVBand="1"/>
      </w:tblPr>
      <w:tblGrid>
        <w:gridCol w:w="1620"/>
        <w:gridCol w:w="1800"/>
      </w:tblGrid>
      <w:tr w:rsidR="001C073B" w14:paraId="61E4D9B5" w14:textId="77777777" w:rsidTr="0042634A">
        <w:tc>
          <w:tcPr>
            <w:tcW w:w="1620" w:type="dxa"/>
          </w:tcPr>
          <w:p w14:paraId="08E9935B" w14:textId="3698EE37" w:rsidR="001C073B" w:rsidRPr="00821C18" w:rsidRDefault="005578F9" w:rsidP="00C83B3D">
            <w:pPr>
              <w:ind w:firstLine="0"/>
              <w:jc w:val="center"/>
              <w:rPr>
                <w:b/>
                <w:sz w:val="18"/>
                <w:szCs w:val="22"/>
              </w:rPr>
            </w:pPr>
            <w:r w:rsidRPr="00821C18">
              <w:rPr>
                <w:b/>
                <w:sz w:val="18"/>
                <w:szCs w:val="22"/>
              </w:rPr>
              <w:t>métrica</w:t>
            </w:r>
          </w:p>
        </w:tc>
        <w:tc>
          <w:tcPr>
            <w:tcW w:w="1800" w:type="dxa"/>
          </w:tcPr>
          <w:p w14:paraId="03C6BF69" w14:textId="7779E65B" w:rsidR="001C073B" w:rsidRPr="00821C18" w:rsidRDefault="005578F9" w:rsidP="00C83B3D">
            <w:pPr>
              <w:ind w:firstLine="0"/>
              <w:jc w:val="center"/>
              <w:rPr>
                <w:b/>
                <w:sz w:val="18"/>
                <w:szCs w:val="22"/>
              </w:rPr>
            </w:pPr>
            <w:r w:rsidRPr="00821C18">
              <w:rPr>
                <w:b/>
                <w:sz w:val="18"/>
                <w:szCs w:val="22"/>
              </w:rPr>
              <w:t>Precipitación</w:t>
            </w:r>
            <w:r w:rsidR="00C83B3D" w:rsidRPr="00821C18">
              <w:rPr>
                <w:b/>
                <w:sz w:val="18"/>
                <w:szCs w:val="22"/>
              </w:rPr>
              <w:t xml:space="preserve"> [mm]</w:t>
            </w:r>
          </w:p>
        </w:tc>
      </w:tr>
      <w:tr w:rsidR="001C073B" w14:paraId="34073EE4" w14:textId="77777777" w:rsidTr="0042634A">
        <w:tc>
          <w:tcPr>
            <w:tcW w:w="1620" w:type="dxa"/>
          </w:tcPr>
          <w:p w14:paraId="2380CC7F" w14:textId="6B437045" w:rsidR="001C073B" w:rsidRPr="00821C18" w:rsidRDefault="005578F9" w:rsidP="00C83B3D">
            <w:pPr>
              <w:ind w:firstLine="0"/>
              <w:jc w:val="center"/>
              <w:rPr>
                <w:sz w:val="18"/>
                <w:szCs w:val="22"/>
              </w:rPr>
            </w:pPr>
            <w:proofErr w:type="spellStart"/>
            <w:r w:rsidRPr="00821C18">
              <w:rPr>
                <w:sz w:val="18"/>
                <w:szCs w:val="22"/>
              </w:rPr>
              <w:t>c</w:t>
            </w:r>
            <w:r w:rsidR="006B6762" w:rsidRPr="00821C18">
              <w:rPr>
                <w:sz w:val="18"/>
                <w:szCs w:val="22"/>
              </w:rPr>
              <w:t>ount</w:t>
            </w:r>
            <w:proofErr w:type="spellEnd"/>
          </w:p>
        </w:tc>
        <w:tc>
          <w:tcPr>
            <w:tcW w:w="1800" w:type="dxa"/>
          </w:tcPr>
          <w:p w14:paraId="1F31F284" w14:textId="543C42C0" w:rsidR="001C073B" w:rsidRPr="00821C18" w:rsidRDefault="002F2499" w:rsidP="00C83B3D">
            <w:pPr>
              <w:ind w:firstLine="0"/>
              <w:jc w:val="center"/>
              <w:rPr>
                <w:sz w:val="18"/>
                <w:szCs w:val="22"/>
              </w:rPr>
            </w:pPr>
            <w:r w:rsidRPr="00821C18">
              <w:rPr>
                <w:sz w:val="18"/>
                <w:szCs w:val="22"/>
              </w:rPr>
              <w:t>1401</w:t>
            </w:r>
          </w:p>
        </w:tc>
      </w:tr>
      <w:tr w:rsidR="001C073B" w14:paraId="718B1E1A" w14:textId="77777777" w:rsidTr="0042634A">
        <w:tc>
          <w:tcPr>
            <w:tcW w:w="1620" w:type="dxa"/>
          </w:tcPr>
          <w:p w14:paraId="15049276" w14:textId="2DAA4E1C" w:rsidR="001C073B" w:rsidRPr="00821C18" w:rsidRDefault="004F7327" w:rsidP="00C83B3D">
            <w:pPr>
              <w:ind w:firstLine="0"/>
              <w:jc w:val="center"/>
              <w:rPr>
                <w:sz w:val="18"/>
                <w:szCs w:val="22"/>
              </w:rPr>
            </w:pPr>
            <w:r w:rsidRPr="00821C18">
              <w:rPr>
                <w:sz w:val="18"/>
                <w:szCs w:val="22"/>
              </w:rPr>
              <w:t>m</w:t>
            </w:r>
            <w:r w:rsidR="006B6762" w:rsidRPr="00821C18">
              <w:rPr>
                <w:sz w:val="18"/>
                <w:szCs w:val="22"/>
              </w:rPr>
              <w:t>ean</w:t>
            </w:r>
          </w:p>
        </w:tc>
        <w:tc>
          <w:tcPr>
            <w:tcW w:w="1800" w:type="dxa"/>
          </w:tcPr>
          <w:p w14:paraId="6B738657" w14:textId="3B70C15B" w:rsidR="001C073B" w:rsidRPr="00821C18" w:rsidRDefault="0014571D" w:rsidP="00C83B3D">
            <w:pPr>
              <w:ind w:firstLine="0"/>
              <w:jc w:val="center"/>
              <w:rPr>
                <w:sz w:val="18"/>
                <w:szCs w:val="22"/>
              </w:rPr>
            </w:pPr>
            <w:r w:rsidRPr="00821C18">
              <w:rPr>
                <w:sz w:val="18"/>
                <w:szCs w:val="22"/>
              </w:rPr>
              <w:t>0.218740</w:t>
            </w:r>
          </w:p>
        </w:tc>
      </w:tr>
      <w:tr w:rsidR="001C073B" w14:paraId="3799754F" w14:textId="77777777" w:rsidTr="0042634A">
        <w:tc>
          <w:tcPr>
            <w:tcW w:w="1620" w:type="dxa"/>
          </w:tcPr>
          <w:p w14:paraId="010EAF8E" w14:textId="40FD7722" w:rsidR="001C073B" w:rsidRPr="00821C18" w:rsidRDefault="004F7327" w:rsidP="00C83B3D">
            <w:pPr>
              <w:ind w:firstLine="0"/>
              <w:jc w:val="center"/>
              <w:rPr>
                <w:sz w:val="18"/>
                <w:szCs w:val="22"/>
              </w:rPr>
            </w:pPr>
            <w:r w:rsidRPr="00821C18">
              <w:rPr>
                <w:sz w:val="18"/>
                <w:szCs w:val="22"/>
              </w:rPr>
              <w:t>m</w:t>
            </w:r>
            <w:r w:rsidR="006B6762" w:rsidRPr="00821C18">
              <w:rPr>
                <w:sz w:val="18"/>
                <w:szCs w:val="22"/>
              </w:rPr>
              <w:t>in</w:t>
            </w:r>
          </w:p>
        </w:tc>
        <w:tc>
          <w:tcPr>
            <w:tcW w:w="1800" w:type="dxa"/>
          </w:tcPr>
          <w:p w14:paraId="2B71817A" w14:textId="40F6897B" w:rsidR="001C073B" w:rsidRPr="00821C18" w:rsidRDefault="002F2499" w:rsidP="00C83B3D">
            <w:pPr>
              <w:ind w:firstLine="0"/>
              <w:jc w:val="center"/>
              <w:rPr>
                <w:sz w:val="18"/>
                <w:szCs w:val="22"/>
              </w:rPr>
            </w:pPr>
            <w:r w:rsidRPr="00821C18">
              <w:rPr>
                <w:sz w:val="18"/>
                <w:szCs w:val="22"/>
              </w:rPr>
              <w:t>0.0</w:t>
            </w:r>
          </w:p>
        </w:tc>
      </w:tr>
      <w:tr w:rsidR="001C073B" w14:paraId="3120191A" w14:textId="77777777" w:rsidTr="0042634A">
        <w:tc>
          <w:tcPr>
            <w:tcW w:w="1620" w:type="dxa"/>
          </w:tcPr>
          <w:p w14:paraId="15361C09" w14:textId="4F8AB8F2" w:rsidR="001C073B" w:rsidRPr="00821C18" w:rsidRDefault="006B6762" w:rsidP="00C83B3D">
            <w:pPr>
              <w:ind w:firstLine="0"/>
              <w:jc w:val="center"/>
              <w:rPr>
                <w:sz w:val="18"/>
                <w:szCs w:val="22"/>
              </w:rPr>
            </w:pPr>
            <w:r w:rsidRPr="00821C18">
              <w:rPr>
                <w:sz w:val="18"/>
                <w:szCs w:val="22"/>
              </w:rPr>
              <w:t>25%</w:t>
            </w:r>
          </w:p>
        </w:tc>
        <w:tc>
          <w:tcPr>
            <w:tcW w:w="1800" w:type="dxa"/>
          </w:tcPr>
          <w:p w14:paraId="57DE51EC" w14:textId="230C07F8" w:rsidR="001C073B" w:rsidRPr="00821C18" w:rsidRDefault="00653F1C" w:rsidP="00C83B3D">
            <w:pPr>
              <w:ind w:firstLine="0"/>
              <w:jc w:val="center"/>
              <w:rPr>
                <w:sz w:val="18"/>
                <w:szCs w:val="22"/>
              </w:rPr>
            </w:pPr>
            <w:r w:rsidRPr="00821C18">
              <w:rPr>
                <w:sz w:val="18"/>
                <w:szCs w:val="22"/>
              </w:rPr>
              <w:t>0.065753</w:t>
            </w:r>
          </w:p>
        </w:tc>
      </w:tr>
      <w:tr w:rsidR="001C073B" w14:paraId="0918F6CD" w14:textId="77777777" w:rsidTr="0042634A">
        <w:tc>
          <w:tcPr>
            <w:tcW w:w="1620" w:type="dxa"/>
          </w:tcPr>
          <w:p w14:paraId="376FD376" w14:textId="07713DDE" w:rsidR="001C073B" w:rsidRPr="00821C18" w:rsidRDefault="006357D7" w:rsidP="00C83B3D">
            <w:pPr>
              <w:ind w:firstLine="0"/>
              <w:jc w:val="center"/>
              <w:rPr>
                <w:sz w:val="18"/>
                <w:szCs w:val="22"/>
              </w:rPr>
            </w:pPr>
            <w:r w:rsidRPr="00821C18">
              <w:rPr>
                <w:sz w:val="18"/>
                <w:szCs w:val="22"/>
              </w:rPr>
              <w:t>50%</w:t>
            </w:r>
          </w:p>
        </w:tc>
        <w:tc>
          <w:tcPr>
            <w:tcW w:w="1800" w:type="dxa"/>
          </w:tcPr>
          <w:p w14:paraId="5810279D" w14:textId="4C571653" w:rsidR="001C073B" w:rsidRPr="00821C18" w:rsidRDefault="00705C8E" w:rsidP="00C83B3D">
            <w:pPr>
              <w:ind w:firstLine="0"/>
              <w:jc w:val="center"/>
              <w:rPr>
                <w:sz w:val="18"/>
                <w:szCs w:val="22"/>
              </w:rPr>
            </w:pPr>
            <w:r w:rsidRPr="00821C18">
              <w:rPr>
                <w:sz w:val="18"/>
                <w:szCs w:val="22"/>
              </w:rPr>
              <w:t>0.177150</w:t>
            </w:r>
          </w:p>
        </w:tc>
      </w:tr>
      <w:tr w:rsidR="001C073B" w14:paraId="07BF0072" w14:textId="77777777" w:rsidTr="0042634A">
        <w:tc>
          <w:tcPr>
            <w:tcW w:w="1620" w:type="dxa"/>
          </w:tcPr>
          <w:p w14:paraId="1DC0BC50" w14:textId="3B6AF0A9" w:rsidR="001C073B" w:rsidRPr="00821C18" w:rsidRDefault="006357D7" w:rsidP="00C83B3D">
            <w:pPr>
              <w:ind w:firstLine="0"/>
              <w:jc w:val="center"/>
              <w:rPr>
                <w:sz w:val="18"/>
                <w:szCs w:val="22"/>
              </w:rPr>
            </w:pPr>
            <w:r w:rsidRPr="00821C18">
              <w:rPr>
                <w:sz w:val="18"/>
                <w:szCs w:val="22"/>
              </w:rPr>
              <w:t>75%</w:t>
            </w:r>
          </w:p>
        </w:tc>
        <w:tc>
          <w:tcPr>
            <w:tcW w:w="1800" w:type="dxa"/>
          </w:tcPr>
          <w:p w14:paraId="0605187E" w14:textId="5EB9D1B7" w:rsidR="001C073B" w:rsidRPr="00821C18" w:rsidRDefault="00837085" w:rsidP="00C83B3D">
            <w:pPr>
              <w:ind w:firstLine="0"/>
              <w:jc w:val="center"/>
              <w:rPr>
                <w:sz w:val="18"/>
                <w:szCs w:val="22"/>
              </w:rPr>
            </w:pPr>
            <w:r w:rsidRPr="00821C18">
              <w:rPr>
                <w:sz w:val="18"/>
                <w:szCs w:val="22"/>
              </w:rPr>
              <w:t>0.326431</w:t>
            </w:r>
          </w:p>
        </w:tc>
      </w:tr>
      <w:tr w:rsidR="001C073B" w14:paraId="506DCB69" w14:textId="77777777" w:rsidTr="0042634A">
        <w:tc>
          <w:tcPr>
            <w:tcW w:w="1620" w:type="dxa"/>
          </w:tcPr>
          <w:p w14:paraId="4580D5ED" w14:textId="1B93D1E8" w:rsidR="001C073B" w:rsidRPr="00821C18" w:rsidRDefault="000E4939" w:rsidP="00C83B3D">
            <w:pPr>
              <w:ind w:firstLine="0"/>
              <w:jc w:val="center"/>
              <w:rPr>
                <w:sz w:val="18"/>
                <w:szCs w:val="22"/>
              </w:rPr>
            </w:pPr>
            <w:proofErr w:type="spellStart"/>
            <w:r w:rsidRPr="00821C18">
              <w:rPr>
                <w:sz w:val="18"/>
                <w:szCs w:val="22"/>
              </w:rPr>
              <w:t>max</w:t>
            </w:r>
            <w:proofErr w:type="spellEnd"/>
          </w:p>
        </w:tc>
        <w:tc>
          <w:tcPr>
            <w:tcW w:w="1800" w:type="dxa"/>
          </w:tcPr>
          <w:p w14:paraId="7A9BCDFE" w14:textId="512B7DEB" w:rsidR="001C073B" w:rsidRPr="00821C18" w:rsidRDefault="009F350F" w:rsidP="00C83B3D">
            <w:pPr>
              <w:ind w:firstLine="0"/>
              <w:jc w:val="center"/>
              <w:rPr>
                <w:sz w:val="18"/>
                <w:szCs w:val="22"/>
              </w:rPr>
            </w:pPr>
            <w:r w:rsidRPr="00821C18">
              <w:rPr>
                <w:sz w:val="18"/>
                <w:szCs w:val="22"/>
              </w:rPr>
              <w:t>1.742690</w:t>
            </w:r>
          </w:p>
        </w:tc>
      </w:tr>
      <w:tr w:rsidR="006357D7" w14:paraId="6E26E205" w14:textId="77777777" w:rsidTr="0042634A">
        <w:trPr>
          <w:trHeight w:val="56"/>
        </w:trPr>
        <w:tc>
          <w:tcPr>
            <w:tcW w:w="1620" w:type="dxa"/>
          </w:tcPr>
          <w:p w14:paraId="08A8FD7C" w14:textId="4CF2EEFE" w:rsidR="006357D7" w:rsidRPr="00821C18" w:rsidRDefault="006357D7" w:rsidP="00C83B3D">
            <w:pPr>
              <w:ind w:firstLine="0"/>
              <w:jc w:val="center"/>
              <w:rPr>
                <w:sz w:val="18"/>
                <w:szCs w:val="22"/>
              </w:rPr>
            </w:pPr>
            <w:r w:rsidRPr="00821C18">
              <w:rPr>
                <w:sz w:val="18"/>
                <w:szCs w:val="22"/>
              </w:rPr>
              <w:t>STD</w:t>
            </w:r>
          </w:p>
        </w:tc>
        <w:tc>
          <w:tcPr>
            <w:tcW w:w="1800" w:type="dxa"/>
          </w:tcPr>
          <w:p w14:paraId="56113B90" w14:textId="0EE5C2B8" w:rsidR="006357D7" w:rsidRPr="00821C18" w:rsidRDefault="006357D7" w:rsidP="00730DA1">
            <w:pPr>
              <w:keepNext/>
              <w:ind w:firstLine="0"/>
              <w:jc w:val="center"/>
              <w:rPr>
                <w:sz w:val="18"/>
                <w:szCs w:val="22"/>
              </w:rPr>
            </w:pPr>
            <w:r w:rsidRPr="00821C18">
              <w:rPr>
                <w:sz w:val="18"/>
                <w:szCs w:val="22"/>
              </w:rPr>
              <w:t>0.082</w:t>
            </w:r>
          </w:p>
        </w:tc>
      </w:tr>
    </w:tbl>
    <w:p w14:paraId="321CC0CF" w14:textId="1013EF77" w:rsidR="00730DA1" w:rsidRDefault="00730DA1" w:rsidP="00730DA1">
      <w:pPr>
        <w:pStyle w:val="Descripcin"/>
        <w:jc w:val="center"/>
      </w:pPr>
      <w:bookmarkStart w:id="50" w:name="_Toc167742176"/>
      <w:r>
        <w:t xml:space="preserve">Tabla </w:t>
      </w:r>
      <w:r>
        <w:fldChar w:fldCharType="begin"/>
      </w:r>
      <w:r>
        <w:instrText xml:space="preserve"> SEQ Tabla \* ARABIC </w:instrText>
      </w:r>
      <w:r>
        <w:fldChar w:fldCharType="separate"/>
      </w:r>
      <w:r w:rsidR="00101BC0">
        <w:rPr>
          <w:noProof/>
        </w:rPr>
        <w:t>4</w:t>
      </w:r>
      <w:r>
        <w:fldChar w:fldCharType="end"/>
      </w:r>
      <w:r>
        <w:t>. Estadística descriptiva del conjunto de datos de precipitaciones.</w:t>
      </w:r>
      <w:bookmarkEnd w:id="50"/>
    </w:p>
    <w:p w14:paraId="651E6D0A" w14:textId="77777777" w:rsidR="0042634A" w:rsidRDefault="0042634A" w:rsidP="000C7B81">
      <w:pPr>
        <w:ind w:firstLine="0"/>
        <w:jc w:val="left"/>
      </w:pPr>
    </w:p>
    <w:p w14:paraId="577F01FB" w14:textId="624AA811" w:rsidR="00FE1B3F" w:rsidRDefault="0042634A" w:rsidP="000C7B81">
      <w:r w:rsidRPr="0042634A">
        <w:t>la precipitación media es de 0.218740 mm. La precipitación mínima registrada es de 0.0 mm, indicando días sin lluvia, mientras que la máxima es de 1.742690 mm. Los percentiles muestran que el 25% de las precipitaciones son menores a 0.065753 mm, el 50% (la mediana) es de 0.177150 mm, y el 75% de los valores están por debajo de 0.326431 mm. La desviación estándar es de 0.082 mm, lo que sugiere una variabilidad relativamente baja en las precipitaciones diarias.</w:t>
      </w:r>
    </w:p>
    <w:p w14:paraId="18D60C4F" w14:textId="77777777" w:rsidR="00821C18" w:rsidRDefault="00821C18" w:rsidP="000C7B81"/>
    <w:p w14:paraId="50EA06AC" w14:textId="77777777" w:rsidR="00730DA1" w:rsidRDefault="001A7E3C" w:rsidP="00730DA1">
      <w:pPr>
        <w:keepNext/>
        <w:ind w:firstLine="0"/>
        <w:jc w:val="center"/>
      </w:pPr>
      <w:r>
        <w:rPr>
          <w:noProof/>
        </w:rPr>
        <w:drawing>
          <wp:inline distT="0" distB="0" distL="0" distR="0" wp14:anchorId="777A3EF5" wp14:editId="5E707E2F">
            <wp:extent cx="3935868" cy="2139950"/>
            <wp:effectExtent l="0" t="0" r="7620" b="0"/>
            <wp:docPr id="1560547488" name="Picture 9" descr="A graph with blue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547488" name="Picture 9" descr="A graph with blue dots and lines&#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956913" cy="2151392"/>
                    </a:xfrm>
                    <a:prstGeom prst="rect">
                      <a:avLst/>
                    </a:prstGeom>
                    <a:noFill/>
                    <a:ln>
                      <a:noFill/>
                    </a:ln>
                  </pic:spPr>
                </pic:pic>
              </a:graphicData>
            </a:graphic>
          </wp:inline>
        </w:drawing>
      </w:r>
    </w:p>
    <w:p w14:paraId="5D8A6AFF" w14:textId="0F958517" w:rsidR="00E92424" w:rsidRDefault="00730DA1" w:rsidP="00730DA1">
      <w:pPr>
        <w:pStyle w:val="Descripcin"/>
        <w:jc w:val="center"/>
        <w:rPr>
          <w:noProof/>
        </w:rPr>
      </w:pPr>
      <w:bookmarkStart w:id="51" w:name="_Ref167741737"/>
      <w:bookmarkStart w:id="52" w:name="_Toc167742361"/>
      <w:r>
        <w:t xml:space="preserve">Figura </w:t>
      </w:r>
      <w:r>
        <w:fldChar w:fldCharType="begin"/>
      </w:r>
      <w:r>
        <w:instrText xml:space="preserve"> SEQ Figura \* ARABIC </w:instrText>
      </w:r>
      <w:r>
        <w:fldChar w:fldCharType="separate"/>
      </w:r>
      <w:r w:rsidR="00224337">
        <w:rPr>
          <w:noProof/>
        </w:rPr>
        <w:t>1</w:t>
      </w:r>
      <w:r>
        <w:fldChar w:fldCharType="end"/>
      </w:r>
      <w:bookmarkEnd w:id="51"/>
      <w:r>
        <w:t xml:space="preserve">. </w:t>
      </w:r>
      <w:r w:rsidRPr="003C08DD">
        <w:t>ACF de precipitación</w:t>
      </w:r>
      <w:r>
        <w:rPr>
          <w:noProof/>
        </w:rPr>
        <w:t>.</w:t>
      </w:r>
      <w:bookmarkEnd w:id="52"/>
    </w:p>
    <w:p w14:paraId="433D2A02" w14:textId="77777777" w:rsidR="0025615C" w:rsidRPr="0025615C" w:rsidRDefault="0025615C" w:rsidP="0025615C"/>
    <w:p w14:paraId="4D989F29" w14:textId="77777777" w:rsidR="00214B73" w:rsidRDefault="00214B73" w:rsidP="00214B73">
      <w:r>
        <w:t>El gráfico de la función de autocorrelación (ACF) de los datos de precipitaciones revela distintos patrones dentro de la serie temporal. A lo largo del eje horizontal, se muestran varios retardos de la serie, mientras que el eje vertical cuantifica el coeficiente de autocorrelación, que denota la relación entre los datos actuales y sus valores precedentes. Las barras verticales representan estos coeficientes para cada retardo, y su altura indica la magnitud de la correlación. La sombra azul que rodea la línea cero representa el intervalo de confianza, y las barras que se extienden más allá de esta sombra indican una autocorrelación significativa con esos retardos.</w:t>
      </w:r>
    </w:p>
    <w:p w14:paraId="731ED836" w14:textId="77777777" w:rsidR="00214B73" w:rsidRDefault="00214B73" w:rsidP="00214B73"/>
    <w:p w14:paraId="1D963A19" w14:textId="02CCFFA3" w:rsidR="00AC6D16" w:rsidRDefault="00214B73" w:rsidP="00214B73">
      <w:r>
        <w:t>En este caso, se observa una tendencia notable: a medida que aumenta el retardo, la autocorrelación disminuye progresivamente, lo que indica una influencia cada vez menor de los valores pasados a lo largo del tiempo. No obstante, algunas barras que sobresalen persistentemente fuera del intervalo de confianza sugieren ciclos o patrones duraderos en los datos de precipitación.</w:t>
      </w:r>
    </w:p>
    <w:p w14:paraId="273F9E21" w14:textId="77777777" w:rsidR="00920042" w:rsidRDefault="00920042" w:rsidP="00920042"/>
    <w:p w14:paraId="66A47AA7" w14:textId="77777777" w:rsidR="00746C80" w:rsidRDefault="0016008C" w:rsidP="00746C80">
      <w:pPr>
        <w:keepNext/>
        <w:jc w:val="center"/>
      </w:pPr>
      <w:r>
        <w:rPr>
          <w:noProof/>
        </w:rPr>
        <w:drawing>
          <wp:inline distT="0" distB="0" distL="0" distR="0" wp14:anchorId="0AC2114D" wp14:editId="5F35CD71">
            <wp:extent cx="5136986" cy="2854185"/>
            <wp:effectExtent l="0" t="0" r="6985" b="3810"/>
            <wp:docPr id="531357521" name="Picture 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357521" name="Picture 4" descr="A graph of a graph&#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62638" cy="2868437"/>
                    </a:xfrm>
                    <a:prstGeom prst="rect">
                      <a:avLst/>
                    </a:prstGeom>
                    <a:noFill/>
                    <a:ln>
                      <a:noFill/>
                    </a:ln>
                  </pic:spPr>
                </pic:pic>
              </a:graphicData>
            </a:graphic>
          </wp:inline>
        </w:drawing>
      </w:r>
    </w:p>
    <w:p w14:paraId="60A05655" w14:textId="234B7CC2" w:rsidR="005877E9" w:rsidRPr="00212FA1" w:rsidRDefault="00746C80" w:rsidP="00746C80">
      <w:pPr>
        <w:pStyle w:val="Descripcin"/>
        <w:jc w:val="center"/>
        <w:rPr>
          <w:sz w:val="20"/>
          <w:szCs w:val="14"/>
        </w:rPr>
      </w:pPr>
      <w:bookmarkStart w:id="53" w:name="_Toc167742362"/>
      <w:r w:rsidRPr="00212FA1">
        <w:rPr>
          <w:sz w:val="20"/>
          <w:szCs w:val="14"/>
        </w:rPr>
        <w:t xml:space="preserve">Figura </w:t>
      </w:r>
      <w:r w:rsidRPr="00212FA1">
        <w:rPr>
          <w:sz w:val="20"/>
          <w:szCs w:val="14"/>
        </w:rPr>
        <w:fldChar w:fldCharType="begin"/>
      </w:r>
      <w:r w:rsidRPr="00212FA1">
        <w:rPr>
          <w:sz w:val="20"/>
          <w:szCs w:val="14"/>
        </w:rPr>
        <w:instrText xml:space="preserve"> SEQ Figura \* ARABIC </w:instrText>
      </w:r>
      <w:r w:rsidRPr="00212FA1">
        <w:rPr>
          <w:sz w:val="20"/>
          <w:szCs w:val="14"/>
        </w:rPr>
        <w:fldChar w:fldCharType="separate"/>
      </w:r>
      <w:r w:rsidR="00224337">
        <w:rPr>
          <w:noProof/>
          <w:sz w:val="20"/>
          <w:szCs w:val="14"/>
        </w:rPr>
        <w:t>2</w:t>
      </w:r>
      <w:r w:rsidRPr="00212FA1">
        <w:rPr>
          <w:sz w:val="20"/>
          <w:szCs w:val="14"/>
        </w:rPr>
        <w:fldChar w:fldCharType="end"/>
      </w:r>
      <w:r w:rsidRPr="00212FA1">
        <w:rPr>
          <w:sz w:val="20"/>
          <w:szCs w:val="14"/>
        </w:rPr>
        <w:t xml:space="preserve"> Grafica </w:t>
      </w:r>
      <w:r w:rsidR="00212FA1" w:rsidRPr="00212FA1">
        <w:rPr>
          <w:sz w:val="20"/>
          <w:szCs w:val="14"/>
        </w:rPr>
        <w:t>serie temporal</w:t>
      </w:r>
      <w:r w:rsidRPr="00212FA1">
        <w:rPr>
          <w:sz w:val="20"/>
          <w:szCs w:val="14"/>
        </w:rPr>
        <w:t xml:space="preserve"> </w:t>
      </w:r>
      <w:r w:rsidR="00483155" w:rsidRPr="00212FA1">
        <w:rPr>
          <w:sz w:val="20"/>
          <w:szCs w:val="14"/>
        </w:rPr>
        <w:t xml:space="preserve">datos </w:t>
      </w:r>
      <w:r w:rsidR="00212FA1" w:rsidRPr="00212FA1">
        <w:rPr>
          <w:sz w:val="20"/>
          <w:szCs w:val="14"/>
        </w:rPr>
        <w:t>de precipitación</w:t>
      </w:r>
      <w:bookmarkEnd w:id="53"/>
      <w:r w:rsidR="00212FA1" w:rsidRPr="00212FA1">
        <w:rPr>
          <w:sz w:val="20"/>
          <w:szCs w:val="14"/>
        </w:rPr>
        <w:t xml:space="preserve"> </w:t>
      </w:r>
    </w:p>
    <w:p w14:paraId="74A824EF" w14:textId="77777777" w:rsidR="000B1124" w:rsidRDefault="000B1124" w:rsidP="00214B73">
      <w:pPr>
        <w:jc w:val="center"/>
        <w:rPr>
          <w:noProof/>
        </w:rPr>
      </w:pPr>
    </w:p>
    <w:p w14:paraId="520BE7D8" w14:textId="77777777" w:rsidR="000B1124" w:rsidRDefault="000B1124" w:rsidP="00214B73">
      <w:pPr>
        <w:jc w:val="center"/>
        <w:rPr>
          <w:noProof/>
        </w:rPr>
      </w:pPr>
    </w:p>
    <w:p w14:paraId="4138D5FF" w14:textId="1102C18D" w:rsidR="00D836E7" w:rsidRDefault="00D836E7" w:rsidP="000B1124">
      <w:pPr>
        <w:rPr>
          <w:noProof/>
        </w:rPr>
      </w:pPr>
      <w:r>
        <w:rPr>
          <w:noProof/>
        </w:rPr>
        <w:t>Por ultimo para la precipitacion se grafican los datos crudos con un suavizado de una ventana de 30 días</w:t>
      </w:r>
      <w:r w:rsidR="00650C3C">
        <w:rPr>
          <w:noProof/>
        </w:rPr>
        <w:t xml:space="preserve">, </w:t>
      </w:r>
      <w:r>
        <w:rPr>
          <w:noProof/>
        </w:rPr>
        <w:t>los datos crudos</w:t>
      </w:r>
      <w:r w:rsidR="00650C3C">
        <w:rPr>
          <w:noProof/>
        </w:rPr>
        <w:t xml:space="preserve"> de este dataset</w:t>
      </w:r>
      <w:r>
        <w:rPr>
          <w:noProof/>
        </w:rPr>
        <w:t xml:space="preserve"> contienen una gran cantidad de variabilidad diaria, lo que puede dificultar la identificación de patrones y tendencias significativas. Esta variabilidad, o "ruido", puede ocultar la verdadera naturaleza de los datos, haciendo que las conclusiones basadas únicamente en estos datos sean menos precisas y confiables. </w:t>
      </w:r>
      <w:r w:rsidR="00532443">
        <w:rPr>
          <w:noProof/>
        </w:rPr>
        <w:t>Aunque se</w:t>
      </w:r>
      <w:r>
        <w:rPr>
          <w:noProof/>
        </w:rPr>
        <w:t xml:space="preserve"> </w:t>
      </w:r>
      <w:r w:rsidR="00532443">
        <w:rPr>
          <w:noProof/>
        </w:rPr>
        <w:t>usa</w:t>
      </w:r>
      <w:r>
        <w:rPr>
          <w:noProof/>
        </w:rPr>
        <w:t xml:space="preserve"> un suavizado, </w:t>
      </w:r>
      <w:r w:rsidR="00391F40">
        <w:rPr>
          <w:noProof/>
        </w:rPr>
        <w:t>que</w:t>
      </w:r>
      <w:r>
        <w:rPr>
          <w:noProof/>
        </w:rPr>
        <w:t xml:space="preserve"> reduce este ruido, </w:t>
      </w:r>
      <w:r w:rsidR="00497AE1">
        <w:rPr>
          <w:noProof/>
        </w:rPr>
        <w:t>p</w:t>
      </w:r>
      <w:r w:rsidR="00532443">
        <w:rPr>
          <w:noProof/>
        </w:rPr>
        <w:t>ara el dataset de precipitacion que se esta evaluando no se observan patrones especificos que conduz</w:t>
      </w:r>
      <w:r w:rsidR="00F02BE0">
        <w:rPr>
          <w:noProof/>
        </w:rPr>
        <w:t>can</w:t>
      </w:r>
      <w:r w:rsidR="00532443">
        <w:rPr>
          <w:noProof/>
        </w:rPr>
        <w:t xml:space="preserve"> a </w:t>
      </w:r>
      <w:r w:rsidR="00F02BE0">
        <w:rPr>
          <w:noProof/>
        </w:rPr>
        <w:t xml:space="preserve"> la </w:t>
      </w:r>
      <w:r w:rsidR="00532443">
        <w:rPr>
          <w:noProof/>
        </w:rPr>
        <w:t>existe</w:t>
      </w:r>
      <w:r w:rsidR="00F02BE0">
        <w:rPr>
          <w:noProof/>
        </w:rPr>
        <w:t>ncia de</w:t>
      </w:r>
      <w:r w:rsidR="00532443">
        <w:rPr>
          <w:noProof/>
        </w:rPr>
        <w:t xml:space="preserve"> periodisidad de los datos, esto tal vez debido a que existe una aleatoriedad de la posicion de las estaciones que miden la precipitacion.</w:t>
      </w:r>
    </w:p>
    <w:p w14:paraId="274C3F7B" w14:textId="3C767F90" w:rsidR="0063589F" w:rsidRDefault="0063589F" w:rsidP="00D836E7">
      <w:pPr>
        <w:pStyle w:val="Prrafodelista"/>
        <w:spacing w:before="100" w:beforeAutospacing="1" w:after="100" w:afterAutospacing="1" w:line="240" w:lineRule="auto"/>
        <w:ind w:left="360" w:firstLine="0"/>
        <w:rPr>
          <w:noProof/>
        </w:rPr>
      </w:pPr>
    </w:p>
    <w:p w14:paraId="6FF2D949" w14:textId="0F0DF61A" w:rsidR="000B0255" w:rsidRDefault="00473EA3" w:rsidP="007E47C8">
      <w:pPr>
        <w:pStyle w:val="Ttulo3"/>
        <w:numPr>
          <w:ilvl w:val="2"/>
          <w:numId w:val="7"/>
        </w:numPr>
      </w:pPr>
      <w:bookmarkStart w:id="54" w:name="_Toc167738029"/>
      <w:r>
        <w:t>Volumen</w:t>
      </w:r>
      <w:bookmarkEnd w:id="54"/>
      <w:r w:rsidR="00C40C4C">
        <w:t xml:space="preserve"> útil</w:t>
      </w:r>
    </w:p>
    <w:p w14:paraId="63FD2FC0" w14:textId="6E5EA760" w:rsidR="008B3D0B" w:rsidRDefault="007938F7" w:rsidP="008B3D0B">
      <w:r>
        <w:t>Para la descripción básica del dataset de la energía almacenada en los embalses se tiene que l</w:t>
      </w:r>
      <w:r w:rsidRPr="007938F7">
        <w:t>a media de los volúmenes es de aproximadamente 1.2e+09 kWh, con un rango que oscila entre un mínimo de 3.0e+08 kWh y un máximo de 2.</w:t>
      </w:r>
      <w:r>
        <w:t>6</w:t>
      </w:r>
      <w:r w:rsidRPr="007938F7">
        <w:t>e+09 kWh. La dispersión de los datos se refleja en una desviación estándar de alrededor de 6.</w:t>
      </w:r>
      <w:r>
        <w:t>3</w:t>
      </w:r>
      <w:r w:rsidRPr="007938F7">
        <w:t>e+08 kWh.</w:t>
      </w:r>
    </w:p>
    <w:p w14:paraId="4CC1209E" w14:textId="77777777" w:rsidR="000B1124" w:rsidRPr="008B3D0B" w:rsidRDefault="000B1124" w:rsidP="008B3D0B"/>
    <w:tbl>
      <w:tblPr>
        <w:tblStyle w:val="Tablaconcuadrcula"/>
        <w:tblW w:w="0" w:type="auto"/>
        <w:tblInd w:w="3307" w:type="dxa"/>
        <w:tblLook w:val="04A0" w:firstRow="1" w:lastRow="0" w:firstColumn="1" w:lastColumn="0" w:noHBand="0" w:noVBand="1"/>
      </w:tblPr>
      <w:tblGrid>
        <w:gridCol w:w="1795"/>
        <w:gridCol w:w="1800"/>
      </w:tblGrid>
      <w:tr w:rsidR="00C83B3D" w:rsidRPr="005578F9" w14:paraId="64E30572" w14:textId="77777777" w:rsidTr="0093463C">
        <w:tc>
          <w:tcPr>
            <w:tcW w:w="1795" w:type="dxa"/>
          </w:tcPr>
          <w:p w14:paraId="04B3C578" w14:textId="36D7D9C8" w:rsidR="00C83B3D" w:rsidRPr="00F940C9" w:rsidRDefault="0093463C">
            <w:pPr>
              <w:ind w:firstLine="0"/>
              <w:jc w:val="center"/>
              <w:rPr>
                <w:b/>
                <w:sz w:val="18"/>
                <w:szCs w:val="22"/>
              </w:rPr>
            </w:pPr>
            <w:r w:rsidRPr="00F940C9">
              <w:rPr>
                <w:b/>
                <w:bCs/>
                <w:sz w:val="18"/>
                <w:szCs w:val="22"/>
              </w:rPr>
              <w:t>M</w:t>
            </w:r>
            <w:r w:rsidR="00C83B3D" w:rsidRPr="00F940C9">
              <w:rPr>
                <w:b/>
                <w:bCs/>
                <w:sz w:val="18"/>
                <w:szCs w:val="22"/>
              </w:rPr>
              <w:t>étrica</w:t>
            </w:r>
          </w:p>
        </w:tc>
        <w:tc>
          <w:tcPr>
            <w:tcW w:w="1800" w:type="dxa"/>
          </w:tcPr>
          <w:p w14:paraId="7FAB2CCF" w14:textId="270F5BAD" w:rsidR="00C83B3D" w:rsidRPr="00F940C9" w:rsidRDefault="00C83B3D">
            <w:pPr>
              <w:ind w:firstLine="0"/>
              <w:jc w:val="center"/>
              <w:rPr>
                <w:b/>
                <w:sz w:val="18"/>
                <w:szCs w:val="22"/>
              </w:rPr>
            </w:pPr>
            <w:r w:rsidRPr="00F940C9">
              <w:rPr>
                <w:b/>
                <w:sz w:val="18"/>
                <w:szCs w:val="22"/>
              </w:rPr>
              <w:t>Volumen [</w:t>
            </w:r>
            <w:r w:rsidR="00AB1ECA" w:rsidRPr="00F940C9">
              <w:rPr>
                <w:b/>
                <w:sz w:val="18"/>
                <w:szCs w:val="22"/>
              </w:rPr>
              <w:t>kWh</w:t>
            </w:r>
            <w:r w:rsidRPr="00F940C9">
              <w:rPr>
                <w:b/>
                <w:sz w:val="18"/>
                <w:szCs w:val="22"/>
              </w:rPr>
              <w:t>]</w:t>
            </w:r>
          </w:p>
        </w:tc>
      </w:tr>
      <w:tr w:rsidR="00C83B3D" w14:paraId="43F90F74" w14:textId="77777777" w:rsidTr="0093463C">
        <w:tc>
          <w:tcPr>
            <w:tcW w:w="1795" w:type="dxa"/>
          </w:tcPr>
          <w:p w14:paraId="7454D72E" w14:textId="77777777" w:rsidR="00C83B3D" w:rsidRPr="00F940C9" w:rsidRDefault="00C83B3D">
            <w:pPr>
              <w:ind w:firstLine="0"/>
              <w:jc w:val="center"/>
              <w:rPr>
                <w:sz w:val="18"/>
                <w:szCs w:val="22"/>
              </w:rPr>
            </w:pPr>
            <w:proofErr w:type="spellStart"/>
            <w:r w:rsidRPr="00F940C9">
              <w:rPr>
                <w:sz w:val="18"/>
                <w:szCs w:val="22"/>
              </w:rPr>
              <w:t>count</w:t>
            </w:r>
            <w:proofErr w:type="spellEnd"/>
          </w:p>
        </w:tc>
        <w:tc>
          <w:tcPr>
            <w:tcW w:w="1800" w:type="dxa"/>
          </w:tcPr>
          <w:p w14:paraId="75CFE7B5" w14:textId="741C34E5" w:rsidR="00C83B3D" w:rsidRPr="00F940C9" w:rsidRDefault="00E240D0">
            <w:pPr>
              <w:ind w:firstLine="0"/>
              <w:jc w:val="center"/>
              <w:rPr>
                <w:sz w:val="18"/>
                <w:szCs w:val="22"/>
              </w:rPr>
            </w:pPr>
            <w:r w:rsidRPr="00F940C9">
              <w:rPr>
                <w:sz w:val="18"/>
                <w:szCs w:val="22"/>
              </w:rPr>
              <w:t>2922</w:t>
            </w:r>
          </w:p>
        </w:tc>
      </w:tr>
      <w:tr w:rsidR="00C83B3D" w14:paraId="72B21070" w14:textId="77777777" w:rsidTr="0093463C">
        <w:tc>
          <w:tcPr>
            <w:tcW w:w="1795" w:type="dxa"/>
          </w:tcPr>
          <w:p w14:paraId="44D2A2FE" w14:textId="77777777" w:rsidR="00C83B3D" w:rsidRPr="00F940C9" w:rsidRDefault="00C83B3D">
            <w:pPr>
              <w:ind w:firstLine="0"/>
              <w:jc w:val="center"/>
              <w:rPr>
                <w:sz w:val="18"/>
                <w:szCs w:val="22"/>
              </w:rPr>
            </w:pPr>
            <w:r w:rsidRPr="00F940C9">
              <w:rPr>
                <w:sz w:val="18"/>
                <w:szCs w:val="22"/>
              </w:rPr>
              <w:t>mean</w:t>
            </w:r>
          </w:p>
        </w:tc>
        <w:tc>
          <w:tcPr>
            <w:tcW w:w="1800" w:type="dxa"/>
          </w:tcPr>
          <w:p w14:paraId="5FC3B98C" w14:textId="491C48F3" w:rsidR="00C83B3D" w:rsidRPr="00F940C9" w:rsidRDefault="00CF4A66">
            <w:pPr>
              <w:ind w:firstLine="0"/>
              <w:jc w:val="center"/>
              <w:rPr>
                <w:sz w:val="18"/>
                <w:szCs w:val="22"/>
              </w:rPr>
            </w:pPr>
            <w:r w:rsidRPr="00F940C9">
              <w:rPr>
                <w:sz w:val="18"/>
                <w:szCs w:val="22"/>
              </w:rPr>
              <w:t>1.226130e+09</w:t>
            </w:r>
          </w:p>
        </w:tc>
      </w:tr>
      <w:tr w:rsidR="00C83B3D" w14:paraId="36987659" w14:textId="77777777" w:rsidTr="0093463C">
        <w:tc>
          <w:tcPr>
            <w:tcW w:w="1795" w:type="dxa"/>
          </w:tcPr>
          <w:p w14:paraId="342D9E10" w14:textId="77777777" w:rsidR="00C83B3D" w:rsidRPr="00F940C9" w:rsidRDefault="00C83B3D">
            <w:pPr>
              <w:ind w:firstLine="0"/>
              <w:jc w:val="center"/>
              <w:rPr>
                <w:sz w:val="18"/>
                <w:szCs w:val="22"/>
              </w:rPr>
            </w:pPr>
            <w:r w:rsidRPr="00F940C9">
              <w:rPr>
                <w:sz w:val="18"/>
                <w:szCs w:val="22"/>
              </w:rPr>
              <w:t>min</w:t>
            </w:r>
          </w:p>
        </w:tc>
        <w:tc>
          <w:tcPr>
            <w:tcW w:w="1800" w:type="dxa"/>
          </w:tcPr>
          <w:p w14:paraId="55158B93" w14:textId="56C0F83A" w:rsidR="00C83B3D" w:rsidRPr="00F940C9" w:rsidRDefault="005B1219">
            <w:pPr>
              <w:ind w:firstLine="0"/>
              <w:jc w:val="center"/>
              <w:rPr>
                <w:sz w:val="18"/>
                <w:szCs w:val="22"/>
              </w:rPr>
            </w:pPr>
            <w:r w:rsidRPr="00F940C9">
              <w:rPr>
                <w:sz w:val="18"/>
                <w:szCs w:val="22"/>
              </w:rPr>
              <w:t>3.006187e+08</w:t>
            </w:r>
          </w:p>
        </w:tc>
      </w:tr>
      <w:tr w:rsidR="00C83B3D" w14:paraId="7A61F8A0" w14:textId="77777777" w:rsidTr="0093463C">
        <w:tc>
          <w:tcPr>
            <w:tcW w:w="1795" w:type="dxa"/>
          </w:tcPr>
          <w:p w14:paraId="1200F60C" w14:textId="77777777" w:rsidR="00C83B3D" w:rsidRPr="00F940C9" w:rsidRDefault="00C83B3D">
            <w:pPr>
              <w:ind w:firstLine="0"/>
              <w:jc w:val="center"/>
              <w:rPr>
                <w:sz w:val="18"/>
                <w:szCs w:val="22"/>
              </w:rPr>
            </w:pPr>
            <w:r w:rsidRPr="00F940C9">
              <w:rPr>
                <w:sz w:val="18"/>
                <w:szCs w:val="22"/>
              </w:rPr>
              <w:t>25%</w:t>
            </w:r>
          </w:p>
        </w:tc>
        <w:tc>
          <w:tcPr>
            <w:tcW w:w="1800" w:type="dxa"/>
          </w:tcPr>
          <w:p w14:paraId="49EBE94D" w14:textId="61F64C51" w:rsidR="00C83B3D" w:rsidRPr="00F940C9" w:rsidRDefault="005B1219">
            <w:pPr>
              <w:ind w:firstLine="0"/>
              <w:jc w:val="center"/>
              <w:rPr>
                <w:sz w:val="18"/>
                <w:szCs w:val="22"/>
              </w:rPr>
            </w:pPr>
            <w:r w:rsidRPr="00F940C9">
              <w:rPr>
                <w:sz w:val="18"/>
                <w:szCs w:val="22"/>
              </w:rPr>
              <w:t>6.510397e+08</w:t>
            </w:r>
          </w:p>
        </w:tc>
      </w:tr>
      <w:tr w:rsidR="00C83B3D" w14:paraId="0C0BFB9C" w14:textId="77777777" w:rsidTr="0093463C">
        <w:tc>
          <w:tcPr>
            <w:tcW w:w="1795" w:type="dxa"/>
          </w:tcPr>
          <w:p w14:paraId="1B8C012C" w14:textId="77777777" w:rsidR="00C83B3D" w:rsidRPr="00F940C9" w:rsidRDefault="00C83B3D">
            <w:pPr>
              <w:ind w:firstLine="0"/>
              <w:jc w:val="center"/>
              <w:rPr>
                <w:sz w:val="18"/>
                <w:szCs w:val="22"/>
              </w:rPr>
            </w:pPr>
            <w:r w:rsidRPr="00F940C9">
              <w:rPr>
                <w:sz w:val="18"/>
                <w:szCs w:val="22"/>
              </w:rPr>
              <w:t>50%</w:t>
            </w:r>
          </w:p>
        </w:tc>
        <w:tc>
          <w:tcPr>
            <w:tcW w:w="1800" w:type="dxa"/>
          </w:tcPr>
          <w:p w14:paraId="6515AFF3" w14:textId="2370FF7D" w:rsidR="00C83B3D" w:rsidRPr="00F940C9" w:rsidRDefault="009E287D">
            <w:pPr>
              <w:ind w:firstLine="0"/>
              <w:jc w:val="center"/>
              <w:rPr>
                <w:sz w:val="18"/>
                <w:szCs w:val="22"/>
              </w:rPr>
            </w:pPr>
            <w:r w:rsidRPr="00F940C9">
              <w:rPr>
                <w:sz w:val="18"/>
                <w:szCs w:val="22"/>
              </w:rPr>
              <w:t>1.164612e+09</w:t>
            </w:r>
          </w:p>
        </w:tc>
      </w:tr>
      <w:tr w:rsidR="00C83B3D" w14:paraId="4E5E71EF" w14:textId="77777777" w:rsidTr="0093463C">
        <w:tc>
          <w:tcPr>
            <w:tcW w:w="1795" w:type="dxa"/>
          </w:tcPr>
          <w:p w14:paraId="42C04C97" w14:textId="77777777" w:rsidR="00C83B3D" w:rsidRPr="00F940C9" w:rsidRDefault="00C83B3D">
            <w:pPr>
              <w:ind w:firstLine="0"/>
              <w:jc w:val="center"/>
              <w:rPr>
                <w:sz w:val="18"/>
                <w:szCs w:val="22"/>
              </w:rPr>
            </w:pPr>
            <w:r w:rsidRPr="00F940C9">
              <w:rPr>
                <w:sz w:val="18"/>
                <w:szCs w:val="22"/>
              </w:rPr>
              <w:t>75%</w:t>
            </w:r>
          </w:p>
        </w:tc>
        <w:tc>
          <w:tcPr>
            <w:tcW w:w="1800" w:type="dxa"/>
          </w:tcPr>
          <w:p w14:paraId="66470A2E" w14:textId="133603BF" w:rsidR="00C83B3D" w:rsidRPr="00F940C9" w:rsidRDefault="004C61EA">
            <w:pPr>
              <w:ind w:firstLine="0"/>
              <w:jc w:val="center"/>
              <w:rPr>
                <w:sz w:val="18"/>
                <w:szCs w:val="22"/>
              </w:rPr>
            </w:pPr>
            <w:r w:rsidRPr="00F940C9">
              <w:rPr>
                <w:sz w:val="18"/>
                <w:szCs w:val="22"/>
              </w:rPr>
              <w:t>1.710071e+09</w:t>
            </w:r>
          </w:p>
        </w:tc>
      </w:tr>
      <w:tr w:rsidR="00C83B3D" w14:paraId="46D2F565" w14:textId="77777777" w:rsidTr="0093463C">
        <w:tc>
          <w:tcPr>
            <w:tcW w:w="1795" w:type="dxa"/>
          </w:tcPr>
          <w:p w14:paraId="1845B4E5" w14:textId="77777777" w:rsidR="00C83B3D" w:rsidRPr="00F940C9" w:rsidRDefault="00C83B3D">
            <w:pPr>
              <w:ind w:firstLine="0"/>
              <w:jc w:val="center"/>
              <w:rPr>
                <w:sz w:val="18"/>
                <w:szCs w:val="22"/>
              </w:rPr>
            </w:pPr>
            <w:proofErr w:type="spellStart"/>
            <w:r w:rsidRPr="00F940C9">
              <w:rPr>
                <w:sz w:val="18"/>
                <w:szCs w:val="22"/>
              </w:rPr>
              <w:t>max</w:t>
            </w:r>
            <w:proofErr w:type="spellEnd"/>
          </w:p>
        </w:tc>
        <w:tc>
          <w:tcPr>
            <w:tcW w:w="1800" w:type="dxa"/>
          </w:tcPr>
          <w:p w14:paraId="45396B37" w14:textId="600A81AC" w:rsidR="00C83B3D" w:rsidRPr="00F940C9" w:rsidRDefault="00D755FE">
            <w:pPr>
              <w:ind w:firstLine="0"/>
              <w:jc w:val="center"/>
              <w:rPr>
                <w:sz w:val="18"/>
                <w:szCs w:val="22"/>
              </w:rPr>
            </w:pPr>
            <w:r w:rsidRPr="00F940C9">
              <w:rPr>
                <w:sz w:val="18"/>
                <w:szCs w:val="22"/>
              </w:rPr>
              <w:t>2.592348e+09</w:t>
            </w:r>
          </w:p>
        </w:tc>
      </w:tr>
      <w:tr w:rsidR="00C83B3D" w14:paraId="118C29DA" w14:textId="77777777" w:rsidTr="0093463C">
        <w:trPr>
          <w:trHeight w:val="56"/>
        </w:trPr>
        <w:tc>
          <w:tcPr>
            <w:tcW w:w="1795" w:type="dxa"/>
          </w:tcPr>
          <w:p w14:paraId="261D0A6C" w14:textId="77777777" w:rsidR="00C83B3D" w:rsidRPr="00F940C9" w:rsidRDefault="00C83B3D">
            <w:pPr>
              <w:ind w:firstLine="0"/>
              <w:jc w:val="center"/>
              <w:rPr>
                <w:sz w:val="18"/>
                <w:szCs w:val="22"/>
              </w:rPr>
            </w:pPr>
            <w:r w:rsidRPr="00F940C9">
              <w:rPr>
                <w:sz w:val="18"/>
                <w:szCs w:val="22"/>
              </w:rPr>
              <w:t>STD</w:t>
            </w:r>
          </w:p>
        </w:tc>
        <w:tc>
          <w:tcPr>
            <w:tcW w:w="1800" w:type="dxa"/>
          </w:tcPr>
          <w:p w14:paraId="432585D6" w14:textId="12670152" w:rsidR="00C83B3D" w:rsidRPr="00F940C9" w:rsidRDefault="00D755FE" w:rsidP="00A518E4">
            <w:pPr>
              <w:keepNext/>
              <w:ind w:firstLine="0"/>
              <w:jc w:val="center"/>
              <w:rPr>
                <w:sz w:val="18"/>
                <w:szCs w:val="22"/>
              </w:rPr>
            </w:pPr>
            <w:r w:rsidRPr="00F940C9">
              <w:rPr>
                <w:sz w:val="18"/>
                <w:szCs w:val="22"/>
              </w:rPr>
              <w:t>6.293976e+08</w:t>
            </w:r>
          </w:p>
        </w:tc>
      </w:tr>
    </w:tbl>
    <w:p w14:paraId="64ED7224" w14:textId="11E6481C" w:rsidR="00A518E4" w:rsidRDefault="00A518E4" w:rsidP="00A518E4">
      <w:pPr>
        <w:pStyle w:val="Descripcin"/>
        <w:jc w:val="center"/>
      </w:pPr>
      <w:bookmarkStart w:id="55" w:name="_Toc167742177"/>
      <w:r>
        <w:t xml:space="preserve">Tabla </w:t>
      </w:r>
      <w:r>
        <w:fldChar w:fldCharType="begin"/>
      </w:r>
      <w:r>
        <w:instrText xml:space="preserve"> SEQ Tabla \* ARABIC </w:instrText>
      </w:r>
      <w:r>
        <w:fldChar w:fldCharType="separate"/>
      </w:r>
      <w:r w:rsidR="00101BC0">
        <w:rPr>
          <w:noProof/>
        </w:rPr>
        <w:t>5</w:t>
      </w:r>
      <w:r>
        <w:fldChar w:fldCharType="end"/>
      </w:r>
      <w:r>
        <w:t>. Estadística descriptiva de datos de</w:t>
      </w:r>
      <w:r w:rsidRPr="00D9259C">
        <w:t xml:space="preserve"> energía almacenada embalses</w:t>
      </w:r>
      <w:r w:rsidR="00E34466">
        <w:t xml:space="preserve"> Cundinamarca</w:t>
      </w:r>
      <w:r>
        <w:t>.</w:t>
      </w:r>
      <w:bookmarkEnd w:id="55"/>
    </w:p>
    <w:p w14:paraId="6F14013E" w14:textId="6EBC9D28" w:rsidR="00710B64" w:rsidRPr="0093463C" w:rsidRDefault="00710B64" w:rsidP="00A518E4">
      <w:pPr>
        <w:pStyle w:val="Descripcin"/>
        <w:rPr>
          <w:sz w:val="18"/>
          <w:szCs w:val="12"/>
        </w:rPr>
      </w:pPr>
    </w:p>
    <w:p w14:paraId="17FB10B7" w14:textId="10535ED8" w:rsidR="00D5100C" w:rsidRDefault="00D5100C" w:rsidP="00D5100C">
      <w:r w:rsidRPr="00D5100C">
        <w:t>Al trazar los dat</w:t>
      </w:r>
      <w:r w:rsidR="00271793">
        <w:t xml:space="preserve">os </w:t>
      </w:r>
      <w:r w:rsidR="004347C1" w:rsidRPr="004347C1">
        <w:rPr>
          <w:i/>
          <w:iCs/>
        </w:rPr>
        <w:fldChar w:fldCharType="begin"/>
      </w:r>
      <w:r w:rsidR="004347C1" w:rsidRPr="004347C1">
        <w:rPr>
          <w:i/>
          <w:iCs/>
        </w:rPr>
        <w:instrText xml:space="preserve"> REF _Ref167741806 \h </w:instrText>
      </w:r>
      <w:r w:rsidR="004347C1" w:rsidRPr="004347C1">
        <w:rPr>
          <w:i/>
          <w:iCs/>
        </w:rPr>
      </w:r>
      <w:r w:rsidR="004347C1">
        <w:rPr>
          <w:i/>
          <w:iCs/>
        </w:rPr>
        <w:instrText xml:space="preserve"> \* MERGEFORMAT </w:instrText>
      </w:r>
      <w:r w:rsidR="004347C1" w:rsidRPr="004347C1">
        <w:rPr>
          <w:i/>
          <w:iCs/>
        </w:rPr>
        <w:fldChar w:fldCharType="separate"/>
      </w:r>
      <w:r w:rsidR="004347C1" w:rsidRPr="004347C1">
        <w:rPr>
          <w:i/>
          <w:iCs/>
        </w:rPr>
        <w:t xml:space="preserve">Figura </w:t>
      </w:r>
      <w:r w:rsidR="004347C1" w:rsidRPr="004347C1">
        <w:rPr>
          <w:i/>
          <w:iCs/>
          <w:noProof/>
        </w:rPr>
        <w:t>3</w:t>
      </w:r>
      <w:r w:rsidR="004347C1" w:rsidRPr="004347C1">
        <w:rPr>
          <w:i/>
          <w:iCs/>
        </w:rPr>
        <w:fldChar w:fldCharType="end"/>
      </w:r>
      <w:r w:rsidR="004347C1">
        <w:t xml:space="preserve"> </w:t>
      </w:r>
      <w:r w:rsidR="00B7274F" w:rsidRPr="00B7274F">
        <w:t>q</w:t>
      </w:r>
      <w:r w:rsidRPr="00B7274F">
        <w:t>ue</w:t>
      </w:r>
      <w:r w:rsidRPr="00D5100C">
        <w:t xml:space="preserve"> representan </w:t>
      </w:r>
      <w:r w:rsidR="004347C1">
        <w:t>el volumen útil</w:t>
      </w:r>
      <w:r w:rsidRPr="00D5100C">
        <w:t xml:space="preserve"> a lo largo de cuatro años, resulta evidente una estacionalidad anual visualmente coherente. Esta uniformidad en la estacionalidad anual simplifica la tarea de predecir futuros volúmenes de energía almacenada. Ofrece un patrón fiable y predecible que puede mod</w:t>
      </w:r>
      <w:r w:rsidR="006E38A7">
        <w:t>elarse</w:t>
      </w:r>
      <w:r w:rsidRPr="00D5100C">
        <w:t xml:space="preserve"> y extrapolarse eficazmente para predecir los próximos niveles de almacenamiento.</w:t>
      </w:r>
    </w:p>
    <w:p w14:paraId="3F7AA1D3" w14:textId="30F3E73E" w:rsidR="00546C7E" w:rsidRDefault="0063589F" w:rsidP="00546C7E">
      <w:pPr>
        <w:pStyle w:val="Prrafodelista"/>
        <w:keepNext/>
        <w:spacing w:before="100" w:beforeAutospacing="1" w:after="100" w:afterAutospacing="1" w:line="240" w:lineRule="auto"/>
        <w:ind w:left="360" w:firstLine="0"/>
        <w:jc w:val="center"/>
      </w:pPr>
      <w:r>
        <w:rPr>
          <w:noProof/>
        </w:rPr>
        <w:drawing>
          <wp:inline distT="0" distB="0" distL="0" distR="0" wp14:anchorId="49084965" wp14:editId="670D2B5E">
            <wp:extent cx="3010394" cy="1850285"/>
            <wp:effectExtent l="0" t="0" r="0" b="0"/>
            <wp:docPr id="888381518" name="Picture 7" descr="A graph with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381518" name="Picture 7" descr="A graph with blue line&#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070144" cy="1887010"/>
                    </a:xfrm>
                    <a:prstGeom prst="rect">
                      <a:avLst/>
                    </a:prstGeom>
                    <a:noFill/>
                    <a:ln>
                      <a:noFill/>
                    </a:ln>
                  </pic:spPr>
                </pic:pic>
              </a:graphicData>
            </a:graphic>
          </wp:inline>
        </w:drawing>
      </w:r>
    </w:p>
    <w:p w14:paraId="5EFB5B02" w14:textId="0566DA5A" w:rsidR="00546C7E" w:rsidRDefault="00546C7E" w:rsidP="005474F3">
      <w:pPr>
        <w:pStyle w:val="Descripcin"/>
        <w:jc w:val="center"/>
      </w:pPr>
      <w:bookmarkStart w:id="56" w:name="_Ref167741635"/>
      <w:bookmarkStart w:id="57" w:name="_Ref167741806"/>
      <w:bookmarkStart w:id="58" w:name="_Toc167742363"/>
      <w:r>
        <w:t xml:space="preserve">Figura </w:t>
      </w:r>
      <w:r>
        <w:fldChar w:fldCharType="begin"/>
      </w:r>
      <w:r>
        <w:instrText xml:space="preserve"> SEQ Figura \* ARABIC </w:instrText>
      </w:r>
      <w:r>
        <w:fldChar w:fldCharType="separate"/>
      </w:r>
      <w:r w:rsidR="00224337">
        <w:rPr>
          <w:noProof/>
        </w:rPr>
        <w:t>3</w:t>
      </w:r>
      <w:r>
        <w:fldChar w:fldCharType="end"/>
      </w:r>
      <w:bookmarkEnd w:id="57"/>
      <w:r>
        <w:t xml:space="preserve">. </w:t>
      </w:r>
      <w:r w:rsidRPr="00AA7266">
        <w:t>Energía almacenada de embalses Cundinamarca.</w:t>
      </w:r>
      <w:bookmarkEnd w:id="56"/>
      <w:bookmarkEnd w:id="58"/>
    </w:p>
    <w:p w14:paraId="45F4E409" w14:textId="77777777" w:rsidR="00546C7E" w:rsidRDefault="00E14976" w:rsidP="00546C7E">
      <w:pPr>
        <w:pStyle w:val="Prrafodelista"/>
        <w:keepNext/>
        <w:spacing w:before="100" w:beforeAutospacing="1" w:after="100" w:afterAutospacing="1" w:line="240" w:lineRule="auto"/>
        <w:ind w:left="360" w:firstLine="0"/>
        <w:jc w:val="center"/>
      </w:pPr>
      <w:r>
        <w:rPr>
          <w:noProof/>
        </w:rPr>
        <w:drawing>
          <wp:inline distT="0" distB="0" distL="0" distR="0" wp14:anchorId="3422E9BF" wp14:editId="53ED4043">
            <wp:extent cx="4454623" cy="2413000"/>
            <wp:effectExtent l="0" t="0" r="3175" b="6350"/>
            <wp:docPr id="356106273" name="Picture 6" descr="A blue graph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106273" name="Picture 6" descr="A blue graph with numbers&#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70423" cy="2421559"/>
                    </a:xfrm>
                    <a:prstGeom prst="rect">
                      <a:avLst/>
                    </a:prstGeom>
                    <a:noFill/>
                    <a:ln>
                      <a:noFill/>
                    </a:ln>
                  </pic:spPr>
                </pic:pic>
              </a:graphicData>
            </a:graphic>
          </wp:inline>
        </w:drawing>
      </w:r>
    </w:p>
    <w:p w14:paraId="08A63C15" w14:textId="6D77DB52" w:rsidR="00BB2FF6" w:rsidRDefault="00546C7E" w:rsidP="00546C7E">
      <w:pPr>
        <w:pStyle w:val="Descripcin"/>
        <w:jc w:val="center"/>
      </w:pPr>
      <w:bookmarkStart w:id="59" w:name="_Toc167742364"/>
      <w:r>
        <w:t xml:space="preserve">Figura </w:t>
      </w:r>
      <w:r>
        <w:fldChar w:fldCharType="begin"/>
      </w:r>
      <w:r>
        <w:instrText xml:space="preserve"> SEQ Figura \* ARABIC </w:instrText>
      </w:r>
      <w:r>
        <w:fldChar w:fldCharType="separate"/>
      </w:r>
      <w:r w:rsidR="00224337">
        <w:rPr>
          <w:noProof/>
        </w:rPr>
        <w:t>4</w:t>
      </w:r>
      <w:r>
        <w:fldChar w:fldCharType="end"/>
      </w:r>
      <w:r>
        <w:t xml:space="preserve">. </w:t>
      </w:r>
      <w:r w:rsidRPr="001A2723">
        <w:t>ACF de volumen de embalses</w:t>
      </w:r>
      <w:r>
        <w:t>.</w:t>
      </w:r>
      <w:bookmarkEnd w:id="59"/>
    </w:p>
    <w:p w14:paraId="6B2F7EA1" w14:textId="77777777" w:rsidR="00546C7E" w:rsidRPr="00546C7E" w:rsidRDefault="00546C7E" w:rsidP="00546C7E"/>
    <w:p w14:paraId="69FFF856" w14:textId="77351A76" w:rsidR="00A94382" w:rsidRDefault="00F940C9" w:rsidP="00A94382">
      <w:r>
        <w:t>Por último, se realiza un ACF de</w:t>
      </w:r>
      <w:r w:rsidR="005474F3">
        <w:t>l volumen útil</w:t>
      </w:r>
      <w:r>
        <w:t>, donde se observa</w:t>
      </w:r>
      <w:r w:rsidR="00A94382" w:rsidRPr="00A94382">
        <w:t xml:space="preserve"> una fuerte autocorrelación positiva en los primeros </w:t>
      </w:r>
      <w:proofErr w:type="spellStart"/>
      <w:r w:rsidR="00A94382" w:rsidRPr="00A94382">
        <w:t>lags</w:t>
      </w:r>
      <w:proofErr w:type="spellEnd"/>
      <w:r w:rsidR="00A94382" w:rsidRPr="00A94382">
        <w:t>, que gradualmente disminuye</w:t>
      </w:r>
      <w:r w:rsidR="002B2C1F" w:rsidRPr="00A94382">
        <w:t>,</w:t>
      </w:r>
      <w:r w:rsidR="00A94382" w:rsidRPr="00A94382">
        <w:t xml:space="preserve"> pero permanece significativa a lo largo de muchos días. Este patrón sugiere que el volumen de</w:t>
      </w:r>
      <w:r>
        <w:t xml:space="preserve"> los</w:t>
      </w:r>
      <w:r w:rsidR="00A94382" w:rsidRPr="00A94382">
        <w:t xml:space="preserve"> embalse</w:t>
      </w:r>
      <w:r>
        <w:t>s</w:t>
      </w:r>
      <w:r w:rsidR="00A94382" w:rsidRPr="00A94382">
        <w:t xml:space="preserve"> </w:t>
      </w:r>
      <w:r w:rsidR="0093463C" w:rsidRPr="00A94382">
        <w:t>tiene</w:t>
      </w:r>
      <w:r w:rsidR="00A94382" w:rsidRPr="00A94382">
        <w:t xml:space="preserve"> una memoria larga, es decir, los volúmenes actuales están fuertemente influenciados por los volúmenes en días anteriores, incluso hasta casi un año atrás. Esto es característico de los sistemas con grandes </w:t>
      </w:r>
      <w:r w:rsidR="00C95FD7" w:rsidRPr="00A94382">
        <w:t>inercias</w:t>
      </w:r>
      <w:r w:rsidR="00A94382" w:rsidRPr="00A94382">
        <w:t xml:space="preserve">, como los embalses, donde las variaciones en el volumen tienden a ser suaves y acumulativas debido a la capacidad de almacenamiento y las tasas de entrada y salida de agua relativamente constantes. </w:t>
      </w:r>
    </w:p>
    <w:p w14:paraId="3C6EB368" w14:textId="77777777" w:rsidR="00A94382" w:rsidRDefault="00A94382" w:rsidP="00A94382"/>
    <w:p w14:paraId="1E40BA3B" w14:textId="7B631098" w:rsidR="00473EA3" w:rsidRDefault="00473EA3" w:rsidP="00473EA3">
      <w:pPr>
        <w:pStyle w:val="Ttulo3"/>
        <w:numPr>
          <w:ilvl w:val="2"/>
          <w:numId w:val="7"/>
        </w:numPr>
      </w:pPr>
      <w:bookmarkStart w:id="60" w:name="_Toc167738030"/>
      <w:r>
        <w:t>Precio</w:t>
      </w:r>
      <w:bookmarkEnd w:id="60"/>
    </w:p>
    <w:p w14:paraId="6A8EF371" w14:textId="4C259477" w:rsidR="000B1124" w:rsidRPr="00F940C9" w:rsidRDefault="00F940C9" w:rsidP="009A2F12">
      <w:r w:rsidRPr="00F940C9">
        <w:t>Con 1461 observaciones, el precio promedio de energía es de 214 COP, con un valor mínimo de 82 COP y un máximo de 686 COP. El análisis de los percentiles muestra que el 25% de los precios se encuentran por debajo de 122 COP, el 50% (la mediana) está en 189 COP, y el 75% por debajo de 279 COP, lo que indica una asimetría hacia precios más altos. Además, la desviación estándar de 110 COP refleja una considerable variabilidad en los precios</w:t>
      </w:r>
      <w:r w:rsidR="009A2F12">
        <w:t>.</w:t>
      </w:r>
    </w:p>
    <w:tbl>
      <w:tblPr>
        <w:tblStyle w:val="Tablaconcuadrcula"/>
        <w:tblW w:w="0" w:type="auto"/>
        <w:tblInd w:w="3145" w:type="dxa"/>
        <w:tblLook w:val="04A0" w:firstRow="1" w:lastRow="0" w:firstColumn="1" w:lastColumn="0" w:noHBand="0" w:noVBand="1"/>
      </w:tblPr>
      <w:tblGrid>
        <w:gridCol w:w="1367"/>
        <w:gridCol w:w="1980"/>
      </w:tblGrid>
      <w:tr w:rsidR="00473EA3" w:rsidRPr="005578F9" w14:paraId="14705A92" w14:textId="77777777" w:rsidTr="00BA5E60">
        <w:tc>
          <w:tcPr>
            <w:tcW w:w="1367" w:type="dxa"/>
          </w:tcPr>
          <w:p w14:paraId="383BE570" w14:textId="77777777" w:rsidR="00473EA3" w:rsidRPr="0093463C" w:rsidRDefault="00473EA3">
            <w:pPr>
              <w:ind w:firstLine="0"/>
              <w:jc w:val="center"/>
              <w:rPr>
                <w:b/>
                <w:sz w:val="18"/>
                <w:szCs w:val="22"/>
              </w:rPr>
            </w:pPr>
            <w:r w:rsidRPr="0093463C">
              <w:rPr>
                <w:b/>
                <w:sz w:val="18"/>
                <w:szCs w:val="22"/>
              </w:rPr>
              <w:t>métrica</w:t>
            </w:r>
          </w:p>
        </w:tc>
        <w:tc>
          <w:tcPr>
            <w:tcW w:w="1980" w:type="dxa"/>
          </w:tcPr>
          <w:p w14:paraId="6CDDCF8E" w14:textId="77777777" w:rsidR="00473EA3" w:rsidRPr="0093463C" w:rsidRDefault="00473EA3">
            <w:pPr>
              <w:ind w:firstLine="0"/>
              <w:jc w:val="center"/>
              <w:rPr>
                <w:b/>
                <w:sz w:val="18"/>
                <w:szCs w:val="22"/>
              </w:rPr>
            </w:pPr>
            <w:r w:rsidRPr="0093463C">
              <w:rPr>
                <w:b/>
                <w:sz w:val="18"/>
                <w:szCs w:val="22"/>
              </w:rPr>
              <w:t>Precio [COP]</w:t>
            </w:r>
          </w:p>
        </w:tc>
      </w:tr>
      <w:tr w:rsidR="00473EA3" w14:paraId="2CE3243F" w14:textId="77777777" w:rsidTr="00BA5E60">
        <w:tc>
          <w:tcPr>
            <w:tcW w:w="1367" w:type="dxa"/>
          </w:tcPr>
          <w:p w14:paraId="354F60BE" w14:textId="77777777" w:rsidR="00473EA3" w:rsidRPr="0093463C" w:rsidRDefault="00473EA3">
            <w:pPr>
              <w:ind w:firstLine="0"/>
              <w:jc w:val="center"/>
              <w:rPr>
                <w:sz w:val="18"/>
                <w:szCs w:val="22"/>
              </w:rPr>
            </w:pPr>
            <w:proofErr w:type="spellStart"/>
            <w:r w:rsidRPr="0093463C">
              <w:rPr>
                <w:sz w:val="18"/>
                <w:szCs w:val="22"/>
              </w:rPr>
              <w:t>count</w:t>
            </w:r>
            <w:proofErr w:type="spellEnd"/>
          </w:p>
        </w:tc>
        <w:tc>
          <w:tcPr>
            <w:tcW w:w="1980" w:type="dxa"/>
          </w:tcPr>
          <w:p w14:paraId="413F1A5C" w14:textId="77777777" w:rsidR="00473EA3" w:rsidRPr="0093463C" w:rsidRDefault="00473EA3">
            <w:pPr>
              <w:ind w:firstLine="0"/>
              <w:jc w:val="center"/>
              <w:rPr>
                <w:sz w:val="18"/>
                <w:szCs w:val="22"/>
              </w:rPr>
            </w:pPr>
            <w:r w:rsidRPr="0093463C">
              <w:rPr>
                <w:sz w:val="18"/>
                <w:szCs w:val="22"/>
              </w:rPr>
              <w:t>1461</w:t>
            </w:r>
          </w:p>
        </w:tc>
      </w:tr>
      <w:tr w:rsidR="00473EA3" w14:paraId="5D10A676" w14:textId="77777777" w:rsidTr="00BA5E60">
        <w:tc>
          <w:tcPr>
            <w:tcW w:w="1367" w:type="dxa"/>
          </w:tcPr>
          <w:p w14:paraId="20F26326" w14:textId="77777777" w:rsidR="00473EA3" w:rsidRPr="0093463C" w:rsidRDefault="00473EA3">
            <w:pPr>
              <w:ind w:firstLine="0"/>
              <w:jc w:val="center"/>
              <w:rPr>
                <w:sz w:val="18"/>
                <w:szCs w:val="22"/>
              </w:rPr>
            </w:pPr>
            <w:r w:rsidRPr="0093463C">
              <w:rPr>
                <w:sz w:val="18"/>
                <w:szCs w:val="22"/>
              </w:rPr>
              <w:t>mean</w:t>
            </w:r>
          </w:p>
        </w:tc>
        <w:tc>
          <w:tcPr>
            <w:tcW w:w="1980" w:type="dxa"/>
          </w:tcPr>
          <w:p w14:paraId="0DD26F9E" w14:textId="77777777" w:rsidR="00473EA3" w:rsidRPr="0093463C" w:rsidRDefault="00473EA3">
            <w:pPr>
              <w:ind w:firstLine="0"/>
              <w:jc w:val="center"/>
              <w:rPr>
                <w:sz w:val="18"/>
                <w:szCs w:val="22"/>
              </w:rPr>
            </w:pPr>
            <w:r w:rsidRPr="0093463C">
              <w:rPr>
                <w:sz w:val="18"/>
                <w:szCs w:val="22"/>
              </w:rPr>
              <w:t>214</w:t>
            </w:r>
          </w:p>
        </w:tc>
      </w:tr>
      <w:tr w:rsidR="00473EA3" w14:paraId="274BAAAF" w14:textId="77777777" w:rsidTr="00BA5E60">
        <w:tc>
          <w:tcPr>
            <w:tcW w:w="1367" w:type="dxa"/>
          </w:tcPr>
          <w:p w14:paraId="62CEE132" w14:textId="77777777" w:rsidR="00473EA3" w:rsidRPr="0093463C" w:rsidRDefault="00473EA3">
            <w:pPr>
              <w:ind w:firstLine="0"/>
              <w:jc w:val="center"/>
              <w:rPr>
                <w:sz w:val="18"/>
                <w:szCs w:val="22"/>
              </w:rPr>
            </w:pPr>
            <w:r w:rsidRPr="0093463C">
              <w:rPr>
                <w:sz w:val="18"/>
                <w:szCs w:val="22"/>
              </w:rPr>
              <w:t>min</w:t>
            </w:r>
          </w:p>
        </w:tc>
        <w:tc>
          <w:tcPr>
            <w:tcW w:w="1980" w:type="dxa"/>
          </w:tcPr>
          <w:p w14:paraId="35A21D52" w14:textId="77777777" w:rsidR="00473EA3" w:rsidRPr="0093463C" w:rsidRDefault="00473EA3">
            <w:pPr>
              <w:ind w:firstLine="0"/>
              <w:jc w:val="center"/>
              <w:rPr>
                <w:sz w:val="18"/>
                <w:szCs w:val="22"/>
              </w:rPr>
            </w:pPr>
            <w:r w:rsidRPr="0093463C">
              <w:rPr>
                <w:sz w:val="18"/>
                <w:szCs w:val="22"/>
              </w:rPr>
              <w:t>82</w:t>
            </w:r>
          </w:p>
        </w:tc>
      </w:tr>
      <w:tr w:rsidR="00473EA3" w14:paraId="38783D79" w14:textId="77777777" w:rsidTr="00BA5E60">
        <w:tc>
          <w:tcPr>
            <w:tcW w:w="1367" w:type="dxa"/>
          </w:tcPr>
          <w:p w14:paraId="1CDFB186" w14:textId="77777777" w:rsidR="00473EA3" w:rsidRPr="0093463C" w:rsidRDefault="00473EA3">
            <w:pPr>
              <w:ind w:firstLine="0"/>
              <w:jc w:val="center"/>
              <w:rPr>
                <w:sz w:val="18"/>
                <w:szCs w:val="22"/>
              </w:rPr>
            </w:pPr>
            <w:r w:rsidRPr="0093463C">
              <w:rPr>
                <w:sz w:val="18"/>
                <w:szCs w:val="22"/>
              </w:rPr>
              <w:t>25%</w:t>
            </w:r>
          </w:p>
        </w:tc>
        <w:tc>
          <w:tcPr>
            <w:tcW w:w="1980" w:type="dxa"/>
          </w:tcPr>
          <w:p w14:paraId="4CAA3320" w14:textId="77777777" w:rsidR="00473EA3" w:rsidRPr="0093463C" w:rsidRDefault="00473EA3">
            <w:pPr>
              <w:ind w:firstLine="0"/>
              <w:jc w:val="center"/>
              <w:rPr>
                <w:sz w:val="18"/>
                <w:szCs w:val="22"/>
              </w:rPr>
            </w:pPr>
            <w:r w:rsidRPr="0093463C">
              <w:rPr>
                <w:sz w:val="18"/>
                <w:szCs w:val="22"/>
              </w:rPr>
              <w:t>122</w:t>
            </w:r>
          </w:p>
        </w:tc>
      </w:tr>
      <w:tr w:rsidR="00473EA3" w14:paraId="7A032FF3" w14:textId="77777777" w:rsidTr="00BA5E60">
        <w:tc>
          <w:tcPr>
            <w:tcW w:w="1367" w:type="dxa"/>
          </w:tcPr>
          <w:p w14:paraId="77DB258B" w14:textId="77777777" w:rsidR="00473EA3" w:rsidRPr="0093463C" w:rsidRDefault="00473EA3">
            <w:pPr>
              <w:ind w:firstLine="0"/>
              <w:jc w:val="center"/>
              <w:rPr>
                <w:sz w:val="18"/>
                <w:szCs w:val="22"/>
              </w:rPr>
            </w:pPr>
            <w:r w:rsidRPr="0093463C">
              <w:rPr>
                <w:sz w:val="18"/>
                <w:szCs w:val="22"/>
              </w:rPr>
              <w:t>50%</w:t>
            </w:r>
          </w:p>
        </w:tc>
        <w:tc>
          <w:tcPr>
            <w:tcW w:w="1980" w:type="dxa"/>
          </w:tcPr>
          <w:p w14:paraId="2D3C367D" w14:textId="77777777" w:rsidR="00473EA3" w:rsidRPr="0093463C" w:rsidRDefault="00473EA3">
            <w:pPr>
              <w:ind w:firstLine="0"/>
              <w:jc w:val="center"/>
              <w:rPr>
                <w:sz w:val="18"/>
                <w:szCs w:val="22"/>
              </w:rPr>
            </w:pPr>
            <w:r w:rsidRPr="0093463C">
              <w:rPr>
                <w:sz w:val="18"/>
                <w:szCs w:val="22"/>
              </w:rPr>
              <w:t>189</w:t>
            </w:r>
          </w:p>
        </w:tc>
      </w:tr>
      <w:tr w:rsidR="00473EA3" w14:paraId="64EF32AB" w14:textId="77777777" w:rsidTr="00BA5E60">
        <w:tc>
          <w:tcPr>
            <w:tcW w:w="1367" w:type="dxa"/>
          </w:tcPr>
          <w:p w14:paraId="6753759C" w14:textId="77777777" w:rsidR="00473EA3" w:rsidRPr="0093463C" w:rsidRDefault="00473EA3">
            <w:pPr>
              <w:ind w:firstLine="0"/>
              <w:jc w:val="center"/>
              <w:rPr>
                <w:sz w:val="18"/>
                <w:szCs w:val="22"/>
              </w:rPr>
            </w:pPr>
            <w:r w:rsidRPr="0093463C">
              <w:rPr>
                <w:sz w:val="18"/>
                <w:szCs w:val="22"/>
              </w:rPr>
              <w:t>75%</w:t>
            </w:r>
          </w:p>
        </w:tc>
        <w:tc>
          <w:tcPr>
            <w:tcW w:w="1980" w:type="dxa"/>
          </w:tcPr>
          <w:p w14:paraId="07D3D717" w14:textId="77777777" w:rsidR="00473EA3" w:rsidRPr="0093463C" w:rsidRDefault="00473EA3">
            <w:pPr>
              <w:ind w:firstLine="0"/>
              <w:jc w:val="center"/>
              <w:rPr>
                <w:sz w:val="18"/>
                <w:szCs w:val="22"/>
              </w:rPr>
            </w:pPr>
            <w:r w:rsidRPr="0093463C">
              <w:rPr>
                <w:sz w:val="18"/>
                <w:szCs w:val="22"/>
              </w:rPr>
              <w:t>279</w:t>
            </w:r>
          </w:p>
        </w:tc>
      </w:tr>
      <w:tr w:rsidR="00473EA3" w14:paraId="35B7B170" w14:textId="77777777" w:rsidTr="00BA5E60">
        <w:tc>
          <w:tcPr>
            <w:tcW w:w="1367" w:type="dxa"/>
          </w:tcPr>
          <w:p w14:paraId="4777B57E" w14:textId="77777777" w:rsidR="00473EA3" w:rsidRPr="0093463C" w:rsidRDefault="00473EA3">
            <w:pPr>
              <w:ind w:firstLine="0"/>
              <w:jc w:val="center"/>
              <w:rPr>
                <w:sz w:val="18"/>
                <w:szCs w:val="22"/>
              </w:rPr>
            </w:pPr>
            <w:proofErr w:type="spellStart"/>
            <w:r w:rsidRPr="0093463C">
              <w:rPr>
                <w:sz w:val="18"/>
                <w:szCs w:val="22"/>
              </w:rPr>
              <w:t>max</w:t>
            </w:r>
            <w:proofErr w:type="spellEnd"/>
          </w:p>
        </w:tc>
        <w:tc>
          <w:tcPr>
            <w:tcW w:w="1980" w:type="dxa"/>
          </w:tcPr>
          <w:p w14:paraId="567A87C7" w14:textId="77777777" w:rsidR="00473EA3" w:rsidRPr="0093463C" w:rsidRDefault="00473EA3">
            <w:pPr>
              <w:ind w:firstLine="0"/>
              <w:jc w:val="center"/>
              <w:rPr>
                <w:sz w:val="18"/>
                <w:szCs w:val="22"/>
              </w:rPr>
            </w:pPr>
            <w:r w:rsidRPr="0093463C">
              <w:rPr>
                <w:sz w:val="18"/>
                <w:szCs w:val="22"/>
              </w:rPr>
              <w:t>686</w:t>
            </w:r>
          </w:p>
        </w:tc>
      </w:tr>
      <w:tr w:rsidR="00473EA3" w14:paraId="78348FDA" w14:textId="77777777" w:rsidTr="00BA5E60">
        <w:trPr>
          <w:trHeight w:val="56"/>
        </w:trPr>
        <w:tc>
          <w:tcPr>
            <w:tcW w:w="1367" w:type="dxa"/>
          </w:tcPr>
          <w:p w14:paraId="631EEEDA" w14:textId="77777777" w:rsidR="00473EA3" w:rsidRPr="0093463C" w:rsidRDefault="00473EA3">
            <w:pPr>
              <w:ind w:firstLine="0"/>
              <w:jc w:val="center"/>
              <w:rPr>
                <w:sz w:val="18"/>
                <w:szCs w:val="22"/>
              </w:rPr>
            </w:pPr>
            <w:r w:rsidRPr="0093463C">
              <w:rPr>
                <w:sz w:val="18"/>
                <w:szCs w:val="22"/>
              </w:rPr>
              <w:t>STD</w:t>
            </w:r>
          </w:p>
        </w:tc>
        <w:tc>
          <w:tcPr>
            <w:tcW w:w="1980" w:type="dxa"/>
          </w:tcPr>
          <w:p w14:paraId="34BE00E1" w14:textId="77777777" w:rsidR="00473EA3" w:rsidRPr="0093463C" w:rsidRDefault="00473EA3" w:rsidP="00101BC0">
            <w:pPr>
              <w:keepNext/>
              <w:ind w:firstLine="0"/>
              <w:jc w:val="center"/>
              <w:rPr>
                <w:sz w:val="18"/>
                <w:szCs w:val="22"/>
              </w:rPr>
            </w:pPr>
            <w:r w:rsidRPr="0093463C">
              <w:rPr>
                <w:sz w:val="18"/>
                <w:szCs w:val="22"/>
              </w:rPr>
              <w:t>110</w:t>
            </w:r>
          </w:p>
        </w:tc>
      </w:tr>
    </w:tbl>
    <w:p w14:paraId="2C856CF9" w14:textId="0DFF6157" w:rsidR="00546C7E" w:rsidRPr="00546C7E" w:rsidRDefault="00101BC0" w:rsidP="00101BC0">
      <w:pPr>
        <w:pStyle w:val="Descripcin"/>
      </w:pPr>
      <w:bookmarkStart w:id="61" w:name="_Toc167742178"/>
      <w:r>
        <w:t xml:space="preserve">Tabla </w:t>
      </w:r>
      <w:r>
        <w:fldChar w:fldCharType="begin"/>
      </w:r>
      <w:r>
        <w:instrText xml:space="preserve"> SEQ Tabla \* ARABIC </w:instrText>
      </w:r>
      <w:r>
        <w:fldChar w:fldCharType="separate"/>
      </w:r>
      <w:r>
        <w:rPr>
          <w:noProof/>
        </w:rPr>
        <w:t>6</w:t>
      </w:r>
      <w:r>
        <w:fldChar w:fldCharType="end"/>
      </w:r>
      <w:r>
        <w:t xml:space="preserve">. </w:t>
      </w:r>
      <w:r w:rsidRPr="00C36927">
        <w:t>Estadística descriptiva de los datos de precio de energía en la bolsa nacional</w:t>
      </w:r>
      <w:r>
        <w:t>.</w:t>
      </w:r>
      <w:bookmarkEnd w:id="61"/>
    </w:p>
    <w:p w14:paraId="1832952D" w14:textId="77777777" w:rsidR="00224337" w:rsidRDefault="00473EA3" w:rsidP="00224337">
      <w:pPr>
        <w:keepNext/>
        <w:jc w:val="center"/>
      </w:pPr>
      <w:r>
        <w:rPr>
          <w:noProof/>
        </w:rPr>
        <w:drawing>
          <wp:inline distT="0" distB="0" distL="0" distR="0" wp14:anchorId="28E51384" wp14:editId="5A098D01">
            <wp:extent cx="4970422" cy="2692400"/>
            <wp:effectExtent l="0" t="0" r="1905" b="0"/>
            <wp:docPr id="145789700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77843" cy="2696420"/>
                    </a:xfrm>
                    <a:prstGeom prst="rect">
                      <a:avLst/>
                    </a:prstGeom>
                    <a:noFill/>
                    <a:ln>
                      <a:noFill/>
                    </a:ln>
                  </pic:spPr>
                </pic:pic>
              </a:graphicData>
            </a:graphic>
          </wp:inline>
        </w:drawing>
      </w:r>
    </w:p>
    <w:p w14:paraId="2EE63161" w14:textId="6225EE32" w:rsidR="00B73D5B" w:rsidRDefault="00224337" w:rsidP="00224337">
      <w:pPr>
        <w:pStyle w:val="Descripcin"/>
        <w:jc w:val="center"/>
      </w:pPr>
      <w:bookmarkStart w:id="62" w:name="_Toc167742365"/>
      <w:r>
        <w:t xml:space="preserve">Figura </w:t>
      </w:r>
      <w:r>
        <w:fldChar w:fldCharType="begin"/>
      </w:r>
      <w:r>
        <w:instrText xml:space="preserve"> SEQ Figura \* ARABIC </w:instrText>
      </w:r>
      <w:r>
        <w:fldChar w:fldCharType="separate"/>
      </w:r>
      <w:r>
        <w:rPr>
          <w:noProof/>
        </w:rPr>
        <w:t>5</w:t>
      </w:r>
      <w:r>
        <w:fldChar w:fldCharType="end"/>
      </w:r>
      <w:r>
        <w:t xml:space="preserve">. </w:t>
      </w:r>
      <w:r w:rsidRPr="00616BDF">
        <w:t>ACF precios de energía.</w:t>
      </w:r>
      <w:bookmarkEnd w:id="62"/>
    </w:p>
    <w:p w14:paraId="338E1EDC" w14:textId="7A284588" w:rsidR="00B73D5B" w:rsidRDefault="00B73D5B" w:rsidP="00473EA3">
      <w:pPr>
        <w:rPr>
          <w:sz w:val="18"/>
          <w:szCs w:val="18"/>
        </w:rPr>
      </w:pPr>
    </w:p>
    <w:p w14:paraId="4E2E8884" w14:textId="7A67B6A4" w:rsidR="008B1A07" w:rsidRPr="00473EA3" w:rsidRDefault="005F550A" w:rsidP="00473EA3">
      <w:r w:rsidRPr="005F550A">
        <w:t>En</w:t>
      </w:r>
      <w:r w:rsidR="00F940C9">
        <w:t xml:space="preserve"> el </w:t>
      </w:r>
      <w:r w:rsidRPr="005F550A">
        <w:t>caso</w:t>
      </w:r>
      <w:r w:rsidR="008B1A07">
        <w:t xml:space="preserve"> de la </w:t>
      </w:r>
      <w:r w:rsidRPr="005F550A">
        <w:t xml:space="preserve">función de autocorrelación (ACF) de los precios de la </w:t>
      </w:r>
      <w:r w:rsidR="008B1A07">
        <w:t>energía</w:t>
      </w:r>
      <w:r w:rsidRPr="005F550A">
        <w:t>,</w:t>
      </w:r>
      <w:r w:rsidR="008B1A07">
        <w:t xml:space="preserve"> s</w:t>
      </w:r>
      <w:r w:rsidR="00E274ED">
        <w:t>e observa</w:t>
      </w:r>
      <w:r w:rsidR="00E274ED" w:rsidRPr="00E274ED">
        <w:t xml:space="preserve"> una autocorrelación positiva </w:t>
      </w:r>
      <w:r w:rsidRPr="005F550A">
        <w:t>prominente en los rezagos iniciales</w:t>
      </w:r>
      <w:r w:rsidR="00E274ED" w:rsidRPr="00E274ED">
        <w:t xml:space="preserve">, que disminuye gradualmente y </w:t>
      </w:r>
      <w:r w:rsidRPr="005F550A">
        <w:t>pasa a valores negativos en torno al rezago</w:t>
      </w:r>
      <w:r w:rsidR="00E274ED" w:rsidRPr="00E274ED">
        <w:t xml:space="preserve"> 1</w:t>
      </w:r>
      <w:r w:rsidR="006D6F9B">
        <w:t>20</w:t>
      </w:r>
      <w:r w:rsidR="00E274ED" w:rsidRPr="00E274ED">
        <w:t xml:space="preserve">. </w:t>
      </w:r>
      <w:r w:rsidRPr="005F550A">
        <w:t xml:space="preserve">Esta tendencia sugiere </w:t>
      </w:r>
      <w:r w:rsidR="00E274ED" w:rsidRPr="00E274ED">
        <w:t xml:space="preserve">que los precios de </w:t>
      </w:r>
      <w:r w:rsidRPr="005F550A">
        <w:t xml:space="preserve">la </w:t>
      </w:r>
      <w:r w:rsidR="00E274ED" w:rsidRPr="00E274ED">
        <w:t xml:space="preserve">energía en Colombia </w:t>
      </w:r>
      <w:r w:rsidRPr="005F550A">
        <w:t xml:space="preserve">están sustancialmente influenciados por </w:t>
      </w:r>
      <w:r w:rsidR="00E274ED" w:rsidRPr="00E274ED">
        <w:t xml:space="preserve">valores pasados a corto plazo, </w:t>
      </w:r>
      <w:r w:rsidRPr="005F550A">
        <w:t>con un impacto que disminuye</w:t>
      </w:r>
      <w:r w:rsidR="00E274ED" w:rsidRPr="00E274ED">
        <w:t xml:space="preserve"> con el tiempo. </w:t>
      </w:r>
      <w:r w:rsidRPr="005F550A">
        <w:t>Las oscilaciones alrededor de cero en los rezagos más largos implican la presencia de posibles patrones estacionales o cíclicos en los precios, aunque no particularmente robustos.</w:t>
      </w:r>
    </w:p>
    <w:p w14:paraId="5DA223DE" w14:textId="4D84E2FC" w:rsidR="000B0255" w:rsidRDefault="00473EA3" w:rsidP="008B1A07">
      <w:pPr>
        <w:pStyle w:val="Ttulo3"/>
        <w:numPr>
          <w:ilvl w:val="2"/>
          <w:numId w:val="7"/>
        </w:numPr>
      </w:pPr>
      <w:bookmarkStart w:id="63" w:name="_Toc167738031"/>
      <w:r>
        <w:t>Correlaciones</w:t>
      </w:r>
      <w:r w:rsidR="001A6DEA">
        <w:t xml:space="preserve"> entre variables</w:t>
      </w:r>
      <w:r w:rsidR="00E71F4E">
        <w:t xml:space="preserve"> </w:t>
      </w:r>
      <w:r w:rsidR="00A047D7">
        <w:t xml:space="preserve">de </w:t>
      </w:r>
      <w:r w:rsidR="00E71F4E">
        <w:t xml:space="preserve">precipitación y </w:t>
      </w:r>
      <w:r w:rsidR="00096384">
        <w:t>volumen</w:t>
      </w:r>
      <w:r w:rsidR="000B2A1B">
        <w:t xml:space="preserve"> </w:t>
      </w:r>
      <w:bookmarkEnd w:id="63"/>
      <w:r w:rsidR="005776FA">
        <w:t>útil</w:t>
      </w:r>
    </w:p>
    <w:p w14:paraId="346355C9" w14:textId="77777777" w:rsidR="00224337" w:rsidRDefault="000E3ADE" w:rsidP="00224337">
      <w:pPr>
        <w:pStyle w:val="NormalWeb"/>
        <w:keepNext/>
        <w:ind w:firstLine="0"/>
        <w:jc w:val="center"/>
      </w:pPr>
      <w:r>
        <w:rPr>
          <w:noProof/>
        </w:rPr>
        <w:drawing>
          <wp:inline distT="0" distB="0" distL="0" distR="0" wp14:anchorId="1610AFCD" wp14:editId="5F0B3CE8">
            <wp:extent cx="2671949" cy="2071155"/>
            <wp:effectExtent l="0" t="0" r="0" b="5715"/>
            <wp:docPr id="1036434378" name="Picture 1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434378" name="Picture 11" descr="A graph with a line&#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33718" cy="2119035"/>
                    </a:xfrm>
                    <a:prstGeom prst="rect">
                      <a:avLst/>
                    </a:prstGeom>
                    <a:noFill/>
                    <a:ln>
                      <a:noFill/>
                    </a:ln>
                  </pic:spPr>
                </pic:pic>
              </a:graphicData>
            </a:graphic>
          </wp:inline>
        </w:drawing>
      </w:r>
    </w:p>
    <w:p w14:paraId="4655360A" w14:textId="0B3261F9" w:rsidR="00B73D5B" w:rsidRDefault="00224337" w:rsidP="00224337">
      <w:pPr>
        <w:pStyle w:val="Descripcin"/>
        <w:jc w:val="center"/>
      </w:pPr>
      <w:bookmarkStart w:id="64" w:name="_Toc167742366"/>
      <w:r>
        <w:t xml:space="preserve">Figura </w:t>
      </w:r>
      <w:r>
        <w:fldChar w:fldCharType="begin"/>
      </w:r>
      <w:r>
        <w:instrText xml:space="preserve"> SEQ Figura \* ARABIC </w:instrText>
      </w:r>
      <w:r>
        <w:fldChar w:fldCharType="separate"/>
      </w:r>
      <w:r>
        <w:rPr>
          <w:noProof/>
        </w:rPr>
        <w:t>6</w:t>
      </w:r>
      <w:r>
        <w:fldChar w:fldCharType="end"/>
      </w:r>
      <w:r>
        <w:t xml:space="preserve">. </w:t>
      </w:r>
      <w:r w:rsidRPr="000058FA">
        <w:t>Búsqueda de mejor correlación Precipitación Vs Vol. embalses</w:t>
      </w:r>
      <w:bookmarkEnd w:id="64"/>
    </w:p>
    <w:p w14:paraId="246B1383" w14:textId="760062CC" w:rsidR="00B73D5B" w:rsidRDefault="00B73D5B" w:rsidP="004E1C2B"/>
    <w:p w14:paraId="7470ACDD" w14:textId="63661F1A" w:rsidR="00110BBA" w:rsidRDefault="004E1C2B" w:rsidP="004E1C2B">
      <w:r w:rsidRPr="004E1C2B">
        <w:t xml:space="preserve">El proceso de aplicar un desfase temporal entre la precipitación y el </w:t>
      </w:r>
      <w:r w:rsidR="00EA67E8">
        <w:t>volumen útil</w:t>
      </w:r>
      <w:r w:rsidRPr="004E1C2B">
        <w:t xml:space="preserve"> busca encontrar el retraso óptimo que maximiza la correlación entre ambas variables. Esto se debe a que, al ser series temporales, los efectos de la precipitación en el </w:t>
      </w:r>
      <w:r w:rsidR="004023ED">
        <w:t>volumen</w:t>
      </w:r>
      <w:r w:rsidRPr="004E1C2B">
        <w:t xml:space="preserve"> no son inmediatos y muestran cierta inercia. El valor óptimo de este desfase resultó en un retraso de </w:t>
      </w:r>
      <w:r w:rsidR="007F49F6">
        <w:t>-</w:t>
      </w:r>
      <w:r w:rsidR="00802BA4">
        <w:t>4</w:t>
      </w:r>
      <w:r w:rsidR="007F49F6">
        <w:t>6</w:t>
      </w:r>
      <w:r w:rsidRPr="004E1C2B">
        <w:t xml:space="preserve"> días en las precipitaciones, lo que generó una correlación inversa entre las dos variables. Sin embargo, es importante señalar que este fenómeno no explica los aspectos físicos subyacentes que se estudian, ya que intuitivamente, a medida que aumenta la cantidad de lluvia, el volumen almacenado debería incrementarse.</w:t>
      </w:r>
    </w:p>
    <w:p w14:paraId="5BCD7ED8" w14:textId="77777777" w:rsidR="00224337" w:rsidRDefault="003A6A95" w:rsidP="00224337">
      <w:pPr>
        <w:pStyle w:val="NormalWeb"/>
        <w:keepNext/>
        <w:jc w:val="center"/>
      </w:pPr>
      <w:r w:rsidRPr="000A4AFE">
        <w:rPr>
          <w:noProof/>
          <w:lang w:val="en-US"/>
        </w:rPr>
        <w:drawing>
          <wp:inline distT="0" distB="0" distL="0" distR="0" wp14:anchorId="489AC75C" wp14:editId="412D8A86">
            <wp:extent cx="5314208" cy="1172173"/>
            <wp:effectExtent l="0" t="0" r="1270" b="9525"/>
            <wp:docPr id="1022659572" name="Picture 1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659572" name="Picture 11" descr="A graph with red and blue lin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435626" cy="1198955"/>
                    </a:xfrm>
                    <a:prstGeom prst="rect">
                      <a:avLst/>
                    </a:prstGeom>
                    <a:noFill/>
                    <a:ln>
                      <a:noFill/>
                    </a:ln>
                  </pic:spPr>
                </pic:pic>
              </a:graphicData>
            </a:graphic>
          </wp:inline>
        </w:drawing>
      </w:r>
    </w:p>
    <w:p w14:paraId="613BC8E7" w14:textId="551DCE2F" w:rsidR="00B73D5B" w:rsidRDefault="00224337" w:rsidP="00224337">
      <w:pPr>
        <w:pStyle w:val="Descripcin"/>
        <w:jc w:val="center"/>
      </w:pPr>
      <w:bookmarkStart w:id="65" w:name="_Toc167742367"/>
      <w:r>
        <w:t xml:space="preserve">Figura </w:t>
      </w:r>
      <w:r>
        <w:fldChar w:fldCharType="begin"/>
      </w:r>
      <w:r>
        <w:instrText xml:space="preserve"> SEQ Figura \* ARABIC </w:instrText>
      </w:r>
      <w:r>
        <w:fldChar w:fldCharType="separate"/>
      </w:r>
      <w:r>
        <w:rPr>
          <w:noProof/>
        </w:rPr>
        <w:t>7</w:t>
      </w:r>
      <w:r>
        <w:fldChar w:fldCharType="end"/>
      </w:r>
      <w:r>
        <w:t xml:space="preserve">. </w:t>
      </w:r>
      <w:r w:rsidRPr="003A556A">
        <w:t>Superposición escalada de series de tiempo precipitación Vs Volumen embalse</w:t>
      </w:r>
      <w:r>
        <w:t>.</w:t>
      </w:r>
      <w:bookmarkEnd w:id="65"/>
    </w:p>
    <w:p w14:paraId="2ED01438" w14:textId="77777777" w:rsidR="00B73D5B" w:rsidRPr="00B73D5B" w:rsidRDefault="00B73D5B" w:rsidP="00B73D5B"/>
    <w:p w14:paraId="5EB0221F" w14:textId="78B93888" w:rsidR="006B7F7D" w:rsidRPr="006B7F7D" w:rsidRDefault="008D1FDC" w:rsidP="00C171EF">
      <w:pPr>
        <w:pStyle w:val="Ttulo3"/>
        <w:numPr>
          <w:ilvl w:val="2"/>
          <w:numId w:val="7"/>
        </w:numPr>
      </w:pPr>
      <w:bookmarkStart w:id="66" w:name="_Toc167738032"/>
      <w:r>
        <w:t xml:space="preserve">Correlaciones entre </w:t>
      </w:r>
      <w:r w:rsidR="000B2A1B">
        <w:t xml:space="preserve">volumen </w:t>
      </w:r>
      <w:r w:rsidR="00742093">
        <w:t>útil</w:t>
      </w:r>
      <w:r>
        <w:t xml:space="preserve"> y </w:t>
      </w:r>
      <w:r w:rsidR="004A4992">
        <w:t>precio</w:t>
      </w:r>
      <w:bookmarkEnd w:id="66"/>
    </w:p>
    <w:p w14:paraId="76D15103" w14:textId="77777777" w:rsidR="00E05316" w:rsidRDefault="00E05316" w:rsidP="00E05316"/>
    <w:p w14:paraId="27D8CBC8" w14:textId="0D95113B" w:rsidR="00E05316" w:rsidRPr="00E05316" w:rsidRDefault="00E05316" w:rsidP="00E05316">
      <w:r>
        <w:t xml:space="preserve">Al analizar la relación entre el conjunto de datos del volumen </w:t>
      </w:r>
      <w:r w:rsidR="00742093">
        <w:t>útil</w:t>
      </w:r>
      <w:r>
        <w:t xml:space="preserve"> y los precios de la energía, se observa una asociación directa, a diferencia de la relación con las precipitaciones, que requiere transformaciones matemáticas para derivar los caudales de entrada y seleccionar los parámetros adecuados para una correlación precisa. Esta asociación directa entre el volumen almacenado y los precios de la energía conduce a una correlación significativamente mejor. A diferencia de las precipitaciones, que presentan complejidades inherentes a su transformación en caudales de entrada y posterior correlación con el volumen almacenado</w:t>
      </w:r>
      <w:r w:rsidR="00A00F1D">
        <w:t>.</w:t>
      </w:r>
      <w:r>
        <w:t xml:space="preserve"> Como tal, esta relación directa entre el volumen almacenado y los precios de la energía simplifica y </w:t>
      </w:r>
      <w:r w:rsidR="00611D21">
        <w:t xml:space="preserve">mejora </w:t>
      </w:r>
      <w:r>
        <w:t>el poder predictivo de los modelos que pretenden pronosticar los precios.</w:t>
      </w:r>
    </w:p>
    <w:p w14:paraId="0C6D3BA1" w14:textId="77777777" w:rsidR="00224337" w:rsidRDefault="00831419" w:rsidP="00224337">
      <w:pPr>
        <w:pStyle w:val="NormalWeb"/>
        <w:keepNext/>
        <w:ind w:firstLine="0"/>
        <w:jc w:val="center"/>
      </w:pPr>
      <w:r>
        <w:rPr>
          <w:noProof/>
        </w:rPr>
        <w:drawing>
          <wp:inline distT="0" distB="0" distL="0" distR="0" wp14:anchorId="30A0337D" wp14:editId="32E36D4F">
            <wp:extent cx="3247901" cy="2556940"/>
            <wp:effectExtent l="0" t="0" r="0" b="0"/>
            <wp:docPr id="193647896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86624" cy="2587425"/>
                    </a:xfrm>
                    <a:prstGeom prst="rect">
                      <a:avLst/>
                    </a:prstGeom>
                    <a:noFill/>
                    <a:ln>
                      <a:noFill/>
                    </a:ln>
                  </pic:spPr>
                </pic:pic>
              </a:graphicData>
            </a:graphic>
          </wp:inline>
        </w:drawing>
      </w:r>
    </w:p>
    <w:p w14:paraId="3FE6A0C4" w14:textId="5CBE7293" w:rsidR="00B73D5B" w:rsidRDefault="00224337" w:rsidP="00224337">
      <w:pPr>
        <w:pStyle w:val="Descripcin"/>
        <w:jc w:val="center"/>
      </w:pPr>
      <w:bookmarkStart w:id="67" w:name="_Toc167742368"/>
      <w:r>
        <w:t xml:space="preserve">Figura </w:t>
      </w:r>
      <w:r>
        <w:fldChar w:fldCharType="begin"/>
      </w:r>
      <w:r>
        <w:instrText xml:space="preserve"> SEQ Figura \* ARABIC </w:instrText>
      </w:r>
      <w:r>
        <w:fldChar w:fldCharType="separate"/>
      </w:r>
      <w:r>
        <w:rPr>
          <w:noProof/>
        </w:rPr>
        <w:t>8</w:t>
      </w:r>
      <w:r>
        <w:fldChar w:fldCharType="end"/>
      </w:r>
      <w:r>
        <w:t xml:space="preserve">. </w:t>
      </w:r>
      <w:r w:rsidRPr="00F03472">
        <w:t>Búsqueda de mejor correlación Vol. embalses Vs Precio</w:t>
      </w:r>
      <w:r>
        <w:t>.</w:t>
      </w:r>
      <w:bookmarkEnd w:id="67"/>
    </w:p>
    <w:p w14:paraId="7E74701B" w14:textId="77777777" w:rsidR="00B73D5B" w:rsidRPr="00B73D5B" w:rsidRDefault="00B73D5B" w:rsidP="00B73D5B"/>
    <w:p w14:paraId="7C52F69B" w14:textId="0499D05F" w:rsidR="00E05316" w:rsidRPr="001D2F01" w:rsidRDefault="00EA2AA8" w:rsidP="001D2F01">
      <w:r w:rsidRPr="00EA2AA8">
        <w:t xml:space="preserve">Al aplicar la función de desfase para determinar el plazo óptimo </w:t>
      </w:r>
      <w:r w:rsidR="000A659F">
        <w:t>que correlaciona mejor los precios</w:t>
      </w:r>
      <w:r w:rsidRPr="00EA2AA8">
        <w:t xml:space="preserve"> de la energía, se descubrió que un desfase de -</w:t>
      </w:r>
      <w:r w:rsidR="005B31E3">
        <w:t>89</w:t>
      </w:r>
      <w:r w:rsidRPr="00EA2AA8">
        <w:t xml:space="preserve"> días arroja un coeficiente de correlación </w:t>
      </w:r>
      <w:r w:rsidR="00611D21">
        <w:t>de hasta</w:t>
      </w:r>
      <w:r w:rsidRPr="00EA2AA8">
        <w:t xml:space="preserve"> 0,6</w:t>
      </w:r>
      <w:r w:rsidR="00A8250E">
        <w:t>4</w:t>
      </w:r>
      <w:r w:rsidRPr="00EA2AA8">
        <w:t xml:space="preserve">. Este hallazgo subraya la importancia de la dinámica temporal para comprender la relación entre el volumen almacenado y los precios de la energía. Al identificar el desfase que maximiza la correlación, </w:t>
      </w:r>
      <w:r w:rsidR="00EA67E8">
        <w:t>se</w:t>
      </w:r>
      <w:r w:rsidRPr="00EA2AA8">
        <w:t xml:space="preserve"> pueden anticipar mejor las futuras fluctuaciones de los precios de la energía basándose en los datos históricos de los </w:t>
      </w:r>
      <w:r w:rsidR="00EA67E8">
        <w:t>embalses</w:t>
      </w:r>
      <w:r w:rsidRPr="00EA2AA8">
        <w:t>.</w:t>
      </w:r>
    </w:p>
    <w:p w14:paraId="441A84F1" w14:textId="36F8D0B5" w:rsidR="00B73D5B" w:rsidRPr="00C86A93" w:rsidRDefault="00F94534" w:rsidP="00B73D5B">
      <w:pPr>
        <w:pStyle w:val="NormalWeb"/>
        <w:keepNext/>
        <w:ind w:firstLine="0"/>
        <w:jc w:val="center"/>
        <w:rPr>
          <w:lang w:eastAsia="en-US"/>
        </w:rPr>
      </w:pPr>
      <w:r w:rsidRPr="00F94534">
        <w:rPr>
          <w:noProof/>
          <w:lang w:val="en-US" w:eastAsia="en-US"/>
        </w:rPr>
        <w:drawing>
          <wp:inline distT="0" distB="0" distL="0" distR="0" wp14:anchorId="195A9BDF" wp14:editId="73C64D57">
            <wp:extent cx="5925396" cy="1163782"/>
            <wp:effectExtent l="0" t="0" r="0" b="0"/>
            <wp:docPr id="512514489" name="Picture 13"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14489" name="Picture 13" descr="A graph with red and blue lines&#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032905" cy="1184897"/>
                    </a:xfrm>
                    <a:prstGeom prst="rect">
                      <a:avLst/>
                    </a:prstGeom>
                    <a:noFill/>
                    <a:ln>
                      <a:noFill/>
                    </a:ln>
                  </pic:spPr>
                </pic:pic>
              </a:graphicData>
            </a:graphic>
          </wp:inline>
        </w:drawing>
      </w:r>
    </w:p>
    <w:p w14:paraId="3EFAEAF6" w14:textId="27412D44" w:rsidR="006E0AA8" w:rsidRDefault="00B73D5B" w:rsidP="00B73D5B">
      <w:pPr>
        <w:pStyle w:val="Descripcin"/>
        <w:jc w:val="center"/>
      </w:pPr>
      <w:bookmarkStart w:id="68" w:name="_Toc167742369"/>
      <w:r>
        <w:t xml:space="preserve">Figura </w:t>
      </w:r>
      <w:r>
        <w:fldChar w:fldCharType="begin"/>
      </w:r>
      <w:r>
        <w:instrText xml:space="preserve"> SEQ Figura \* ARABIC </w:instrText>
      </w:r>
      <w:r>
        <w:fldChar w:fldCharType="separate"/>
      </w:r>
      <w:r w:rsidR="00224337">
        <w:rPr>
          <w:noProof/>
        </w:rPr>
        <w:t>9</w:t>
      </w:r>
      <w:r>
        <w:fldChar w:fldCharType="end"/>
      </w:r>
      <w:r>
        <w:t>.</w:t>
      </w:r>
      <w:r w:rsidR="003030F4">
        <w:t xml:space="preserve"> </w:t>
      </w:r>
      <w:r w:rsidR="003030F4" w:rsidRPr="00EA67E8">
        <w:t>S</w:t>
      </w:r>
      <w:r w:rsidR="00B67E98" w:rsidRPr="00EA67E8">
        <w:t>uperposición</w:t>
      </w:r>
      <w:r w:rsidR="00B67E98">
        <w:t xml:space="preserve"> escalada de series de tiempo Vol. Embalse Vs Precio</w:t>
      </w:r>
      <w:r>
        <w:t>.</w:t>
      </w:r>
      <w:bookmarkEnd w:id="68"/>
    </w:p>
    <w:p w14:paraId="15283B85" w14:textId="77777777" w:rsidR="006E0AA8" w:rsidRDefault="006E0AA8" w:rsidP="006E0AA8"/>
    <w:p w14:paraId="42F642FE" w14:textId="77777777" w:rsidR="006E0AA8" w:rsidRDefault="006E0AA8" w:rsidP="00224337">
      <w:pPr>
        <w:ind w:firstLine="0"/>
      </w:pPr>
    </w:p>
    <w:p w14:paraId="4AD84B5D" w14:textId="77777777" w:rsidR="00EA67E8" w:rsidRDefault="00EA67E8" w:rsidP="00224337">
      <w:pPr>
        <w:ind w:firstLine="0"/>
      </w:pPr>
    </w:p>
    <w:p w14:paraId="6FD7574C" w14:textId="77777777" w:rsidR="00A0000B" w:rsidRDefault="00A0000B" w:rsidP="00224337">
      <w:pPr>
        <w:ind w:firstLine="0"/>
      </w:pPr>
    </w:p>
    <w:p w14:paraId="54B141C3" w14:textId="77777777" w:rsidR="00EA67E8" w:rsidRDefault="00EA67E8" w:rsidP="00224337">
      <w:pPr>
        <w:ind w:firstLine="0"/>
      </w:pPr>
    </w:p>
    <w:p w14:paraId="2DDE2180" w14:textId="2BA5C8C8" w:rsidR="006E0AA8" w:rsidRPr="006E0AA8" w:rsidRDefault="006E0AA8" w:rsidP="006E0AA8">
      <w:pPr>
        <w:pStyle w:val="Ttulo1"/>
      </w:pPr>
      <w:bookmarkStart w:id="69" w:name="_Toc167738033"/>
      <w:r w:rsidRPr="006E0AA8">
        <w:rPr>
          <w:u w:val="single"/>
        </w:rPr>
        <w:t>Referencias</w:t>
      </w:r>
      <w:bookmarkEnd w:id="69"/>
    </w:p>
    <w:p w14:paraId="000001F4" w14:textId="0470430F" w:rsidR="006E0AA8" w:rsidRDefault="006E0AA8" w:rsidP="00B73D5B">
      <w:pPr>
        <w:pStyle w:val="Descripcin"/>
        <w:jc w:val="center"/>
      </w:pPr>
    </w:p>
    <w:p w14:paraId="082DB6C7" w14:textId="1736AFB9" w:rsidR="003232E5" w:rsidRPr="003232E5" w:rsidRDefault="00080DC0" w:rsidP="003232E5">
      <w:pPr>
        <w:widowControl w:val="0"/>
        <w:autoSpaceDE w:val="0"/>
        <w:autoSpaceDN w:val="0"/>
        <w:adjustRightInd w:val="0"/>
        <w:ind w:left="640" w:hanging="640"/>
        <w:rPr>
          <w:noProof/>
        </w:rPr>
      </w:pPr>
      <w:r>
        <w:rPr>
          <w:b/>
        </w:rPr>
        <w:fldChar w:fldCharType="begin" w:fldLock="1"/>
      </w:r>
      <w:r>
        <w:rPr>
          <w:b/>
        </w:rPr>
        <w:instrText xml:space="preserve">ADDIN Mendeley Bibliography CSL_BIBLIOGRAPHY </w:instrText>
      </w:r>
      <w:r>
        <w:rPr>
          <w:b/>
        </w:rPr>
        <w:fldChar w:fldCharType="separate"/>
      </w:r>
      <w:r w:rsidR="003232E5" w:rsidRPr="003232E5">
        <w:rPr>
          <w:noProof/>
        </w:rPr>
        <w:t>[1]</w:t>
      </w:r>
      <w:r w:rsidR="003232E5" w:rsidRPr="003232E5">
        <w:rPr>
          <w:noProof/>
        </w:rPr>
        <w:tab/>
        <w:t>“Precios de electricidad subieron 19,51% anual y la Costa Caribe es donde más crece.” https://www.larepublica.co/economia/precios-de-electricidad-subieron-19-51-anual-y-la-costa-caribe-es-donde-mas-crece-3566130/ (accessed May 27, 2024).</w:t>
      </w:r>
    </w:p>
    <w:p w14:paraId="5CC9B035" w14:textId="77777777" w:rsidR="003232E5" w:rsidRPr="003232E5" w:rsidRDefault="003232E5" w:rsidP="003232E5">
      <w:pPr>
        <w:widowControl w:val="0"/>
        <w:autoSpaceDE w:val="0"/>
        <w:autoSpaceDN w:val="0"/>
        <w:adjustRightInd w:val="0"/>
        <w:ind w:left="640" w:hanging="640"/>
        <w:rPr>
          <w:noProof/>
        </w:rPr>
      </w:pPr>
      <w:r w:rsidRPr="003232E5">
        <w:rPr>
          <w:noProof/>
        </w:rPr>
        <w:t>[2]</w:t>
      </w:r>
      <w:r w:rsidRPr="003232E5">
        <w:rPr>
          <w:noProof/>
        </w:rPr>
        <w:tab/>
        <w:t xml:space="preserve">Minenergía, “Colombia apuesta a la aplicación de un estándar mundial de sostenibilidad con el apoyo de la Cooperación Económica y Desarrollo (SECO) de Suiza y la Asociación Internacional de Energía hidroeléctrica (IHA),” </w:t>
      </w:r>
      <w:r w:rsidRPr="003232E5">
        <w:rPr>
          <w:i/>
          <w:iCs/>
          <w:noProof/>
        </w:rPr>
        <w:t>Minenergía</w:t>
      </w:r>
      <w:r w:rsidRPr="003232E5">
        <w:rPr>
          <w:noProof/>
        </w:rPr>
        <w:t>, 2023. https://www.minenergia.gov.co/es/sala-de-prensa/noticias-index/colombia-como-uno-de-los-líderes-latinoamericanos-en-energía-hidroeléctrica-le-apuesta-a-la-aplicación-de-un-estándar-mundial-de-sostenibilidad-con-el-apoyo-de-la-cooperación-económica-y-desar (accessed Apr. 03, 2024).</w:t>
      </w:r>
    </w:p>
    <w:p w14:paraId="4079B8C5" w14:textId="77777777" w:rsidR="003232E5" w:rsidRPr="003232E5" w:rsidRDefault="003232E5" w:rsidP="003232E5">
      <w:pPr>
        <w:widowControl w:val="0"/>
        <w:autoSpaceDE w:val="0"/>
        <w:autoSpaceDN w:val="0"/>
        <w:adjustRightInd w:val="0"/>
        <w:ind w:left="640" w:hanging="640"/>
        <w:rPr>
          <w:noProof/>
        </w:rPr>
      </w:pPr>
      <w:r w:rsidRPr="003232E5">
        <w:rPr>
          <w:noProof/>
        </w:rPr>
        <w:t>[3]</w:t>
      </w:r>
      <w:r w:rsidRPr="003232E5">
        <w:rPr>
          <w:noProof/>
        </w:rPr>
        <w:tab/>
        <w:t>“Chapter 3: Vector Autoregressive Methods — Time Series Analysis Handbook.” https://phdinds-aim.github.io/time_series_handbook/03_VectorAutoregressiveModels/03_VectorAutoregressiveMethods.html (accessed May 27, 2024).</w:t>
      </w:r>
    </w:p>
    <w:p w14:paraId="18B23D67" w14:textId="77777777" w:rsidR="003232E5" w:rsidRPr="003232E5" w:rsidRDefault="003232E5" w:rsidP="003232E5">
      <w:pPr>
        <w:widowControl w:val="0"/>
        <w:autoSpaceDE w:val="0"/>
        <w:autoSpaceDN w:val="0"/>
        <w:adjustRightInd w:val="0"/>
        <w:ind w:left="640" w:hanging="640"/>
        <w:rPr>
          <w:noProof/>
        </w:rPr>
      </w:pPr>
      <w:r w:rsidRPr="003232E5">
        <w:rPr>
          <w:noProof/>
        </w:rPr>
        <w:t>[4]</w:t>
      </w:r>
      <w:r w:rsidRPr="003232E5">
        <w:rPr>
          <w:noProof/>
        </w:rPr>
        <w:tab/>
        <w:t>“XGBoost Documentation — xgboost 2.0.3 documentation.” https://xgboost.readthedocs.io/en/stable/ (accessed May 27, 2024).</w:t>
      </w:r>
    </w:p>
    <w:p w14:paraId="08EA581C" w14:textId="77777777" w:rsidR="003232E5" w:rsidRPr="003232E5" w:rsidRDefault="003232E5" w:rsidP="003232E5">
      <w:pPr>
        <w:widowControl w:val="0"/>
        <w:autoSpaceDE w:val="0"/>
        <w:autoSpaceDN w:val="0"/>
        <w:adjustRightInd w:val="0"/>
        <w:ind w:left="640" w:hanging="640"/>
        <w:rPr>
          <w:noProof/>
        </w:rPr>
      </w:pPr>
      <w:r w:rsidRPr="003232E5">
        <w:rPr>
          <w:noProof/>
        </w:rPr>
        <w:t>[5]</w:t>
      </w:r>
      <w:r w:rsidRPr="003232E5">
        <w:rPr>
          <w:noProof/>
        </w:rPr>
        <w:tab/>
        <w:t>“Prophet | Forecasting at scale.” https://facebook.github.io/prophet/ (accessed May 27, 2024).</w:t>
      </w:r>
    </w:p>
    <w:p w14:paraId="2142ECC9" w14:textId="77777777" w:rsidR="003232E5" w:rsidRPr="003232E5" w:rsidRDefault="003232E5" w:rsidP="003232E5">
      <w:pPr>
        <w:widowControl w:val="0"/>
        <w:autoSpaceDE w:val="0"/>
        <w:autoSpaceDN w:val="0"/>
        <w:adjustRightInd w:val="0"/>
        <w:ind w:left="640" w:hanging="640"/>
        <w:rPr>
          <w:noProof/>
        </w:rPr>
      </w:pPr>
      <w:r w:rsidRPr="003232E5">
        <w:rPr>
          <w:noProof/>
        </w:rPr>
        <w:t>[6]</w:t>
      </w:r>
      <w:r w:rsidRPr="003232E5">
        <w:rPr>
          <w:noProof/>
        </w:rPr>
        <w:tab/>
        <w:t xml:space="preserve">J. L. Devore, J. L. Cárdenas, and J. M. T. Flores, </w:t>
      </w:r>
      <w:r w:rsidRPr="003232E5">
        <w:rPr>
          <w:i/>
          <w:iCs/>
          <w:noProof/>
        </w:rPr>
        <w:t>Probabilidad Y Estadística Para Ingeniería Y Ciencias</w:t>
      </w:r>
      <w:r w:rsidRPr="003232E5">
        <w:rPr>
          <w:noProof/>
        </w:rPr>
        <w:t>. CENGAGE Learning, 2015. [Online]. Available: https://books.google.com.co/books?id=vTAXvgAACAAJ</w:t>
      </w:r>
    </w:p>
    <w:p w14:paraId="1F82A0DB" w14:textId="77777777" w:rsidR="003232E5" w:rsidRPr="003232E5" w:rsidRDefault="003232E5" w:rsidP="003232E5">
      <w:pPr>
        <w:widowControl w:val="0"/>
        <w:autoSpaceDE w:val="0"/>
        <w:autoSpaceDN w:val="0"/>
        <w:adjustRightInd w:val="0"/>
        <w:ind w:left="640" w:hanging="640"/>
        <w:rPr>
          <w:noProof/>
        </w:rPr>
      </w:pPr>
      <w:r w:rsidRPr="003232E5">
        <w:rPr>
          <w:noProof/>
        </w:rPr>
        <w:t>[7]</w:t>
      </w:r>
      <w:r w:rsidRPr="003232E5">
        <w:rPr>
          <w:noProof/>
        </w:rPr>
        <w:tab/>
        <w:t>“Geoportal del DANE - Geovisor CNPV 2018.” https://geoportal.dane.gov.co/geovisores/sociedad/cnpv-2018/ (accessed May 27, 2024).</w:t>
      </w:r>
    </w:p>
    <w:p w14:paraId="7161B01F" w14:textId="77777777" w:rsidR="003232E5" w:rsidRPr="003232E5" w:rsidRDefault="003232E5" w:rsidP="003232E5">
      <w:pPr>
        <w:widowControl w:val="0"/>
        <w:autoSpaceDE w:val="0"/>
        <w:autoSpaceDN w:val="0"/>
        <w:adjustRightInd w:val="0"/>
        <w:ind w:left="640" w:hanging="640"/>
        <w:rPr>
          <w:noProof/>
        </w:rPr>
      </w:pPr>
      <w:r w:rsidRPr="003232E5">
        <w:rPr>
          <w:noProof/>
        </w:rPr>
        <w:t>[8]</w:t>
      </w:r>
      <w:r w:rsidRPr="003232E5">
        <w:rPr>
          <w:noProof/>
        </w:rPr>
        <w:tab/>
        <w:t>“¿Quiénes somos en XM ?” https://www.xm.com.co/nuestra-empresa/nosotros/quienes-somos (accessed May 27, 2024).</w:t>
      </w:r>
    </w:p>
    <w:p w14:paraId="4BAE88CD" w14:textId="77777777" w:rsidR="003232E5" w:rsidRPr="003232E5" w:rsidRDefault="003232E5" w:rsidP="003232E5">
      <w:pPr>
        <w:widowControl w:val="0"/>
        <w:autoSpaceDE w:val="0"/>
        <w:autoSpaceDN w:val="0"/>
        <w:adjustRightInd w:val="0"/>
        <w:ind w:left="640" w:hanging="640"/>
        <w:rPr>
          <w:noProof/>
        </w:rPr>
      </w:pPr>
      <w:r w:rsidRPr="003232E5">
        <w:rPr>
          <w:noProof/>
        </w:rPr>
        <w:t>[9]</w:t>
      </w:r>
      <w:r w:rsidRPr="003232E5">
        <w:rPr>
          <w:noProof/>
        </w:rPr>
        <w:tab/>
        <w:t>“Embalses - XM.” https://www.xm.com.co/hidrologia/embalses (accessed May 27, 2024).</w:t>
      </w:r>
    </w:p>
    <w:p w14:paraId="3E80DE8A" w14:textId="156F0070" w:rsidR="00901659" w:rsidRPr="005578F9" w:rsidRDefault="00080DC0" w:rsidP="00FE56A1">
      <w:pPr>
        <w:rPr>
          <w:b/>
          <w:lang w:val="en-US"/>
        </w:rPr>
      </w:pPr>
      <w:r>
        <w:rPr>
          <w:b/>
        </w:rPr>
        <w:fldChar w:fldCharType="end"/>
      </w:r>
    </w:p>
    <w:sectPr w:rsidR="00901659" w:rsidRPr="005578F9" w:rsidSect="00C04092">
      <w:pgSz w:w="12240" w:h="15840"/>
      <w:pgMar w:top="1418" w:right="1418" w:bottom="1418" w:left="1418" w:header="709" w:footer="709"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Author" w:date="2023-10-27T23:34:00Z" w:initials="">
    <w:p w14:paraId="000002CF" w14:textId="77777777" w:rsidR="00901659" w:rsidRPr="005D40AA" w:rsidRDefault="00C90D12">
      <w:pPr>
        <w:widowControl w:val="0"/>
        <w:pBdr>
          <w:top w:val="nil"/>
          <w:left w:val="nil"/>
          <w:bottom w:val="nil"/>
          <w:right w:val="nil"/>
          <w:between w:val="nil"/>
        </w:pBdr>
        <w:spacing w:line="240" w:lineRule="auto"/>
        <w:jc w:val="left"/>
        <w:rPr>
          <w:rFonts w:ascii="Arial" w:eastAsia="Arial" w:hAnsi="Arial" w:cs="Arial"/>
          <w:color w:val="000000"/>
          <w:sz w:val="22"/>
          <w:szCs w:val="22"/>
        </w:rPr>
      </w:pPr>
      <w:r w:rsidRPr="005D40AA">
        <w:rPr>
          <w:rFonts w:ascii="Arial" w:eastAsia="Arial" w:hAnsi="Arial" w:cs="Arial"/>
          <w:color w:val="000000"/>
          <w:sz w:val="22"/>
          <w:szCs w:val="22"/>
        </w:rPr>
        <w:t>Apellidos de los estudiantes</w:t>
      </w:r>
    </w:p>
  </w:comment>
  <w:comment w:id="5" w:author="Author" w:date="2023-10-27T23:34:00Z" w:initials="">
    <w:p w14:paraId="000002D1" w14:textId="77777777" w:rsidR="00901659" w:rsidRPr="005D40AA" w:rsidRDefault="00C90D12">
      <w:pPr>
        <w:widowControl w:val="0"/>
        <w:pBdr>
          <w:top w:val="nil"/>
          <w:left w:val="nil"/>
          <w:bottom w:val="nil"/>
          <w:right w:val="nil"/>
          <w:between w:val="nil"/>
        </w:pBdr>
        <w:spacing w:line="240" w:lineRule="auto"/>
        <w:jc w:val="left"/>
        <w:rPr>
          <w:rFonts w:ascii="Arial" w:eastAsia="Arial" w:hAnsi="Arial" w:cs="Arial"/>
          <w:color w:val="000000"/>
          <w:sz w:val="22"/>
          <w:szCs w:val="22"/>
        </w:rPr>
      </w:pPr>
      <w:r w:rsidRPr="005D40AA">
        <w:rPr>
          <w:rFonts w:ascii="Arial" w:eastAsia="Arial" w:hAnsi="Arial" w:cs="Arial"/>
          <w:color w:val="000000"/>
          <w:sz w:val="22"/>
          <w:szCs w:val="22"/>
        </w:rPr>
        <w:t>Apellidos e iniciales de los nombres de los estudiantes</w:t>
      </w:r>
    </w:p>
  </w:comment>
  <w:comment w:id="9" w:author="Author" w:date="2023-10-27T23:34:00Z" w:initials="">
    <w:p w14:paraId="000002D2" w14:textId="77777777" w:rsidR="00901659" w:rsidRPr="005D40AA" w:rsidRDefault="00C90D12">
      <w:pPr>
        <w:widowControl w:val="0"/>
        <w:pBdr>
          <w:top w:val="nil"/>
          <w:left w:val="nil"/>
          <w:bottom w:val="nil"/>
          <w:right w:val="nil"/>
          <w:between w:val="nil"/>
        </w:pBdr>
        <w:spacing w:line="240" w:lineRule="auto"/>
        <w:jc w:val="left"/>
        <w:rPr>
          <w:rFonts w:ascii="Arial" w:eastAsia="Arial" w:hAnsi="Arial" w:cs="Arial"/>
          <w:color w:val="000000"/>
          <w:sz w:val="22"/>
          <w:szCs w:val="22"/>
        </w:rPr>
      </w:pPr>
      <w:r w:rsidRPr="005D40AA">
        <w:rPr>
          <w:rFonts w:ascii="Arial" w:eastAsia="Arial" w:hAnsi="Arial" w:cs="Arial"/>
          <w:color w:val="000000"/>
          <w:sz w:val="22"/>
          <w:szCs w:val="22"/>
        </w:rPr>
        <w:t>Actualizar el número de su cohor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00002CF" w15:done="1"/>
  <w15:commentEx w15:paraId="000002D1" w15:done="1"/>
  <w15:commentEx w15:paraId="000002D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3C63985">
    <w16cex:extLst>
      <w16:ext w16:uri="{CE6994B0-6A32-4C9F-8C6B-6E91EDA988CE}">
        <cr:reactions xmlns:cr="http://schemas.microsoft.com/office/comments/2020/reactions">
          <cr:reaction reactionType="1">
            <cr:reactionInfo dateUtc="2024-05-28T02:30:08Z">
              <cr:user userId="S::yeferson.garcia@udea.edu.co::47587418-8e06-4e50-b348-ef5ee7283812" userProvider="AD" userName="YEFERSON FERLEY GARCIA VASQUEZ"/>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00002CF" w16cid:durableId="73C63985"/>
  <w16cid:commentId w16cid:paraId="000002D1" w16cid:durableId="33B5AF17"/>
  <w16cid:commentId w16cid:paraId="000002D2" w16cid:durableId="0E589D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FD1E3A" w14:textId="77777777" w:rsidR="00F32E2F" w:rsidRPr="005D40AA" w:rsidRDefault="00F32E2F">
      <w:pPr>
        <w:spacing w:line="240" w:lineRule="auto"/>
      </w:pPr>
      <w:r w:rsidRPr="005D40AA">
        <w:separator/>
      </w:r>
    </w:p>
  </w:endnote>
  <w:endnote w:type="continuationSeparator" w:id="0">
    <w:p w14:paraId="1D69B4E9" w14:textId="77777777" w:rsidR="00F32E2F" w:rsidRPr="005D40AA" w:rsidRDefault="00F32E2F">
      <w:pPr>
        <w:spacing w:line="240" w:lineRule="auto"/>
      </w:pPr>
      <w:r w:rsidRPr="005D40AA">
        <w:continuationSeparator/>
      </w:r>
    </w:p>
  </w:endnote>
  <w:endnote w:type="continuationNotice" w:id="1">
    <w:p w14:paraId="7DD62CD9" w14:textId="77777777" w:rsidR="00F32E2F" w:rsidRDefault="00F32E2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200247B" w:usb2="00000009" w:usb3="00000000" w:csb0="000001FF" w:csb1="00000000"/>
    <w:embedRegular r:id="rId1" w:fontKey="{2FB74AE3-743E-4CC0-9E3B-CEB3B756860F}"/>
  </w:font>
  <w:font w:name="Segoe UI">
    <w:panose1 w:val="020B0502040204020203"/>
    <w:charset w:val="00"/>
    <w:family w:val="swiss"/>
    <w:pitch w:val="variable"/>
    <w:sig w:usb0="E4002EFF" w:usb1="C000E47F" w:usb2="00000009" w:usb3="00000000" w:csb0="000001FF" w:csb1="00000000"/>
    <w:embedRegular r:id="rId2" w:fontKey="{AE07F69A-45B6-4A84-9566-940AAEB05EDE}"/>
    <w:embedBold r:id="rId3" w:fontKey="{C50E11B4-4B25-4DE0-8909-0AD561534D16}"/>
  </w:font>
  <w:font w:name="Calibri">
    <w:panose1 w:val="020F0502020204030204"/>
    <w:charset w:val="00"/>
    <w:family w:val="swiss"/>
    <w:pitch w:val="variable"/>
    <w:sig w:usb0="E4002EFF" w:usb1="C200247B" w:usb2="00000009" w:usb3="00000000" w:csb0="000001FF" w:csb1="00000000"/>
    <w:embedRegular r:id="rId4" w:fontKey="{6671A73C-532A-4A4F-AB20-79679AA84433}"/>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5" w:fontKey="{98AFFCE0-C028-44F2-BA6D-7B11356B9CB4}"/>
    <w:embedItalic r:id="rId6" w:fontKey="{7FE2E76F-4577-45E7-81B6-C8AF36928E5C}"/>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98553F" w14:textId="77777777" w:rsidR="00F32E2F" w:rsidRPr="005D40AA" w:rsidRDefault="00F32E2F">
      <w:pPr>
        <w:spacing w:line="240" w:lineRule="auto"/>
      </w:pPr>
      <w:r w:rsidRPr="005D40AA">
        <w:separator/>
      </w:r>
    </w:p>
  </w:footnote>
  <w:footnote w:type="continuationSeparator" w:id="0">
    <w:p w14:paraId="4647CEE1" w14:textId="77777777" w:rsidR="00F32E2F" w:rsidRPr="005D40AA" w:rsidRDefault="00F32E2F">
      <w:pPr>
        <w:spacing w:line="240" w:lineRule="auto"/>
      </w:pPr>
      <w:r w:rsidRPr="005D40AA">
        <w:continuationSeparator/>
      </w:r>
    </w:p>
  </w:footnote>
  <w:footnote w:type="continuationNotice" w:id="1">
    <w:p w14:paraId="46F956B9" w14:textId="77777777" w:rsidR="00F32E2F" w:rsidRDefault="00F32E2F">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E3506E"/>
    <w:multiLevelType w:val="hybridMultilevel"/>
    <w:tmpl w:val="81AAE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D554A"/>
    <w:multiLevelType w:val="multilevel"/>
    <w:tmpl w:val="A420003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6774292"/>
    <w:multiLevelType w:val="hybridMultilevel"/>
    <w:tmpl w:val="E6F4DD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9D679E5"/>
    <w:multiLevelType w:val="multilevel"/>
    <w:tmpl w:val="41DE51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ADC1E4F"/>
    <w:multiLevelType w:val="multilevel"/>
    <w:tmpl w:val="0C52E7E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005E03"/>
    <w:multiLevelType w:val="multilevel"/>
    <w:tmpl w:val="A41088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BB432D0"/>
    <w:multiLevelType w:val="multilevel"/>
    <w:tmpl w:val="2FC8777E"/>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7" w15:restartNumberingAfterBreak="0">
    <w:nsid w:val="42D6586F"/>
    <w:multiLevelType w:val="multilevel"/>
    <w:tmpl w:val="CA641B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2223507"/>
    <w:multiLevelType w:val="multilevel"/>
    <w:tmpl w:val="1F14B6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29A1F37"/>
    <w:multiLevelType w:val="hybridMultilevel"/>
    <w:tmpl w:val="887ECFAE"/>
    <w:lvl w:ilvl="0" w:tplc="04090001">
      <w:start w:val="1"/>
      <w:numFmt w:val="bullet"/>
      <w:lvlText w:val=""/>
      <w:lvlJc w:val="left"/>
      <w:pPr>
        <w:ind w:left="1704" w:hanging="360"/>
      </w:pPr>
      <w:rPr>
        <w:rFonts w:ascii="Symbol" w:hAnsi="Symbol" w:hint="default"/>
      </w:rPr>
    </w:lvl>
    <w:lvl w:ilvl="1" w:tplc="04090003" w:tentative="1">
      <w:start w:val="1"/>
      <w:numFmt w:val="bullet"/>
      <w:lvlText w:val="o"/>
      <w:lvlJc w:val="left"/>
      <w:pPr>
        <w:ind w:left="2424" w:hanging="360"/>
      </w:pPr>
      <w:rPr>
        <w:rFonts w:ascii="Courier New" w:hAnsi="Courier New" w:cs="Courier New" w:hint="default"/>
      </w:rPr>
    </w:lvl>
    <w:lvl w:ilvl="2" w:tplc="04090005" w:tentative="1">
      <w:start w:val="1"/>
      <w:numFmt w:val="bullet"/>
      <w:lvlText w:val=""/>
      <w:lvlJc w:val="left"/>
      <w:pPr>
        <w:ind w:left="3144" w:hanging="360"/>
      </w:pPr>
      <w:rPr>
        <w:rFonts w:ascii="Wingdings" w:hAnsi="Wingdings" w:hint="default"/>
      </w:rPr>
    </w:lvl>
    <w:lvl w:ilvl="3" w:tplc="04090001" w:tentative="1">
      <w:start w:val="1"/>
      <w:numFmt w:val="bullet"/>
      <w:lvlText w:val=""/>
      <w:lvlJc w:val="left"/>
      <w:pPr>
        <w:ind w:left="3864" w:hanging="360"/>
      </w:pPr>
      <w:rPr>
        <w:rFonts w:ascii="Symbol" w:hAnsi="Symbol" w:hint="default"/>
      </w:rPr>
    </w:lvl>
    <w:lvl w:ilvl="4" w:tplc="04090003" w:tentative="1">
      <w:start w:val="1"/>
      <w:numFmt w:val="bullet"/>
      <w:lvlText w:val="o"/>
      <w:lvlJc w:val="left"/>
      <w:pPr>
        <w:ind w:left="4584" w:hanging="360"/>
      </w:pPr>
      <w:rPr>
        <w:rFonts w:ascii="Courier New" w:hAnsi="Courier New" w:cs="Courier New" w:hint="default"/>
      </w:rPr>
    </w:lvl>
    <w:lvl w:ilvl="5" w:tplc="04090005" w:tentative="1">
      <w:start w:val="1"/>
      <w:numFmt w:val="bullet"/>
      <w:lvlText w:val=""/>
      <w:lvlJc w:val="left"/>
      <w:pPr>
        <w:ind w:left="5304" w:hanging="360"/>
      </w:pPr>
      <w:rPr>
        <w:rFonts w:ascii="Wingdings" w:hAnsi="Wingdings" w:hint="default"/>
      </w:rPr>
    </w:lvl>
    <w:lvl w:ilvl="6" w:tplc="04090001" w:tentative="1">
      <w:start w:val="1"/>
      <w:numFmt w:val="bullet"/>
      <w:lvlText w:val=""/>
      <w:lvlJc w:val="left"/>
      <w:pPr>
        <w:ind w:left="6024" w:hanging="360"/>
      </w:pPr>
      <w:rPr>
        <w:rFonts w:ascii="Symbol" w:hAnsi="Symbol" w:hint="default"/>
      </w:rPr>
    </w:lvl>
    <w:lvl w:ilvl="7" w:tplc="04090003" w:tentative="1">
      <w:start w:val="1"/>
      <w:numFmt w:val="bullet"/>
      <w:lvlText w:val="o"/>
      <w:lvlJc w:val="left"/>
      <w:pPr>
        <w:ind w:left="6744" w:hanging="360"/>
      </w:pPr>
      <w:rPr>
        <w:rFonts w:ascii="Courier New" w:hAnsi="Courier New" w:cs="Courier New" w:hint="default"/>
      </w:rPr>
    </w:lvl>
    <w:lvl w:ilvl="8" w:tplc="04090005" w:tentative="1">
      <w:start w:val="1"/>
      <w:numFmt w:val="bullet"/>
      <w:lvlText w:val=""/>
      <w:lvlJc w:val="left"/>
      <w:pPr>
        <w:ind w:left="7464" w:hanging="360"/>
      </w:pPr>
      <w:rPr>
        <w:rFonts w:ascii="Wingdings" w:hAnsi="Wingdings" w:hint="default"/>
      </w:rPr>
    </w:lvl>
  </w:abstractNum>
  <w:abstractNum w:abstractNumId="10" w15:restartNumberingAfterBreak="0">
    <w:nsid w:val="56373151"/>
    <w:multiLevelType w:val="hybridMultilevel"/>
    <w:tmpl w:val="6494FC7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B632900"/>
    <w:multiLevelType w:val="multilevel"/>
    <w:tmpl w:val="1E96E5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5D9F6BA1"/>
    <w:multiLevelType w:val="multilevel"/>
    <w:tmpl w:val="BC76A3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62606A6"/>
    <w:multiLevelType w:val="multilevel"/>
    <w:tmpl w:val="88943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68030958"/>
    <w:multiLevelType w:val="multilevel"/>
    <w:tmpl w:val="2A64C3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A102602"/>
    <w:multiLevelType w:val="multilevel"/>
    <w:tmpl w:val="B81C957C"/>
    <w:lvl w:ilvl="0">
      <w:start w:val="1"/>
      <w:numFmt w:val="decimal"/>
      <w:lvlText w:val="%1."/>
      <w:lvlJc w:val="left"/>
      <w:pPr>
        <w:ind w:left="360" w:hanging="360"/>
      </w:pPr>
    </w:lvl>
    <w:lvl w:ilvl="1">
      <w:start w:val="1"/>
      <w:numFmt w:val="decimal"/>
      <w:lvlText w:val="%1.%2."/>
      <w:lvlJc w:val="left"/>
      <w:pPr>
        <w:ind w:left="360" w:hanging="360"/>
      </w:pPr>
      <w:rPr>
        <w:b/>
        <w:sz w:val="24"/>
        <w:szCs w:val="24"/>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2008096667">
    <w:abstractNumId w:val="3"/>
  </w:num>
  <w:num w:numId="2" w16cid:durableId="540097408">
    <w:abstractNumId w:val="14"/>
  </w:num>
  <w:num w:numId="3" w16cid:durableId="795565502">
    <w:abstractNumId w:val="11"/>
  </w:num>
  <w:num w:numId="4" w16cid:durableId="428742850">
    <w:abstractNumId w:val="1"/>
  </w:num>
  <w:num w:numId="5" w16cid:durableId="394279004">
    <w:abstractNumId w:val="4"/>
  </w:num>
  <w:num w:numId="6" w16cid:durableId="1986086829">
    <w:abstractNumId w:val="6"/>
  </w:num>
  <w:num w:numId="7" w16cid:durableId="1914273369">
    <w:abstractNumId w:val="15"/>
  </w:num>
  <w:num w:numId="8" w16cid:durableId="260841046">
    <w:abstractNumId w:val="12"/>
  </w:num>
  <w:num w:numId="9" w16cid:durableId="1375347250">
    <w:abstractNumId w:val="2"/>
  </w:num>
  <w:num w:numId="10" w16cid:durableId="327439691">
    <w:abstractNumId w:val="10"/>
  </w:num>
  <w:num w:numId="11" w16cid:durableId="1530994446">
    <w:abstractNumId w:val="0"/>
  </w:num>
  <w:num w:numId="12" w16cid:durableId="1695308455">
    <w:abstractNumId w:val="8"/>
  </w:num>
  <w:num w:numId="13" w16cid:durableId="1544750495">
    <w:abstractNumId w:val="13"/>
  </w:num>
  <w:num w:numId="14" w16cid:durableId="788208733">
    <w:abstractNumId w:val="5"/>
  </w:num>
  <w:num w:numId="15" w16cid:durableId="1586067499">
    <w:abstractNumId w:val="7"/>
  </w:num>
  <w:num w:numId="16" w16cid:durableId="68478934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659"/>
    <w:rsid w:val="000002B3"/>
    <w:rsid w:val="0000141F"/>
    <w:rsid w:val="00002547"/>
    <w:rsid w:val="00002D30"/>
    <w:rsid w:val="0000584E"/>
    <w:rsid w:val="000062DD"/>
    <w:rsid w:val="000065F2"/>
    <w:rsid w:val="00015434"/>
    <w:rsid w:val="00015493"/>
    <w:rsid w:val="0001625D"/>
    <w:rsid w:val="000164BB"/>
    <w:rsid w:val="00017043"/>
    <w:rsid w:val="00017087"/>
    <w:rsid w:val="000170F8"/>
    <w:rsid w:val="000178CC"/>
    <w:rsid w:val="00017C97"/>
    <w:rsid w:val="000218E7"/>
    <w:rsid w:val="00021FE5"/>
    <w:rsid w:val="000241FE"/>
    <w:rsid w:val="00025D36"/>
    <w:rsid w:val="000265E0"/>
    <w:rsid w:val="0002798F"/>
    <w:rsid w:val="00032023"/>
    <w:rsid w:val="00032742"/>
    <w:rsid w:val="00033D9C"/>
    <w:rsid w:val="000357CB"/>
    <w:rsid w:val="00035A08"/>
    <w:rsid w:val="00036D32"/>
    <w:rsid w:val="000375C7"/>
    <w:rsid w:val="00042F5F"/>
    <w:rsid w:val="0004346D"/>
    <w:rsid w:val="0004711A"/>
    <w:rsid w:val="0005221D"/>
    <w:rsid w:val="00057A9D"/>
    <w:rsid w:val="000625D6"/>
    <w:rsid w:val="00062D78"/>
    <w:rsid w:val="00063CF9"/>
    <w:rsid w:val="000640AE"/>
    <w:rsid w:val="00064DA6"/>
    <w:rsid w:val="00065B72"/>
    <w:rsid w:val="00065F22"/>
    <w:rsid w:val="00066DC0"/>
    <w:rsid w:val="0007050D"/>
    <w:rsid w:val="00070EE3"/>
    <w:rsid w:val="000712DA"/>
    <w:rsid w:val="00071918"/>
    <w:rsid w:val="000748F9"/>
    <w:rsid w:val="00076056"/>
    <w:rsid w:val="00080DC0"/>
    <w:rsid w:val="000818C9"/>
    <w:rsid w:val="000839F6"/>
    <w:rsid w:val="00084068"/>
    <w:rsid w:val="000844D3"/>
    <w:rsid w:val="00084B73"/>
    <w:rsid w:val="00090454"/>
    <w:rsid w:val="00090680"/>
    <w:rsid w:val="000914BB"/>
    <w:rsid w:val="00092478"/>
    <w:rsid w:val="00095476"/>
    <w:rsid w:val="00095FF1"/>
    <w:rsid w:val="00096384"/>
    <w:rsid w:val="00096D66"/>
    <w:rsid w:val="000A15CA"/>
    <w:rsid w:val="000A1A9A"/>
    <w:rsid w:val="000A264B"/>
    <w:rsid w:val="000A28E7"/>
    <w:rsid w:val="000A3005"/>
    <w:rsid w:val="000A4AFE"/>
    <w:rsid w:val="000A5CA0"/>
    <w:rsid w:val="000A62D7"/>
    <w:rsid w:val="000A659F"/>
    <w:rsid w:val="000A673A"/>
    <w:rsid w:val="000B0255"/>
    <w:rsid w:val="000B0EB2"/>
    <w:rsid w:val="000B1124"/>
    <w:rsid w:val="000B1EC8"/>
    <w:rsid w:val="000B2A1B"/>
    <w:rsid w:val="000B6C89"/>
    <w:rsid w:val="000C1F8F"/>
    <w:rsid w:val="000C4CFE"/>
    <w:rsid w:val="000C5B45"/>
    <w:rsid w:val="000C7B81"/>
    <w:rsid w:val="000D13E4"/>
    <w:rsid w:val="000D3489"/>
    <w:rsid w:val="000D42AB"/>
    <w:rsid w:val="000D5E4F"/>
    <w:rsid w:val="000D7AF8"/>
    <w:rsid w:val="000E24F3"/>
    <w:rsid w:val="000E33E9"/>
    <w:rsid w:val="000E3737"/>
    <w:rsid w:val="000E3ADE"/>
    <w:rsid w:val="000E3BB8"/>
    <w:rsid w:val="000E47D1"/>
    <w:rsid w:val="000E4939"/>
    <w:rsid w:val="000E761A"/>
    <w:rsid w:val="000F0AFC"/>
    <w:rsid w:val="000F5FF9"/>
    <w:rsid w:val="0010034F"/>
    <w:rsid w:val="00101BC0"/>
    <w:rsid w:val="00101EC7"/>
    <w:rsid w:val="00104903"/>
    <w:rsid w:val="00110B90"/>
    <w:rsid w:val="00110BBA"/>
    <w:rsid w:val="001111F9"/>
    <w:rsid w:val="00111944"/>
    <w:rsid w:val="00112041"/>
    <w:rsid w:val="0011356B"/>
    <w:rsid w:val="001136EA"/>
    <w:rsid w:val="00117BD8"/>
    <w:rsid w:val="00117D0F"/>
    <w:rsid w:val="00121D3C"/>
    <w:rsid w:val="001246E8"/>
    <w:rsid w:val="001304F8"/>
    <w:rsid w:val="00131343"/>
    <w:rsid w:val="00133ABD"/>
    <w:rsid w:val="00134FAA"/>
    <w:rsid w:val="0013658D"/>
    <w:rsid w:val="00140FF4"/>
    <w:rsid w:val="001417A5"/>
    <w:rsid w:val="001417B5"/>
    <w:rsid w:val="00141B1E"/>
    <w:rsid w:val="00142218"/>
    <w:rsid w:val="00142EDA"/>
    <w:rsid w:val="00145153"/>
    <w:rsid w:val="0014571D"/>
    <w:rsid w:val="001474FF"/>
    <w:rsid w:val="00147BF1"/>
    <w:rsid w:val="00150077"/>
    <w:rsid w:val="00150211"/>
    <w:rsid w:val="001504DE"/>
    <w:rsid w:val="00150A71"/>
    <w:rsid w:val="00152FA0"/>
    <w:rsid w:val="0015366F"/>
    <w:rsid w:val="00154CE0"/>
    <w:rsid w:val="00156F3D"/>
    <w:rsid w:val="001570AD"/>
    <w:rsid w:val="0016008C"/>
    <w:rsid w:val="00160A76"/>
    <w:rsid w:val="00160AB1"/>
    <w:rsid w:val="00164410"/>
    <w:rsid w:val="00165675"/>
    <w:rsid w:val="00166305"/>
    <w:rsid w:val="00171D30"/>
    <w:rsid w:val="001727CE"/>
    <w:rsid w:val="001733CC"/>
    <w:rsid w:val="001751F1"/>
    <w:rsid w:val="00175E35"/>
    <w:rsid w:val="001768D3"/>
    <w:rsid w:val="00182C80"/>
    <w:rsid w:val="00182F32"/>
    <w:rsid w:val="001835C5"/>
    <w:rsid w:val="0018397B"/>
    <w:rsid w:val="00184506"/>
    <w:rsid w:val="00184A2E"/>
    <w:rsid w:val="00185F3B"/>
    <w:rsid w:val="00186879"/>
    <w:rsid w:val="00187189"/>
    <w:rsid w:val="00187AD3"/>
    <w:rsid w:val="00187DAD"/>
    <w:rsid w:val="001918C0"/>
    <w:rsid w:val="001918C3"/>
    <w:rsid w:val="00191E6A"/>
    <w:rsid w:val="0019653E"/>
    <w:rsid w:val="00197124"/>
    <w:rsid w:val="001A07DE"/>
    <w:rsid w:val="001A0917"/>
    <w:rsid w:val="001A3602"/>
    <w:rsid w:val="001A6DEA"/>
    <w:rsid w:val="001A7285"/>
    <w:rsid w:val="001A7E3C"/>
    <w:rsid w:val="001B0954"/>
    <w:rsid w:val="001B53DD"/>
    <w:rsid w:val="001B6636"/>
    <w:rsid w:val="001B716A"/>
    <w:rsid w:val="001B79DE"/>
    <w:rsid w:val="001C073B"/>
    <w:rsid w:val="001C0CCF"/>
    <w:rsid w:val="001C26CC"/>
    <w:rsid w:val="001C2C57"/>
    <w:rsid w:val="001C2EFF"/>
    <w:rsid w:val="001C32BA"/>
    <w:rsid w:val="001C6AC2"/>
    <w:rsid w:val="001C789C"/>
    <w:rsid w:val="001D205E"/>
    <w:rsid w:val="001D2303"/>
    <w:rsid w:val="001D2F01"/>
    <w:rsid w:val="001D3246"/>
    <w:rsid w:val="001D630D"/>
    <w:rsid w:val="001D6FC2"/>
    <w:rsid w:val="001D7F32"/>
    <w:rsid w:val="001E0E8D"/>
    <w:rsid w:val="001E19A5"/>
    <w:rsid w:val="001E4BCB"/>
    <w:rsid w:val="001E5F88"/>
    <w:rsid w:val="001E62EE"/>
    <w:rsid w:val="001F05C7"/>
    <w:rsid w:val="001F0745"/>
    <w:rsid w:val="001F5046"/>
    <w:rsid w:val="001F52C6"/>
    <w:rsid w:val="001F6BAA"/>
    <w:rsid w:val="001F7D81"/>
    <w:rsid w:val="00203469"/>
    <w:rsid w:val="0020384B"/>
    <w:rsid w:val="002067D7"/>
    <w:rsid w:val="0020767D"/>
    <w:rsid w:val="00211354"/>
    <w:rsid w:val="00211597"/>
    <w:rsid w:val="00212FA1"/>
    <w:rsid w:val="002135FA"/>
    <w:rsid w:val="00213835"/>
    <w:rsid w:val="00213A8B"/>
    <w:rsid w:val="00214B73"/>
    <w:rsid w:val="00214E07"/>
    <w:rsid w:val="0021620A"/>
    <w:rsid w:val="002226F8"/>
    <w:rsid w:val="00223F72"/>
    <w:rsid w:val="00224112"/>
    <w:rsid w:val="00224240"/>
    <w:rsid w:val="00224337"/>
    <w:rsid w:val="002247E6"/>
    <w:rsid w:val="00225BBC"/>
    <w:rsid w:val="0022737C"/>
    <w:rsid w:val="002335F0"/>
    <w:rsid w:val="0023493C"/>
    <w:rsid w:val="00234D1F"/>
    <w:rsid w:val="00235A4E"/>
    <w:rsid w:val="00240435"/>
    <w:rsid w:val="00240ED4"/>
    <w:rsid w:val="002450B1"/>
    <w:rsid w:val="0024582D"/>
    <w:rsid w:val="00246031"/>
    <w:rsid w:val="0024732A"/>
    <w:rsid w:val="002500AB"/>
    <w:rsid w:val="002535A7"/>
    <w:rsid w:val="00254288"/>
    <w:rsid w:val="00255DF0"/>
    <w:rsid w:val="00256083"/>
    <w:rsid w:val="0025615C"/>
    <w:rsid w:val="002608F3"/>
    <w:rsid w:val="00260C79"/>
    <w:rsid w:val="002611A4"/>
    <w:rsid w:val="00262D5B"/>
    <w:rsid w:val="0026383A"/>
    <w:rsid w:val="0026453C"/>
    <w:rsid w:val="00264E06"/>
    <w:rsid w:val="00265385"/>
    <w:rsid w:val="00266CAC"/>
    <w:rsid w:val="00267745"/>
    <w:rsid w:val="00271435"/>
    <w:rsid w:val="00271793"/>
    <w:rsid w:val="0027463C"/>
    <w:rsid w:val="002755AF"/>
    <w:rsid w:val="002772D2"/>
    <w:rsid w:val="00285DDB"/>
    <w:rsid w:val="00292002"/>
    <w:rsid w:val="00295D73"/>
    <w:rsid w:val="00297F20"/>
    <w:rsid w:val="002A14FB"/>
    <w:rsid w:val="002A37F3"/>
    <w:rsid w:val="002A44DD"/>
    <w:rsid w:val="002A48A6"/>
    <w:rsid w:val="002A5B02"/>
    <w:rsid w:val="002B0648"/>
    <w:rsid w:val="002B0AD7"/>
    <w:rsid w:val="002B298F"/>
    <w:rsid w:val="002B2C1F"/>
    <w:rsid w:val="002B45FE"/>
    <w:rsid w:val="002B5E3E"/>
    <w:rsid w:val="002B6D72"/>
    <w:rsid w:val="002C0098"/>
    <w:rsid w:val="002C08D7"/>
    <w:rsid w:val="002C5060"/>
    <w:rsid w:val="002D017E"/>
    <w:rsid w:val="002D0FFE"/>
    <w:rsid w:val="002D139E"/>
    <w:rsid w:val="002D1DD7"/>
    <w:rsid w:val="002D1F17"/>
    <w:rsid w:val="002D4612"/>
    <w:rsid w:val="002D4E86"/>
    <w:rsid w:val="002E6F44"/>
    <w:rsid w:val="002F1278"/>
    <w:rsid w:val="002F2499"/>
    <w:rsid w:val="002F4D55"/>
    <w:rsid w:val="002F6786"/>
    <w:rsid w:val="002F7F17"/>
    <w:rsid w:val="00301A1E"/>
    <w:rsid w:val="003020C4"/>
    <w:rsid w:val="00302E5A"/>
    <w:rsid w:val="003030F4"/>
    <w:rsid w:val="003036CA"/>
    <w:rsid w:val="00304CBE"/>
    <w:rsid w:val="003138A0"/>
    <w:rsid w:val="00313EA7"/>
    <w:rsid w:val="0031572D"/>
    <w:rsid w:val="00315B4B"/>
    <w:rsid w:val="00315D7C"/>
    <w:rsid w:val="00316B16"/>
    <w:rsid w:val="00317F5D"/>
    <w:rsid w:val="00320862"/>
    <w:rsid w:val="00321797"/>
    <w:rsid w:val="003232E5"/>
    <w:rsid w:val="00325A8A"/>
    <w:rsid w:val="00327920"/>
    <w:rsid w:val="00327B78"/>
    <w:rsid w:val="00327F3D"/>
    <w:rsid w:val="003301C7"/>
    <w:rsid w:val="003303EE"/>
    <w:rsid w:val="00330E4E"/>
    <w:rsid w:val="0033131D"/>
    <w:rsid w:val="00331D8A"/>
    <w:rsid w:val="003323AE"/>
    <w:rsid w:val="003324FA"/>
    <w:rsid w:val="00332845"/>
    <w:rsid w:val="0033556F"/>
    <w:rsid w:val="003356A2"/>
    <w:rsid w:val="003374F9"/>
    <w:rsid w:val="0033792D"/>
    <w:rsid w:val="0034047A"/>
    <w:rsid w:val="003431E7"/>
    <w:rsid w:val="00343EE1"/>
    <w:rsid w:val="00344292"/>
    <w:rsid w:val="0034697D"/>
    <w:rsid w:val="0035053C"/>
    <w:rsid w:val="00352859"/>
    <w:rsid w:val="00355805"/>
    <w:rsid w:val="00360039"/>
    <w:rsid w:val="003611E4"/>
    <w:rsid w:val="00361ABB"/>
    <w:rsid w:val="00362721"/>
    <w:rsid w:val="00364558"/>
    <w:rsid w:val="003665CA"/>
    <w:rsid w:val="0037176F"/>
    <w:rsid w:val="0037195E"/>
    <w:rsid w:val="00372B24"/>
    <w:rsid w:val="00373485"/>
    <w:rsid w:val="00374650"/>
    <w:rsid w:val="00375103"/>
    <w:rsid w:val="00375DC9"/>
    <w:rsid w:val="003762EF"/>
    <w:rsid w:val="00376852"/>
    <w:rsid w:val="00380370"/>
    <w:rsid w:val="00380D9C"/>
    <w:rsid w:val="00381F49"/>
    <w:rsid w:val="00382FA0"/>
    <w:rsid w:val="00383862"/>
    <w:rsid w:val="003907CA"/>
    <w:rsid w:val="00391F40"/>
    <w:rsid w:val="00392849"/>
    <w:rsid w:val="00394F9F"/>
    <w:rsid w:val="00395466"/>
    <w:rsid w:val="00396309"/>
    <w:rsid w:val="003A004B"/>
    <w:rsid w:val="003A0E8E"/>
    <w:rsid w:val="003A1B22"/>
    <w:rsid w:val="003A47F2"/>
    <w:rsid w:val="003A5D83"/>
    <w:rsid w:val="003A66D8"/>
    <w:rsid w:val="003A6A95"/>
    <w:rsid w:val="003A7F7F"/>
    <w:rsid w:val="003B0BAC"/>
    <w:rsid w:val="003B265C"/>
    <w:rsid w:val="003B4DC3"/>
    <w:rsid w:val="003B7B61"/>
    <w:rsid w:val="003C06B1"/>
    <w:rsid w:val="003C480B"/>
    <w:rsid w:val="003C785A"/>
    <w:rsid w:val="003D01CF"/>
    <w:rsid w:val="003D0C78"/>
    <w:rsid w:val="003D3DB6"/>
    <w:rsid w:val="003E22E7"/>
    <w:rsid w:val="003E29B4"/>
    <w:rsid w:val="003E300E"/>
    <w:rsid w:val="003E518E"/>
    <w:rsid w:val="003E560C"/>
    <w:rsid w:val="003E56FB"/>
    <w:rsid w:val="003E57C5"/>
    <w:rsid w:val="003E7D3A"/>
    <w:rsid w:val="003F26C5"/>
    <w:rsid w:val="003F4764"/>
    <w:rsid w:val="004015F8"/>
    <w:rsid w:val="004023ED"/>
    <w:rsid w:val="00404D89"/>
    <w:rsid w:val="00406238"/>
    <w:rsid w:val="0040736F"/>
    <w:rsid w:val="0040754A"/>
    <w:rsid w:val="00410992"/>
    <w:rsid w:val="00410AE3"/>
    <w:rsid w:val="0041184A"/>
    <w:rsid w:val="00414083"/>
    <w:rsid w:val="00415A89"/>
    <w:rsid w:val="00415B97"/>
    <w:rsid w:val="00415DEE"/>
    <w:rsid w:val="00415EB5"/>
    <w:rsid w:val="00416046"/>
    <w:rsid w:val="00416D6D"/>
    <w:rsid w:val="00420EF2"/>
    <w:rsid w:val="00424BCD"/>
    <w:rsid w:val="0042617C"/>
    <w:rsid w:val="0042634A"/>
    <w:rsid w:val="00431360"/>
    <w:rsid w:val="00431DC6"/>
    <w:rsid w:val="00432404"/>
    <w:rsid w:val="00433AF9"/>
    <w:rsid w:val="004347C1"/>
    <w:rsid w:val="00435BBC"/>
    <w:rsid w:val="00436027"/>
    <w:rsid w:val="00437083"/>
    <w:rsid w:val="00437519"/>
    <w:rsid w:val="00441817"/>
    <w:rsid w:val="004433C0"/>
    <w:rsid w:val="00444776"/>
    <w:rsid w:val="004451D4"/>
    <w:rsid w:val="00445CD3"/>
    <w:rsid w:val="0045603E"/>
    <w:rsid w:val="004575D1"/>
    <w:rsid w:val="00461399"/>
    <w:rsid w:val="0046196B"/>
    <w:rsid w:val="00463147"/>
    <w:rsid w:val="0046573F"/>
    <w:rsid w:val="00470517"/>
    <w:rsid w:val="004711F5"/>
    <w:rsid w:val="00471810"/>
    <w:rsid w:val="004725E5"/>
    <w:rsid w:val="00473275"/>
    <w:rsid w:val="00473EA3"/>
    <w:rsid w:val="00474B1C"/>
    <w:rsid w:val="004765BF"/>
    <w:rsid w:val="004767C9"/>
    <w:rsid w:val="00480483"/>
    <w:rsid w:val="00482052"/>
    <w:rsid w:val="00482BA2"/>
    <w:rsid w:val="00483155"/>
    <w:rsid w:val="004839C0"/>
    <w:rsid w:val="00483DD2"/>
    <w:rsid w:val="00484996"/>
    <w:rsid w:val="00487560"/>
    <w:rsid w:val="00487B80"/>
    <w:rsid w:val="004910E6"/>
    <w:rsid w:val="00492878"/>
    <w:rsid w:val="00492A18"/>
    <w:rsid w:val="00492ADE"/>
    <w:rsid w:val="00493DE4"/>
    <w:rsid w:val="00493EA8"/>
    <w:rsid w:val="00494462"/>
    <w:rsid w:val="0049495E"/>
    <w:rsid w:val="00496611"/>
    <w:rsid w:val="00497AD2"/>
    <w:rsid w:val="00497AE1"/>
    <w:rsid w:val="004A1BE6"/>
    <w:rsid w:val="004A26BE"/>
    <w:rsid w:val="004A4992"/>
    <w:rsid w:val="004A6154"/>
    <w:rsid w:val="004A69B1"/>
    <w:rsid w:val="004A6E15"/>
    <w:rsid w:val="004A74F9"/>
    <w:rsid w:val="004B1024"/>
    <w:rsid w:val="004B146F"/>
    <w:rsid w:val="004B5300"/>
    <w:rsid w:val="004B58C9"/>
    <w:rsid w:val="004B639B"/>
    <w:rsid w:val="004B758C"/>
    <w:rsid w:val="004B7AAA"/>
    <w:rsid w:val="004C482C"/>
    <w:rsid w:val="004C519C"/>
    <w:rsid w:val="004C567F"/>
    <w:rsid w:val="004C61EA"/>
    <w:rsid w:val="004D0A73"/>
    <w:rsid w:val="004D4D5C"/>
    <w:rsid w:val="004D5522"/>
    <w:rsid w:val="004D70EC"/>
    <w:rsid w:val="004E1C2B"/>
    <w:rsid w:val="004E4BBD"/>
    <w:rsid w:val="004E4D78"/>
    <w:rsid w:val="004E57D3"/>
    <w:rsid w:val="004E57DA"/>
    <w:rsid w:val="004E5A73"/>
    <w:rsid w:val="004E6642"/>
    <w:rsid w:val="004E7414"/>
    <w:rsid w:val="004F2EB6"/>
    <w:rsid w:val="004F5417"/>
    <w:rsid w:val="004F5D55"/>
    <w:rsid w:val="004F5FE2"/>
    <w:rsid w:val="004F6B3C"/>
    <w:rsid w:val="004F6B49"/>
    <w:rsid w:val="004F7327"/>
    <w:rsid w:val="005014CF"/>
    <w:rsid w:val="00501B24"/>
    <w:rsid w:val="00503329"/>
    <w:rsid w:val="00503D8D"/>
    <w:rsid w:val="005058BB"/>
    <w:rsid w:val="0050754F"/>
    <w:rsid w:val="00510B83"/>
    <w:rsid w:val="0051377C"/>
    <w:rsid w:val="00513FF9"/>
    <w:rsid w:val="00515F58"/>
    <w:rsid w:val="00520228"/>
    <w:rsid w:val="005209A5"/>
    <w:rsid w:val="00522BDA"/>
    <w:rsid w:val="00523F97"/>
    <w:rsid w:val="00524A67"/>
    <w:rsid w:val="00524F3C"/>
    <w:rsid w:val="0053011F"/>
    <w:rsid w:val="005306D4"/>
    <w:rsid w:val="00531009"/>
    <w:rsid w:val="0053105F"/>
    <w:rsid w:val="00532443"/>
    <w:rsid w:val="00535669"/>
    <w:rsid w:val="0053572B"/>
    <w:rsid w:val="00536740"/>
    <w:rsid w:val="00536A5B"/>
    <w:rsid w:val="005375FA"/>
    <w:rsid w:val="00537DB7"/>
    <w:rsid w:val="0054415B"/>
    <w:rsid w:val="00544CF5"/>
    <w:rsid w:val="00546249"/>
    <w:rsid w:val="00546C7E"/>
    <w:rsid w:val="005474F3"/>
    <w:rsid w:val="00547554"/>
    <w:rsid w:val="00547B53"/>
    <w:rsid w:val="005504CA"/>
    <w:rsid w:val="0055374D"/>
    <w:rsid w:val="0055396E"/>
    <w:rsid w:val="00555A7C"/>
    <w:rsid w:val="005578F9"/>
    <w:rsid w:val="00557C9A"/>
    <w:rsid w:val="00562D19"/>
    <w:rsid w:val="00562E55"/>
    <w:rsid w:val="0056431E"/>
    <w:rsid w:val="005738CD"/>
    <w:rsid w:val="00576D61"/>
    <w:rsid w:val="00576D6B"/>
    <w:rsid w:val="005776A1"/>
    <w:rsid w:val="005776FA"/>
    <w:rsid w:val="00580D9C"/>
    <w:rsid w:val="005811B5"/>
    <w:rsid w:val="005819A2"/>
    <w:rsid w:val="00582DB2"/>
    <w:rsid w:val="00583480"/>
    <w:rsid w:val="00583D93"/>
    <w:rsid w:val="00585DCB"/>
    <w:rsid w:val="005877E9"/>
    <w:rsid w:val="00587989"/>
    <w:rsid w:val="00587F79"/>
    <w:rsid w:val="0059101C"/>
    <w:rsid w:val="00593C65"/>
    <w:rsid w:val="005948B6"/>
    <w:rsid w:val="005953BA"/>
    <w:rsid w:val="005954E3"/>
    <w:rsid w:val="005A16FC"/>
    <w:rsid w:val="005A2B9E"/>
    <w:rsid w:val="005A3120"/>
    <w:rsid w:val="005A56CD"/>
    <w:rsid w:val="005A6657"/>
    <w:rsid w:val="005B1219"/>
    <w:rsid w:val="005B31E3"/>
    <w:rsid w:val="005B335E"/>
    <w:rsid w:val="005B36DC"/>
    <w:rsid w:val="005B43F3"/>
    <w:rsid w:val="005B5207"/>
    <w:rsid w:val="005B680B"/>
    <w:rsid w:val="005B7991"/>
    <w:rsid w:val="005C26F6"/>
    <w:rsid w:val="005C45DB"/>
    <w:rsid w:val="005C4801"/>
    <w:rsid w:val="005C4809"/>
    <w:rsid w:val="005C5FCC"/>
    <w:rsid w:val="005C6EF7"/>
    <w:rsid w:val="005C76A3"/>
    <w:rsid w:val="005C7F6A"/>
    <w:rsid w:val="005D1CDB"/>
    <w:rsid w:val="005D38BD"/>
    <w:rsid w:val="005D3A36"/>
    <w:rsid w:val="005D40AA"/>
    <w:rsid w:val="005D5846"/>
    <w:rsid w:val="005D606E"/>
    <w:rsid w:val="005E0B4D"/>
    <w:rsid w:val="005E11B8"/>
    <w:rsid w:val="005E1DE8"/>
    <w:rsid w:val="005E1F36"/>
    <w:rsid w:val="005E49CD"/>
    <w:rsid w:val="005E61E3"/>
    <w:rsid w:val="005F550A"/>
    <w:rsid w:val="005F5A53"/>
    <w:rsid w:val="00600AFD"/>
    <w:rsid w:val="00601B5A"/>
    <w:rsid w:val="0060289A"/>
    <w:rsid w:val="00604512"/>
    <w:rsid w:val="00611C34"/>
    <w:rsid w:val="00611D21"/>
    <w:rsid w:val="00611FD0"/>
    <w:rsid w:val="006137C3"/>
    <w:rsid w:val="006138B4"/>
    <w:rsid w:val="00615086"/>
    <w:rsid w:val="00615D91"/>
    <w:rsid w:val="00620892"/>
    <w:rsid w:val="00624839"/>
    <w:rsid w:val="006249E1"/>
    <w:rsid w:val="006255BA"/>
    <w:rsid w:val="00626712"/>
    <w:rsid w:val="00627AD8"/>
    <w:rsid w:val="00631EE5"/>
    <w:rsid w:val="006357D7"/>
    <w:rsid w:val="0063589F"/>
    <w:rsid w:val="0063629E"/>
    <w:rsid w:val="006368C1"/>
    <w:rsid w:val="00640097"/>
    <w:rsid w:val="00642CE3"/>
    <w:rsid w:val="00643CE0"/>
    <w:rsid w:val="00644450"/>
    <w:rsid w:val="00646A42"/>
    <w:rsid w:val="00647812"/>
    <w:rsid w:val="00650C3C"/>
    <w:rsid w:val="00651847"/>
    <w:rsid w:val="00652363"/>
    <w:rsid w:val="00653466"/>
    <w:rsid w:val="00653B70"/>
    <w:rsid w:val="00653D65"/>
    <w:rsid w:val="00653F1C"/>
    <w:rsid w:val="006546CD"/>
    <w:rsid w:val="00661BEF"/>
    <w:rsid w:val="006657E0"/>
    <w:rsid w:val="00665975"/>
    <w:rsid w:val="00665D46"/>
    <w:rsid w:val="0066740C"/>
    <w:rsid w:val="00667DB5"/>
    <w:rsid w:val="0067216E"/>
    <w:rsid w:val="006760F3"/>
    <w:rsid w:val="00676B10"/>
    <w:rsid w:val="00676B91"/>
    <w:rsid w:val="00684C6F"/>
    <w:rsid w:val="006866F5"/>
    <w:rsid w:val="006866FE"/>
    <w:rsid w:val="00690396"/>
    <w:rsid w:val="00690FC6"/>
    <w:rsid w:val="006911A3"/>
    <w:rsid w:val="00692C28"/>
    <w:rsid w:val="006A1517"/>
    <w:rsid w:val="006A1D62"/>
    <w:rsid w:val="006A3124"/>
    <w:rsid w:val="006A3E55"/>
    <w:rsid w:val="006A56F1"/>
    <w:rsid w:val="006B0B00"/>
    <w:rsid w:val="006B10F3"/>
    <w:rsid w:val="006B3056"/>
    <w:rsid w:val="006B4926"/>
    <w:rsid w:val="006B64DD"/>
    <w:rsid w:val="006B6762"/>
    <w:rsid w:val="006B6D21"/>
    <w:rsid w:val="006B7F7D"/>
    <w:rsid w:val="006C0B35"/>
    <w:rsid w:val="006C0F9D"/>
    <w:rsid w:val="006C2641"/>
    <w:rsid w:val="006C3E07"/>
    <w:rsid w:val="006D1876"/>
    <w:rsid w:val="006D2BB7"/>
    <w:rsid w:val="006D3D61"/>
    <w:rsid w:val="006D422B"/>
    <w:rsid w:val="006D4833"/>
    <w:rsid w:val="006D6028"/>
    <w:rsid w:val="006D6F9B"/>
    <w:rsid w:val="006D790D"/>
    <w:rsid w:val="006E0AA8"/>
    <w:rsid w:val="006E1BD6"/>
    <w:rsid w:val="006E2A80"/>
    <w:rsid w:val="006E332C"/>
    <w:rsid w:val="006E38A7"/>
    <w:rsid w:val="006E55A6"/>
    <w:rsid w:val="006E5D4F"/>
    <w:rsid w:val="006E5EEE"/>
    <w:rsid w:val="006E66CF"/>
    <w:rsid w:val="006F0B09"/>
    <w:rsid w:val="006F104C"/>
    <w:rsid w:val="006F1F7A"/>
    <w:rsid w:val="006F28FD"/>
    <w:rsid w:val="006F37D8"/>
    <w:rsid w:val="006F499D"/>
    <w:rsid w:val="006F612F"/>
    <w:rsid w:val="006F7EC9"/>
    <w:rsid w:val="0070032D"/>
    <w:rsid w:val="00700CA1"/>
    <w:rsid w:val="0070341A"/>
    <w:rsid w:val="00703B9D"/>
    <w:rsid w:val="0070412B"/>
    <w:rsid w:val="0070429E"/>
    <w:rsid w:val="00705C8E"/>
    <w:rsid w:val="00706DDE"/>
    <w:rsid w:val="00706EA1"/>
    <w:rsid w:val="0070732C"/>
    <w:rsid w:val="00707F0B"/>
    <w:rsid w:val="00710B64"/>
    <w:rsid w:val="00710FDD"/>
    <w:rsid w:val="00713F4B"/>
    <w:rsid w:val="00717EA0"/>
    <w:rsid w:val="0072034E"/>
    <w:rsid w:val="00721C3F"/>
    <w:rsid w:val="00722B83"/>
    <w:rsid w:val="00724349"/>
    <w:rsid w:val="00724B21"/>
    <w:rsid w:val="00725B04"/>
    <w:rsid w:val="00730730"/>
    <w:rsid w:val="00730DA1"/>
    <w:rsid w:val="007323F3"/>
    <w:rsid w:val="00732521"/>
    <w:rsid w:val="00733C33"/>
    <w:rsid w:val="0073420F"/>
    <w:rsid w:val="0073559D"/>
    <w:rsid w:val="00737BCF"/>
    <w:rsid w:val="007401EA"/>
    <w:rsid w:val="00742093"/>
    <w:rsid w:val="00745919"/>
    <w:rsid w:val="00746C80"/>
    <w:rsid w:val="00747362"/>
    <w:rsid w:val="0075156D"/>
    <w:rsid w:val="00751676"/>
    <w:rsid w:val="0075689F"/>
    <w:rsid w:val="00757ADF"/>
    <w:rsid w:val="00763087"/>
    <w:rsid w:val="00763EA0"/>
    <w:rsid w:val="00767125"/>
    <w:rsid w:val="00767EC9"/>
    <w:rsid w:val="00774443"/>
    <w:rsid w:val="0077486B"/>
    <w:rsid w:val="00775A30"/>
    <w:rsid w:val="0077654F"/>
    <w:rsid w:val="00781714"/>
    <w:rsid w:val="00781AC5"/>
    <w:rsid w:val="00781B41"/>
    <w:rsid w:val="00784FCF"/>
    <w:rsid w:val="00785535"/>
    <w:rsid w:val="007858D7"/>
    <w:rsid w:val="007877A6"/>
    <w:rsid w:val="00791493"/>
    <w:rsid w:val="00792917"/>
    <w:rsid w:val="007938F7"/>
    <w:rsid w:val="00794261"/>
    <w:rsid w:val="007945FD"/>
    <w:rsid w:val="00794E94"/>
    <w:rsid w:val="00796A31"/>
    <w:rsid w:val="007A2B84"/>
    <w:rsid w:val="007A3E82"/>
    <w:rsid w:val="007A4412"/>
    <w:rsid w:val="007A59A7"/>
    <w:rsid w:val="007A5F11"/>
    <w:rsid w:val="007A6447"/>
    <w:rsid w:val="007A7C0F"/>
    <w:rsid w:val="007B126F"/>
    <w:rsid w:val="007B2426"/>
    <w:rsid w:val="007B38AB"/>
    <w:rsid w:val="007B3EC6"/>
    <w:rsid w:val="007B40A6"/>
    <w:rsid w:val="007B4DDE"/>
    <w:rsid w:val="007B5E93"/>
    <w:rsid w:val="007C068D"/>
    <w:rsid w:val="007C4629"/>
    <w:rsid w:val="007C607C"/>
    <w:rsid w:val="007C6DA0"/>
    <w:rsid w:val="007C7619"/>
    <w:rsid w:val="007D121C"/>
    <w:rsid w:val="007D2A58"/>
    <w:rsid w:val="007D3510"/>
    <w:rsid w:val="007D3E4D"/>
    <w:rsid w:val="007D633E"/>
    <w:rsid w:val="007D6F7A"/>
    <w:rsid w:val="007E2532"/>
    <w:rsid w:val="007E453A"/>
    <w:rsid w:val="007E47C8"/>
    <w:rsid w:val="007E590E"/>
    <w:rsid w:val="007E6AE1"/>
    <w:rsid w:val="007E6C36"/>
    <w:rsid w:val="007E7AAE"/>
    <w:rsid w:val="007F10FD"/>
    <w:rsid w:val="007F49F6"/>
    <w:rsid w:val="007F5F03"/>
    <w:rsid w:val="00800994"/>
    <w:rsid w:val="00801607"/>
    <w:rsid w:val="008029D8"/>
    <w:rsid w:val="00802BA4"/>
    <w:rsid w:val="0080430D"/>
    <w:rsid w:val="00804978"/>
    <w:rsid w:val="00805AEC"/>
    <w:rsid w:val="0080605F"/>
    <w:rsid w:val="008064CE"/>
    <w:rsid w:val="008065CD"/>
    <w:rsid w:val="00806A09"/>
    <w:rsid w:val="00807BB9"/>
    <w:rsid w:val="008107CD"/>
    <w:rsid w:val="008110F3"/>
    <w:rsid w:val="00811D4D"/>
    <w:rsid w:val="00813F9B"/>
    <w:rsid w:val="00814BAC"/>
    <w:rsid w:val="00820B95"/>
    <w:rsid w:val="00821C18"/>
    <w:rsid w:val="00823FCB"/>
    <w:rsid w:val="00824F36"/>
    <w:rsid w:val="00825AE8"/>
    <w:rsid w:val="008261F6"/>
    <w:rsid w:val="008303B3"/>
    <w:rsid w:val="00831240"/>
    <w:rsid w:val="00831419"/>
    <w:rsid w:val="00832181"/>
    <w:rsid w:val="00832BCA"/>
    <w:rsid w:val="00833B83"/>
    <w:rsid w:val="00833C49"/>
    <w:rsid w:val="00833ECC"/>
    <w:rsid w:val="00834D99"/>
    <w:rsid w:val="00836D7F"/>
    <w:rsid w:val="00837085"/>
    <w:rsid w:val="008375C9"/>
    <w:rsid w:val="00840FF5"/>
    <w:rsid w:val="00841FDE"/>
    <w:rsid w:val="00842842"/>
    <w:rsid w:val="00844D00"/>
    <w:rsid w:val="00844ECC"/>
    <w:rsid w:val="008451E3"/>
    <w:rsid w:val="00851A43"/>
    <w:rsid w:val="008521BC"/>
    <w:rsid w:val="00853C80"/>
    <w:rsid w:val="00853DF9"/>
    <w:rsid w:val="0085502C"/>
    <w:rsid w:val="00857DB8"/>
    <w:rsid w:val="008602F2"/>
    <w:rsid w:val="00860DF9"/>
    <w:rsid w:val="00861495"/>
    <w:rsid w:val="0086174B"/>
    <w:rsid w:val="00861C9F"/>
    <w:rsid w:val="00862A02"/>
    <w:rsid w:val="0086496C"/>
    <w:rsid w:val="0086500D"/>
    <w:rsid w:val="008650EA"/>
    <w:rsid w:val="008659B3"/>
    <w:rsid w:val="00867F8F"/>
    <w:rsid w:val="008714BA"/>
    <w:rsid w:val="0087696E"/>
    <w:rsid w:val="00877EB5"/>
    <w:rsid w:val="0088048A"/>
    <w:rsid w:val="0088081D"/>
    <w:rsid w:val="00880E4E"/>
    <w:rsid w:val="00886ACD"/>
    <w:rsid w:val="00891BBD"/>
    <w:rsid w:val="00892742"/>
    <w:rsid w:val="008935C1"/>
    <w:rsid w:val="00895F0E"/>
    <w:rsid w:val="008A0D55"/>
    <w:rsid w:val="008A2D81"/>
    <w:rsid w:val="008A3524"/>
    <w:rsid w:val="008A352D"/>
    <w:rsid w:val="008A47DF"/>
    <w:rsid w:val="008A580C"/>
    <w:rsid w:val="008A7F93"/>
    <w:rsid w:val="008B1A07"/>
    <w:rsid w:val="008B21A1"/>
    <w:rsid w:val="008B24B1"/>
    <w:rsid w:val="008B31B4"/>
    <w:rsid w:val="008B3D0B"/>
    <w:rsid w:val="008B61D7"/>
    <w:rsid w:val="008C2372"/>
    <w:rsid w:val="008C254C"/>
    <w:rsid w:val="008C33DB"/>
    <w:rsid w:val="008C3495"/>
    <w:rsid w:val="008C66E2"/>
    <w:rsid w:val="008D0E13"/>
    <w:rsid w:val="008D1715"/>
    <w:rsid w:val="008D1FDC"/>
    <w:rsid w:val="008D2322"/>
    <w:rsid w:val="008D5BAF"/>
    <w:rsid w:val="008D645B"/>
    <w:rsid w:val="008D6C75"/>
    <w:rsid w:val="008D6DEE"/>
    <w:rsid w:val="008D7F73"/>
    <w:rsid w:val="008E1400"/>
    <w:rsid w:val="008E1E72"/>
    <w:rsid w:val="008E2A9A"/>
    <w:rsid w:val="008E34F1"/>
    <w:rsid w:val="008E3C95"/>
    <w:rsid w:val="008E49F9"/>
    <w:rsid w:val="008E4FBD"/>
    <w:rsid w:val="008E679E"/>
    <w:rsid w:val="008F2478"/>
    <w:rsid w:val="008F4BB8"/>
    <w:rsid w:val="008F4BC5"/>
    <w:rsid w:val="008F5D7B"/>
    <w:rsid w:val="008F64B5"/>
    <w:rsid w:val="009015AA"/>
    <w:rsid w:val="00901659"/>
    <w:rsid w:val="00902EA0"/>
    <w:rsid w:val="00902FD0"/>
    <w:rsid w:val="00905859"/>
    <w:rsid w:val="00906ACE"/>
    <w:rsid w:val="00911337"/>
    <w:rsid w:val="00911C9E"/>
    <w:rsid w:val="00912B4B"/>
    <w:rsid w:val="00912FA4"/>
    <w:rsid w:val="009150A3"/>
    <w:rsid w:val="00915D6C"/>
    <w:rsid w:val="00916141"/>
    <w:rsid w:val="00920042"/>
    <w:rsid w:val="009308EC"/>
    <w:rsid w:val="009311CA"/>
    <w:rsid w:val="00933677"/>
    <w:rsid w:val="0093463C"/>
    <w:rsid w:val="0093489E"/>
    <w:rsid w:val="00934C2B"/>
    <w:rsid w:val="00935010"/>
    <w:rsid w:val="00935394"/>
    <w:rsid w:val="00935920"/>
    <w:rsid w:val="00935AAC"/>
    <w:rsid w:val="00935CB8"/>
    <w:rsid w:val="00936B4C"/>
    <w:rsid w:val="00936C38"/>
    <w:rsid w:val="00937FB4"/>
    <w:rsid w:val="00940226"/>
    <w:rsid w:val="009417F1"/>
    <w:rsid w:val="00943539"/>
    <w:rsid w:val="00944DC2"/>
    <w:rsid w:val="009458C1"/>
    <w:rsid w:val="009466EE"/>
    <w:rsid w:val="00947F52"/>
    <w:rsid w:val="00951199"/>
    <w:rsid w:val="00952621"/>
    <w:rsid w:val="00952C2B"/>
    <w:rsid w:val="00953F5C"/>
    <w:rsid w:val="00954EC1"/>
    <w:rsid w:val="00955F80"/>
    <w:rsid w:val="0095679C"/>
    <w:rsid w:val="009572FF"/>
    <w:rsid w:val="009575A2"/>
    <w:rsid w:val="00960B53"/>
    <w:rsid w:val="00961A31"/>
    <w:rsid w:val="00964F33"/>
    <w:rsid w:val="00970B3A"/>
    <w:rsid w:val="00970BC4"/>
    <w:rsid w:val="00971200"/>
    <w:rsid w:val="00971FE2"/>
    <w:rsid w:val="00974C5C"/>
    <w:rsid w:val="00976FB5"/>
    <w:rsid w:val="00977C84"/>
    <w:rsid w:val="00981432"/>
    <w:rsid w:val="00981ABA"/>
    <w:rsid w:val="00981C66"/>
    <w:rsid w:val="009827A4"/>
    <w:rsid w:val="0098551B"/>
    <w:rsid w:val="00985C5E"/>
    <w:rsid w:val="009879E8"/>
    <w:rsid w:val="009904B6"/>
    <w:rsid w:val="00992393"/>
    <w:rsid w:val="00992766"/>
    <w:rsid w:val="00992E56"/>
    <w:rsid w:val="009950CA"/>
    <w:rsid w:val="0099600B"/>
    <w:rsid w:val="00996F64"/>
    <w:rsid w:val="0099745F"/>
    <w:rsid w:val="009A18B0"/>
    <w:rsid w:val="009A2F12"/>
    <w:rsid w:val="009A545A"/>
    <w:rsid w:val="009A6D2D"/>
    <w:rsid w:val="009B1703"/>
    <w:rsid w:val="009B44B8"/>
    <w:rsid w:val="009B7D52"/>
    <w:rsid w:val="009C132D"/>
    <w:rsid w:val="009C3773"/>
    <w:rsid w:val="009C5075"/>
    <w:rsid w:val="009C51FE"/>
    <w:rsid w:val="009C6E9B"/>
    <w:rsid w:val="009D0684"/>
    <w:rsid w:val="009D2F17"/>
    <w:rsid w:val="009D49FB"/>
    <w:rsid w:val="009D4C76"/>
    <w:rsid w:val="009D5F89"/>
    <w:rsid w:val="009E02F5"/>
    <w:rsid w:val="009E0F4E"/>
    <w:rsid w:val="009E14B0"/>
    <w:rsid w:val="009E287D"/>
    <w:rsid w:val="009E4C10"/>
    <w:rsid w:val="009F199A"/>
    <w:rsid w:val="009F2942"/>
    <w:rsid w:val="009F2C1E"/>
    <w:rsid w:val="009F350F"/>
    <w:rsid w:val="009F38DE"/>
    <w:rsid w:val="009F6E3A"/>
    <w:rsid w:val="00A0000B"/>
    <w:rsid w:val="00A00F1D"/>
    <w:rsid w:val="00A014E1"/>
    <w:rsid w:val="00A01CC6"/>
    <w:rsid w:val="00A024DD"/>
    <w:rsid w:val="00A047D7"/>
    <w:rsid w:val="00A068A5"/>
    <w:rsid w:val="00A07948"/>
    <w:rsid w:val="00A11F0B"/>
    <w:rsid w:val="00A12545"/>
    <w:rsid w:val="00A1390F"/>
    <w:rsid w:val="00A161F7"/>
    <w:rsid w:val="00A166B4"/>
    <w:rsid w:val="00A17A5D"/>
    <w:rsid w:val="00A2026D"/>
    <w:rsid w:val="00A2199B"/>
    <w:rsid w:val="00A2304B"/>
    <w:rsid w:val="00A23D1D"/>
    <w:rsid w:val="00A2437F"/>
    <w:rsid w:val="00A25B09"/>
    <w:rsid w:val="00A26D59"/>
    <w:rsid w:val="00A27CBE"/>
    <w:rsid w:val="00A33011"/>
    <w:rsid w:val="00A33534"/>
    <w:rsid w:val="00A356FC"/>
    <w:rsid w:val="00A36A3C"/>
    <w:rsid w:val="00A41BEE"/>
    <w:rsid w:val="00A42462"/>
    <w:rsid w:val="00A42558"/>
    <w:rsid w:val="00A46280"/>
    <w:rsid w:val="00A47ABC"/>
    <w:rsid w:val="00A518E4"/>
    <w:rsid w:val="00A54742"/>
    <w:rsid w:val="00A56FC0"/>
    <w:rsid w:val="00A63502"/>
    <w:rsid w:val="00A639F1"/>
    <w:rsid w:val="00A64F4E"/>
    <w:rsid w:val="00A65F2A"/>
    <w:rsid w:val="00A70869"/>
    <w:rsid w:val="00A712A2"/>
    <w:rsid w:val="00A71751"/>
    <w:rsid w:val="00A718AF"/>
    <w:rsid w:val="00A71D6D"/>
    <w:rsid w:val="00A72911"/>
    <w:rsid w:val="00A742B6"/>
    <w:rsid w:val="00A74E35"/>
    <w:rsid w:val="00A771FA"/>
    <w:rsid w:val="00A77800"/>
    <w:rsid w:val="00A77DC9"/>
    <w:rsid w:val="00A80D3A"/>
    <w:rsid w:val="00A81A90"/>
    <w:rsid w:val="00A8250E"/>
    <w:rsid w:val="00A859C1"/>
    <w:rsid w:val="00A85C2F"/>
    <w:rsid w:val="00A8725E"/>
    <w:rsid w:val="00A8750D"/>
    <w:rsid w:val="00A879CD"/>
    <w:rsid w:val="00A910A0"/>
    <w:rsid w:val="00A9259A"/>
    <w:rsid w:val="00A9391C"/>
    <w:rsid w:val="00A94382"/>
    <w:rsid w:val="00A94C72"/>
    <w:rsid w:val="00A95D62"/>
    <w:rsid w:val="00AA1DAB"/>
    <w:rsid w:val="00AA3296"/>
    <w:rsid w:val="00AA3B8F"/>
    <w:rsid w:val="00AA583F"/>
    <w:rsid w:val="00AA5CEC"/>
    <w:rsid w:val="00AA6136"/>
    <w:rsid w:val="00AB1ECA"/>
    <w:rsid w:val="00AB32D2"/>
    <w:rsid w:val="00AB4483"/>
    <w:rsid w:val="00AB5318"/>
    <w:rsid w:val="00AB534F"/>
    <w:rsid w:val="00AB7126"/>
    <w:rsid w:val="00AC142B"/>
    <w:rsid w:val="00AC204B"/>
    <w:rsid w:val="00AC2CEB"/>
    <w:rsid w:val="00AC3BE6"/>
    <w:rsid w:val="00AC69D3"/>
    <w:rsid w:val="00AC6D16"/>
    <w:rsid w:val="00AD2087"/>
    <w:rsid w:val="00AD24E6"/>
    <w:rsid w:val="00AD31A9"/>
    <w:rsid w:val="00AD4861"/>
    <w:rsid w:val="00AD56E7"/>
    <w:rsid w:val="00AD7CF1"/>
    <w:rsid w:val="00AE0547"/>
    <w:rsid w:val="00AE13F3"/>
    <w:rsid w:val="00AE2D1E"/>
    <w:rsid w:val="00AE6D0A"/>
    <w:rsid w:val="00AE6E43"/>
    <w:rsid w:val="00AE7F4C"/>
    <w:rsid w:val="00AF2811"/>
    <w:rsid w:val="00AF4EEB"/>
    <w:rsid w:val="00AF5C56"/>
    <w:rsid w:val="00AF711D"/>
    <w:rsid w:val="00B00D24"/>
    <w:rsid w:val="00B02A29"/>
    <w:rsid w:val="00B07229"/>
    <w:rsid w:val="00B136C0"/>
    <w:rsid w:val="00B1547C"/>
    <w:rsid w:val="00B174E9"/>
    <w:rsid w:val="00B2093B"/>
    <w:rsid w:val="00B23F4C"/>
    <w:rsid w:val="00B25DE3"/>
    <w:rsid w:val="00B2731F"/>
    <w:rsid w:val="00B3069F"/>
    <w:rsid w:val="00B31A0B"/>
    <w:rsid w:val="00B31E81"/>
    <w:rsid w:val="00B32383"/>
    <w:rsid w:val="00B403E6"/>
    <w:rsid w:val="00B422AC"/>
    <w:rsid w:val="00B44E39"/>
    <w:rsid w:val="00B45FD4"/>
    <w:rsid w:val="00B466CB"/>
    <w:rsid w:val="00B52DDB"/>
    <w:rsid w:val="00B61E51"/>
    <w:rsid w:val="00B63040"/>
    <w:rsid w:val="00B636AA"/>
    <w:rsid w:val="00B64C4B"/>
    <w:rsid w:val="00B64DDA"/>
    <w:rsid w:val="00B652C6"/>
    <w:rsid w:val="00B6595F"/>
    <w:rsid w:val="00B666E6"/>
    <w:rsid w:val="00B6743E"/>
    <w:rsid w:val="00B67E98"/>
    <w:rsid w:val="00B70674"/>
    <w:rsid w:val="00B7161D"/>
    <w:rsid w:val="00B718F5"/>
    <w:rsid w:val="00B720FB"/>
    <w:rsid w:val="00B7274F"/>
    <w:rsid w:val="00B72A72"/>
    <w:rsid w:val="00B73D5B"/>
    <w:rsid w:val="00B743D2"/>
    <w:rsid w:val="00B7609F"/>
    <w:rsid w:val="00B76AC3"/>
    <w:rsid w:val="00B7721B"/>
    <w:rsid w:val="00B809AE"/>
    <w:rsid w:val="00B80DE0"/>
    <w:rsid w:val="00B820D2"/>
    <w:rsid w:val="00B84E9A"/>
    <w:rsid w:val="00B8551D"/>
    <w:rsid w:val="00B901E0"/>
    <w:rsid w:val="00B92F4C"/>
    <w:rsid w:val="00B9305C"/>
    <w:rsid w:val="00B94563"/>
    <w:rsid w:val="00B9644E"/>
    <w:rsid w:val="00BA2BB6"/>
    <w:rsid w:val="00BA5E60"/>
    <w:rsid w:val="00BA73AF"/>
    <w:rsid w:val="00BB2FF6"/>
    <w:rsid w:val="00BB3183"/>
    <w:rsid w:val="00BB38CB"/>
    <w:rsid w:val="00BB588D"/>
    <w:rsid w:val="00BC6644"/>
    <w:rsid w:val="00BD112A"/>
    <w:rsid w:val="00BD1669"/>
    <w:rsid w:val="00BD1F5B"/>
    <w:rsid w:val="00BD258F"/>
    <w:rsid w:val="00BD661D"/>
    <w:rsid w:val="00BD76D0"/>
    <w:rsid w:val="00BE193E"/>
    <w:rsid w:val="00BE5B9E"/>
    <w:rsid w:val="00BE7FE3"/>
    <w:rsid w:val="00BF1293"/>
    <w:rsid w:val="00BF2488"/>
    <w:rsid w:val="00BF2A95"/>
    <w:rsid w:val="00BF504A"/>
    <w:rsid w:val="00C04092"/>
    <w:rsid w:val="00C06524"/>
    <w:rsid w:val="00C10F12"/>
    <w:rsid w:val="00C14384"/>
    <w:rsid w:val="00C1522A"/>
    <w:rsid w:val="00C171EF"/>
    <w:rsid w:val="00C212B9"/>
    <w:rsid w:val="00C21E35"/>
    <w:rsid w:val="00C229CA"/>
    <w:rsid w:val="00C22C02"/>
    <w:rsid w:val="00C22E9B"/>
    <w:rsid w:val="00C2554D"/>
    <w:rsid w:val="00C25F9F"/>
    <w:rsid w:val="00C268E6"/>
    <w:rsid w:val="00C30568"/>
    <w:rsid w:val="00C31618"/>
    <w:rsid w:val="00C329A8"/>
    <w:rsid w:val="00C334D0"/>
    <w:rsid w:val="00C345E8"/>
    <w:rsid w:val="00C36255"/>
    <w:rsid w:val="00C3628B"/>
    <w:rsid w:val="00C374E3"/>
    <w:rsid w:val="00C40BF2"/>
    <w:rsid w:val="00C40C4C"/>
    <w:rsid w:val="00C424F2"/>
    <w:rsid w:val="00C44601"/>
    <w:rsid w:val="00C44DCE"/>
    <w:rsid w:val="00C46207"/>
    <w:rsid w:val="00C46580"/>
    <w:rsid w:val="00C46B9A"/>
    <w:rsid w:val="00C53383"/>
    <w:rsid w:val="00C53CDD"/>
    <w:rsid w:val="00C543E4"/>
    <w:rsid w:val="00C559AB"/>
    <w:rsid w:val="00C56F84"/>
    <w:rsid w:val="00C57653"/>
    <w:rsid w:val="00C57C1C"/>
    <w:rsid w:val="00C6187B"/>
    <w:rsid w:val="00C626C5"/>
    <w:rsid w:val="00C62F1C"/>
    <w:rsid w:val="00C637C9"/>
    <w:rsid w:val="00C64AAD"/>
    <w:rsid w:val="00C65C0F"/>
    <w:rsid w:val="00C72387"/>
    <w:rsid w:val="00C74921"/>
    <w:rsid w:val="00C7621A"/>
    <w:rsid w:val="00C80E27"/>
    <w:rsid w:val="00C82F29"/>
    <w:rsid w:val="00C83B3D"/>
    <w:rsid w:val="00C83E93"/>
    <w:rsid w:val="00C86A93"/>
    <w:rsid w:val="00C86BB8"/>
    <w:rsid w:val="00C90D12"/>
    <w:rsid w:val="00C92F0B"/>
    <w:rsid w:val="00C9315E"/>
    <w:rsid w:val="00C958C8"/>
    <w:rsid w:val="00C95FD7"/>
    <w:rsid w:val="00CA3C41"/>
    <w:rsid w:val="00CA5F68"/>
    <w:rsid w:val="00CA71F2"/>
    <w:rsid w:val="00CB04C1"/>
    <w:rsid w:val="00CB0576"/>
    <w:rsid w:val="00CB06EE"/>
    <w:rsid w:val="00CB1DD5"/>
    <w:rsid w:val="00CB442B"/>
    <w:rsid w:val="00CB545D"/>
    <w:rsid w:val="00CB684D"/>
    <w:rsid w:val="00CC27C3"/>
    <w:rsid w:val="00CC535D"/>
    <w:rsid w:val="00CC5A70"/>
    <w:rsid w:val="00CC6D5D"/>
    <w:rsid w:val="00CC7F2E"/>
    <w:rsid w:val="00CD333C"/>
    <w:rsid w:val="00CD595B"/>
    <w:rsid w:val="00CD62B1"/>
    <w:rsid w:val="00CD6F13"/>
    <w:rsid w:val="00CD73F5"/>
    <w:rsid w:val="00CE1DB3"/>
    <w:rsid w:val="00CE252C"/>
    <w:rsid w:val="00CE2E5F"/>
    <w:rsid w:val="00CE2F86"/>
    <w:rsid w:val="00CE370E"/>
    <w:rsid w:val="00CE45A3"/>
    <w:rsid w:val="00CE66B5"/>
    <w:rsid w:val="00CF0504"/>
    <w:rsid w:val="00CF06B4"/>
    <w:rsid w:val="00CF0C9E"/>
    <w:rsid w:val="00CF1B06"/>
    <w:rsid w:val="00CF20C8"/>
    <w:rsid w:val="00CF2F9B"/>
    <w:rsid w:val="00CF4A66"/>
    <w:rsid w:val="00CF5683"/>
    <w:rsid w:val="00CF5A45"/>
    <w:rsid w:val="00CF6D35"/>
    <w:rsid w:val="00CF6F11"/>
    <w:rsid w:val="00D03287"/>
    <w:rsid w:val="00D03A62"/>
    <w:rsid w:val="00D03C24"/>
    <w:rsid w:val="00D04A3D"/>
    <w:rsid w:val="00D06E8E"/>
    <w:rsid w:val="00D1007F"/>
    <w:rsid w:val="00D11231"/>
    <w:rsid w:val="00D115B1"/>
    <w:rsid w:val="00D11A7F"/>
    <w:rsid w:val="00D12F6E"/>
    <w:rsid w:val="00D147BA"/>
    <w:rsid w:val="00D15169"/>
    <w:rsid w:val="00D15CDA"/>
    <w:rsid w:val="00D15D96"/>
    <w:rsid w:val="00D15ED6"/>
    <w:rsid w:val="00D201B3"/>
    <w:rsid w:val="00D21FF8"/>
    <w:rsid w:val="00D227DD"/>
    <w:rsid w:val="00D244F9"/>
    <w:rsid w:val="00D2541E"/>
    <w:rsid w:val="00D260AF"/>
    <w:rsid w:val="00D266DD"/>
    <w:rsid w:val="00D26CE1"/>
    <w:rsid w:val="00D30E3C"/>
    <w:rsid w:val="00D3200B"/>
    <w:rsid w:val="00D33087"/>
    <w:rsid w:val="00D33DC1"/>
    <w:rsid w:val="00D33F90"/>
    <w:rsid w:val="00D35129"/>
    <w:rsid w:val="00D36794"/>
    <w:rsid w:val="00D3748A"/>
    <w:rsid w:val="00D37778"/>
    <w:rsid w:val="00D37EF0"/>
    <w:rsid w:val="00D4066B"/>
    <w:rsid w:val="00D41846"/>
    <w:rsid w:val="00D45AAD"/>
    <w:rsid w:val="00D461CF"/>
    <w:rsid w:val="00D472B6"/>
    <w:rsid w:val="00D47A71"/>
    <w:rsid w:val="00D50307"/>
    <w:rsid w:val="00D5100C"/>
    <w:rsid w:val="00D55E52"/>
    <w:rsid w:val="00D5651E"/>
    <w:rsid w:val="00D5796C"/>
    <w:rsid w:val="00D57B3A"/>
    <w:rsid w:val="00D57CF7"/>
    <w:rsid w:val="00D617D5"/>
    <w:rsid w:val="00D62126"/>
    <w:rsid w:val="00D623E2"/>
    <w:rsid w:val="00D6280D"/>
    <w:rsid w:val="00D633B9"/>
    <w:rsid w:val="00D657FF"/>
    <w:rsid w:val="00D742D3"/>
    <w:rsid w:val="00D7492E"/>
    <w:rsid w:val="00D755FE"/>
    <w:rsid w:val="00D76966"/>
    <w:rsid w:val="00D77064"/>
    <w:rsid w:val="00D77B8E"/>
    <w:rsid w:val="00D80003"/>
    <w:rsid w:val="00D80BF6"/>
    <w:rsid w:val="00D82315"/>
    <w:rsid w:val="00D836E7"/>
    <w:rsid w:val="00D851FE"/>
    <w:rsid w:val="00D868E9"/>
    <w:rsid w:val="00D86BF9"/>
    <w:rsid w:val="00D90800"/>
    <w:rsid w:val="00D90B80"/>
    <w:rsid w:val="00D948C7"/>
    <w:rsid w:val="00D966C0"/>
    <w:rsid w:val="00D96B66"/>
    <w:rsid w:val="00D97714"/>
    <w:rsid w:val="00D97B72"/>
    <w:rsid w:val="00DA0825"/>
    <w:rsid w:val="00DA259B"/>
    <w:rsid w:val="00DA3492"/>
    <w:rsid w:val="00DA508C"/>
    <w:rsid w:val="00DA51E1"/>
    <w:rsid w:val="00DA60CC"/>
    <w:rsid w:val="00DA6F20"/>
    <w:rsid w:val="00DA6FDB"/>
    <w:rsid w:val="00DA7620"/>
    <w:rsid w:val="00DB0547"/>
    <w:rsid w:val="00DB2527"/>
    <w:rsid w:val="00DB2566"/>
    <w:rsid w:val="00DB38E0"/>
    <w:rsid w:val="00DB3BD3"/>
    <w:rsid w:val="00DB4670"/>
    <w:rsid w:val="00DB532E"/>
    <w:rsid w:val="00DB55D9"/>
    <w:rsid w:val="00DB6B2A"/>
    <w:rsid w:val="00DB724A"/>
    <w:rsid w:val="00DB75F4"/>
    <w:rsid w:val="00DC019E"/>
    <w:rsid w:val="00DC04FF"/>
    <w:rsid w:val="00DC3859"/>
    <w:rsid w:val="00DC6AAD"/>
    <w:rsid w:val="00DC75AB"/>
    <w:rsid w:val="00DD09F1"/>
    <w:rsid w:val="00DD1128"/>
    <w:rsid w:val="00DD2F78"/>
    <w:rsid w:val="00DD3F8F"/>
    <w:rsid w:val="00DD4A5E"/>
    <w:rsid w:val="00DD73DF"/>
    <w:rsid w:val="00DD7401"/>
    <w:rsid w:val="00DD7C1B"/>
    <w:rsid w:val="00DE05E7"/>
    <w:rsid w:val="00DF0EC7"/>
    <w:rsid w:val="00DF3B71"/>
    <w:rsid w:val="00DF56C2"/>
    <w:rsid w:val="00DF6806"/>
    <w:rsid w:val="00DF792C"/>
    <w:rsid w:val="00E022D3"/>
    <w:rsid w:val="00E03B70"/>
    <w:rsid w:val="00E04156"/>
    <w:rsid w:val="00E04D3C"/>
    <w:rsid w:val="00E05316"/>
    <w:rsid w:val="00E0751D"/>
    <w:rsid w:val="00E1080A"/>
    <w:rsid w:val="00E10CFB"/>
    <w:rsid w:val="00E12702"/>
    <w:rsid w:val="00E12E0A"/>
    <w:rsid w:val="00E133AB"/>
    <w:rsid w:val="00E143AD"/>
    <w:rsid w:val="00E14976"/>
    <w:rsid w:val="00E23C12"/>
    <w:rsid w:val="00E240D0"/>
    <w:rsid w:val="00E25944"/>
    <w:rsid w:val="00E26CC7"/>
    <w:rsid w:val="00E26D0D"/>
    <w:rsid w:val="00E271B1"/>
    <w:rsid w:val="00E274ED"/>
    <w:rsid w:val="00E310B0"/>
    <w:rsid w:val="00E3397F"/>
    <w:rsid w:val="00E340CE"/>
    <w:rsid w:val="00E34466"/>
    <w:rsid w:val="00E35F5A"/>
    <w:rsid w:val="00E36F4C"/>
    <w:rsid w:val="00E373E7"/>
    <w:rsid w:val="00E37ADE"/>
    <w:rsid w:val="00E41519"/>
    <w:rsid w:val="00E41A7A"/>
    <w:rsid w:val="00E42A5A"/>
    <w:rsid w:val="00E42E9E"/>
    <w:rsid w:val="00E4388F"/>
    <w:rsid w:val="00E44BD0"/>
    <w:rsid w:val="00E44FFC"/>
    <w:rsid w:val="00E45828"/>
    <w:rsid w:val="00E4789E"/>
    <w:rsid w:val="00E510DA"/>
    <w:rsid w:val="00E52EC1"/>
    <w:rsid w:val="00E56D72"/>
    <w:rsid w:val="00E6015A"/>
    <w:rsid w:val="00E61DD4"/>
    <w:rsid w:val="00E64662"/>
    <w:rsid w:val="00E705EA"/>
    <w:rsid w:val="00E71E1B"/>
    <w:rsid w:val="00E71E6B"/>
    <w:rsid w:val="00E71F4E"/>
    <w:rsid w:val="00E72781"/>
    <w:rsid w:val="00E72E00"/>
    <w:rsid w:val="00E730C7"/>
    <w:rsid w:val="00E7408B"/>
    <w:rsid w:val="00E745F4"/>
    <w:rsid w:val="00E74BBD"/>
    <w:rsid w:val="00E75198"/>
    <w:rsid w:val="00E75F2A"/>
    <w:rsid w:val="00E77AE5"/>
    <w:rsid w:val="00E80A94"/>
    <w:rsid w:val="00E80BA4"/>
    <w:rsid w:val="00E82FE1"/>
    <w:rsid w:val="00E83D40"/>
    <w:rsid w:val="00E873F6"/>
    <w:rsid w:val="00E90883"/>
    <w:rsid w:val="00E92424"/>
    <w:rsid w:val="00E92794"/>
    <w:rsid w:val="00E927CF"/>
    <w:rsid w:val="00E95451"/>
    <w:rsid w:val="00E95D23"/>
    <w:rsid w:val="00E96750"/>
    <w:rsid w:val="00E96E57"/>
    <w:rsid w:val="00EA2061"/>
    <w:rsid w:val="00EA2AA8"/>
    <w:rsid w:val="00EA361A"/>
    <w:rsid w:val="00EA67E8"/>
    <w:rsid w:val="00EA7212"/>
    <w:rsid w:val="00EA7EF5"/>
    <w:rsid w:val="00EB08B6"/>
    <w:rsid w:val="00EB1E3E"/>
    <w:rsid w:val="00EB4D56"/>
    <w:rsid w:val="00EB7B05"/>
    <w:rsid w:val="00EC0C43"/>
    <w:rsid w:val="00EC2250"/>
    <w:rsid w:val="00EC2E1B"/>
    <w:rsid w:val="00EC493D"/>
    <w:rsid w:val="00EC6BCB"/>
    <w:rsid w:val="00EC77CC"/>
    <w:rsid w:val="00ED1691"/>
    <w:rsid w:val="00ED2400"/>
    <w:rsid w:val="00ED3AEF"/>
    <w:rsid w:val="00ED4648"/>
    <w:rsid w:val="00ED4BBD"/>
    <w:rsid w:val="00ED614D"/>
    <w:rsid w:val="00ED68F0"/>
    <w:rsid w:val="00ED7DB5"/>
    <w:rsid w:val="00EE0200"/>
    <w:rsid w:val="00EE1144"/>
    <w:rsid w:val="00EE25EC"/>
    <w:rsid w:val="00EE2E81"/>
    <w:rsid w:val="00EE46F7"/>
    <w:rsid w:val="00EE538F"/>
    <w:rsid w:val="00EE6DD7"/>
    <w:rsid w:val="00EF39BB"/>
    <w:rsid w:val="00EF427B"/>
    <w:rsid w:val="00EF4555"/>
    <w:rsid w:val="00EF4885"/>
    <w:rsid w:val="00EF655E"/>
    <w:rsid w:val="00EF68B8"/>
    <w:rsid w:val="00EF7676"/>
    <w:rsid w:val="00F0042F"/>
    <w:rsid w:val="00F009E2"/>
    <w:rsid w:val="00F0105A"/>
    <w:rsid w:val="00F024EC"/>
    <w:rsid w:val="00F02BE0"/>
    <w:rsid w:val="00F03831"/>
    <w:rsid w:val="00F03D21"/>
    <w:rsid w:val="00F053BB"/>
    <w:rsid w:val="00F06B06"/>
    <w:rsid w:val="00F10CF5"/>
    <w:rsid w:val="00F12A26"/>
    <w:rsid w:val="00F14D16"/>
    <w:rsid w:val="00F16CBE"/>
    <w:rsid w:val="00F1714A"/>
    <w:rsid w:val="00F22870"/>
    <w:rsid w:val="00F22C82"/>
    <w:rsid w:val="00F23226"/>
    <w:rsid w:val="00F304CF"/>
    <w:rsid w:val="00F3190D"/>
    <w:rsid w:val="00F325AD"/>
    <w:rsid w:val="00F32CC9"/>
    <w:rsid w:val="00F32E2F"/>
    <w:rsid w:val="00F35A42"/>
    <w:rsid w:val="00F35FF8"/>
    <w:rsid w:val="00F360E9"/>
    <w:rsid w:val="00F3639A"/>
    <w:rsid w:val="00F44A24"/>
    <w:rsid w:val="00F46B52"/>
    <w:rsid w:val="00F47038"/>
    <w:rsid w:val="00F479D1"/>
    <w:rsid w:val="00F5083B"/>
    <w:rsid w:val="00F50FA4"/>
    <w:rsid w:val="00F5151A"/>
    <w:rsid w:val="00F52C13"/>
    <w:rsid w:val="00F52E98"/>
    <w:rsid w:val="00F53B32"/>
    <w:rsid w:val="00F53DAF"/>
    <w:rsid w:val="00F54D65"/>
    <w:rsid w:val="00F55470"/>
    <w:rsid w:val="00F55522"/>
    <w:rsid w:val="00F559BD"/>
    <w:rsid w:val="00F55E04"/>
    <w:rsid w:val="00F6037F"/>
    <w:rsid w:val="00F64012"/>
    <w:rsid w:val="00F6436D"/>
    <w:rsid w:val="00F648C8"/>
    <w:rsid w:val="00F65A91"/>
    <w:rsid w:val="00F70950"/>
    <w:rsid w:val="00F713E3"/>
    <w:rsid w:val="00F71DA8"/>
    <w:rsid w:val="00F72014"/>
    <w:rsid w:val="00F72DFD"/>
    <w:rsid w:val="00F74398"/>
    <w:rsid w:val="00F74C49"/>
    <w:rsid w:val="00F75671"/>
    <w:rsid w:val="00F75681"/>
    <w:rsid w:val="00F77689"/>
    <w:rsid w:val="00F82A01"/>
    <w:rsid w:val="00F83A33"/>
    <w:rsid w:val="00F86C9B"/>
    <w:rsid w:val="00F91466"/>
    <w:rsid w:val="00F91739"/>
    <w:rsid w:val="00F91930"/>
    <w:rsid w:val="00F9261D"/>
    <w:rsid w:val="00F940C9"/>
    <w:rsid w:val="00F94534"/>
    <w:rsid w:val="00F9661B"/>
    <w:rsid w:val="00F96B32"/>
    <w:rsid w:val="00FA0B4A"/>
    <w:rsid w:val="00FA1B45"/>
    <w:rsid w:val="00FA27A3"/>
    <w:rsid w:val="00FA2A69"/>
    <w:rsid w:val="00FA3C49"/>
    <w:rsid w:val="00FB001E"/>
    <w:rsid w:val="00FB237F"/>
    <w:rsid w:val="00FB24CB"/>
    <w:rsid w:val="00FB5588"/>
    <w:rsid w:val="00FB5990"/>
    <w:rsid w:val="00FB655A"/>
    <w:rsid w:val="00FC0408"/>
    <w:rsid w:val="00FC22BE"/>
    <w:rsid w:val="00FC7B86"/>
    <w:rsid w:val="00FD1FC2"/>
    <w:rsid w:val="00FD3BE2"/>
    <w:rsid w:val="00FD5F81"/>
    <w:rsid w:val="00FD70F0"/>
    <w:rsid w:val="00FE1B3F"/>
    <w:rsid w:val="00FE1DEC"/>
    <w:rsid w:val="00FE2E16"/>
    <w:rsid w:val="00FE2F7D"/>
    <w:rsid w:val="00FE3C4B"/>
    <w:rsid w:val="00FE4695"/>
    <w:rsid w:val="00FE48C8"/>
    <w:rsid w:val="00FE56A1"/>
    <w:rsid w:val="00FE6D60"/>
    <w:rsid w:val="00FE7488"/>
    <w:rsid w:val="00FF1253"/>
    <w:rsid w:val="00FF1B42"/>
    <w:rsid w:val="00FF2DFB"/>
    <w:rsid w:val="00FF334F"/>
    <w:rsid w:val="00FF3FAA"/>
    <w:rsid w:val="00FF4868"/>
    <w:rsid w:val="00FF4FD6"/>
    <w:rsid w:val="00FF55FF"/>
    <w:rsid w:val="00FF64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EF7785"/>
  <w15:docId w15:val="{DC4047F1-96AA-4933-85CE-99AD710CB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s-CO"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621A"/>
    <w:pPr>
      <w:ind w:firstLine="720"/>
    </w:pPr>
  </w:style>
  <w:style w:type="paragraph" w:styleId="Ttulo1">
    <w:name w:val="heading 1"/>
    <w:aliases w:val="Nivel 1 APA"/>
    <w:basedOn w:val="Normal"/>
    <w:next w:val="Normal"/>
    <w:link w:val="Ttulo1Car"/>
    <w:uiPriority w:val="9"/>
    <w:qFormat/>
    <w:rsid w:val="00883AF0"/>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0A7650"/>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0559D7"/>
    <w:pPr>
      <w:keepNext/>
      <w:keepLines/>
      <w:jc w:val="left"/>
      <w:outlineLvl w:val="2"/>
    </w:pPr>
    <w:rPr>
      <w:rFonts w:eastAsiaTheme="majorEastAsia" w:cstheme="majorBidi"/>
      <w:b/>
      <w:i/>
    </w:rPr>
  </w:style>
  <w:style w:type="paragraph" w:styleId="Ttulo4">
    <w:name w:val="heading 4"/>
    <w:aliases w:val="Nivel 4 APA"/>
    <w:basedOn w:val="Normal"/>
    <w:next w:val="Normal"/>
    <w:link w:val="Ttulo4Car"/>
    <w:uiPriority w:val="9"/>
    <w:semiHidden/>
    <w:unhideWhenUsed/>
    <w:qFormat/>
    <w:rsid w:val="000A1F65"/>
    <w:pPr>
      <w:keepNext/>
      <w:keepLines/>
      <w:ind w:left="709"/>
      <w:jc w:val="left"/>
      <w:outlineLvl w:val="3"/>
    </w:pPr>
    <w:rPr>
      <w:rFonts w:eastAsiaTheme="majorEastAsia" w:cstheme="majorBidi"/>
      <w:b/>
      <w:iCs/>
    </w:rPr>
  </w:style>
  <w:style w:type="paragraph" w:styleId="Ttulo5">
    <w:name w:val="heading 5"/>
    <w:aliases w:val="Nivel 5 APA"/>
    <w:basedOn w:val="Normal"/>
    <w:next w:val="Normal"/>
    <w:link w:val="Ttulo5Car"/>
    <w:uiPriority w:val="9"/>
    <w:semiHidden/>
    <w:unhideWhenUsed/>
    <w:qFormat/>
    <w:rsid w:val="008203A8"/>
    <w:pPr>
      <w:keepNext/>
      <w:keepLines/>
      <w:ind w:left="709"/>
      <w:jc w:val="left"/>
      <w:outlineLvl w:val="4"/>
    </w:pPr>
    <w:rPr>
      <w:rFonts w:eastAsiaTheme="majorEastAsia" w:cstheme="majorBidi"/>
      <w:b/>
      <w:i/>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99"/>
    <w:unhideWhenUsed/>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553A44"/>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0A7650"/>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i/>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Cs/>
      <w:sz w:val="24"/>
    </w:rPr>
  </w:style>
  <w:style w:type="paragraph" w:styleId="Ttulo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825190"/>
    <w:pPr>
      <w:tabs>
        <w:tab w:val="right" w:leader="dot" w:pos="9394"/>
      </w:tabs>
      <w:spacing w:before="240" w:after="240" w:line="240" w:lineRule="auto"/>
      <w:jc w:val="left"/>
    </w:pPr>
  </w:style>
  <w:style w:type="paragraph" w:styleId="TDC2">
    <w:name w:val="toc 2"/>
    <w:basedOn w:val="Normal"/>
    <w:next w:val="Normal"/>
    <w:autoRedefine/>
    <w:uiPriority w:val="39"/>
    <w:unhideWhenUsed/>
    <w:rsid w:val="001A5143"/>
    <w:pPr>
      <w:spacing w:before="240" w:after="240" w:line="240" w:lineRule="auto"/>
      <w:ind w:left="238"/>
      <w:jc w:val="left"/>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1A5143"/>
    <w:pPr>
      <w:spacing w:before="240" w:after="240" w:line="240" w:lineRule="auto"/>
      <w:ind w:left="442"/>
      <w:jc w:val="left"/>
    </w:pPr>
    <w:rPr>
      <w:rFonts w:eastAsiaTheme="minorEastAsia"/>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39"/>
    <w:rsid w:val="004B3744"/>
    <w:pPr>
      <w:spacing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60175E"/>
    <w:pPr>
      <w:spacing w:after="120" w:line="240" w:lineRule="auto"/>
      <w:jc w:val="left"/>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rsid w:val="008203A8"/>
    <w:rPr>
      <w:rFonts w:ascii="Times New Roman" w:eastAsiaTheme="majorEastAsia" w:hAnsi="Times New Roman" w:cstheme="majorBidi"/>
      <w:b/>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character" w:customStyle="1" w:styleId="TtuloCar">
    <w:name w:val="Título Car"/>
    <w:basedOn w:val="Fuentedeprrafopredeter"/>
    <w:link w:val="Ttulo"/>
    <w:uiPriority w:val="10"/>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pPr>
      <w:spacing w:after="160"/>
    </w:pPr>
    <w:rPr>
      <w:rFonts w:ascii="Calibri" w:eastAsia="Calibri" w:hAnsi="Calibri" w:cs="Calibri"/>
      <w:color w:val="5A5A5A"/>
      <w:sz w:val="22"/>
      <w:szCs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paragraph" w:customStyle="1" w:styleId="PrrAPA">
    <w:name w:val="Párr.APA"/>
    <w:basedOn w:val="Normal"/>
    <w:link w:val="PrrAPACar"/>
    <w:qFormat/>
    <w:rsid w:val="00F25464"/>
    <w:pPr>
      <w:ind w:firstLine="709"/>
    </w:pPr>
  </w:style>
  <w:style w:type="paragraph" w:customStyle="1" w:styleId="Cita40">
    <w:name w:val="Cita+40"/>
    <w:basedOn w:val="Textocomentario"/>
    <w:link w:val="Cita40Car"/>
    <w:qFormat/>
    <w:rsid w:val="001913F2"/>
    <w:pPr>
      <w:spacing w:line="360" w:lineRule="auto"/>
      <w:ind w:left="709"/>
    </w:pPr>
    <w:rPr>
      <w:sz w:val="24"/>
    </w:rPr>
  </w:style>
  <w:style w:type="paragraph" w:styleId="TDC4">
    <w:name w:val="toc 4"/>
    <w:basedOn w:val="Normal"/>
    <w:next w:val="Normal"/>
    <w:autoRedefine/>
    <w:uiPriority w:val="39"/>
    <w:unhideWhenUsed/>
    <w:rsid w:val="001A5143"/>
    <w:pPr>
      <w:spacing w:before="240" w:after="240" w:line="240" w:lineRule="auto"/>
      <w:ind w:left="720"/>
      <w:jc w:val="left"/>
    </w:pPr>
  </w:style>
  <w:style w:type="paragraph" w:styleId="TDC5">
    <w:name w:val="toc 5"/>
    <w:basedOn w:val="Normal"/>
    <w:next w:val="Normal"/>
    <w:autoRedefine/>
    <w:uiPriority w:val="39"/>
    <w:unhideWhenUsed/>
    <w:rsid w:val="001A5143"/>
    <w:pPr>
      <w:spacing w:before="240" w:after="240" w:line="240" w:lineRule="auto"/>
      <w:ind w:left="958"/>
      <w:jc w:val="left"/>
    </w:pPr>
  </w:style>
  <w:style w:type="paragraph" w:styleId="Tabladeilustraciones">
    <w:name w:val="table of figures"/>
    <w:basedOn w:val="Normal"/>
    <w:next w:val="Normal"/>
    <w:uiPriority w:val="99"/>
    <w:unhideWhenUsed/>
    <w:rsid w:val="008E10F2"/>
    <w:pPr>
      <w:spacing w:before="240" w:after="240" w:line="240" w:lineRule="auto"/>
      <w:jc w:val="left"/>
    </w:pPr>
  </w:style>
  <w:style w:type="paragraph" w:customStyle="1" w:styleId="PrrIEEE">
    <w:name w:val="Párr.IEEE"/>
    <w:basedOn w:val="Normal"/>
    <w:link w:val="PrrIEEECar"/>
    <w:rsid w:val="00BD79EE"/>
    <w:pPr>
      <w:ind w:firstLine="680"/>
    </w:pPr>
  </w:style>
  <w:style w:type="character" w:customStyle="1" w:styleId="PrrIEEECar">
    <w:name w:val="Párr.IEEE Car"/>
    <w:basedOn w:val="Fuentedeprrafopredeter"/>
    <w:link w:val="PrrIEEE"/>
    <w:rsid w:val="00BD79EE"/>
    <w:rPr>
      <w:rFonts w:ascii="Times New Roman" w:hAnsi="Times New Roman" w:cs="Times New Roman"/>
      <w:sz w:val="24"/>
      <w:szCs w:val="24"/>
    </w:rPr>
  </w:style>
  <w:style w:type="character" w:customStyle="1" w:styleId="PrrAPACar">
    <w:name w:val="Párr.APA Car"/>
    <w:basedOn w:val="Fuentedeprrafopredeter"/>
    <w:link w:val="PrrAPA"/>
    <w:rsid w:val="00A2232C"/>
    <w:rPr>
      <w:rFonts w:ascii="Times New Roman" w:hAnsi="Times New Roman" w:cs="Times New Roman"/>
      <w:sz w:val="24"/>
      <w:szCs w:val="24"/>
    </w:rPr>
  </w:style>
  <w:style w:type="character" w:customStyle="1" w:styleId="Cita40Car">
    <w:name w:val="Cita+40 Car"/>
    <w:basedOn w:val="Fuentedeprrafopredeter"/>
    <w:link w:val="Cita40"/>
    <w:rsid w:val="00806D04"/>
    <w:rPr>
      <w:rFonts w:ascii="Times New Roman" w:hAnsi="Times New Roman"/>
      <w:sz w:val="24"/>
      <w:szCs w:val="20"/>
    </w:rPr>
  </w:style>
  <w:style w:type="character" w:styleId="Mencinsinresolver">
    <w:name w:val="Unresolved Mention"/>
    <w:basedOn w:val="Fuentedeprrafopredeter"/>
    <w:uiPriority w:val="99"/>
    <w:semiHidden/>
    <w:unhideWhenUsed/>
    <w:rsid w:val="00CE5AFD"/>
    <w:rPr>
      <w:color w:val="605E5C"/>
      <w:shd w:val="clear" w:color="auto" w:fill="E1DFDD"/>
    </w:rPr>
  </w:style>
  <w:style w:type="paragraph" w:styleId="Sinespaciado">
    <w:name w:val="No Spacing"/>
    <w:uiPriority w:val="1"/>
    <w:rsid w:val="00CE5AFD"/>
    <w:pPr>
      <w:spacing w:line="240" w:lineRule="auto"/>
    </w:pPr>
    <w:rPr>
      <w:rFonts w:ascii="Calibri" w:eastAsia="Calibri" w:hAnsi="Calibri"/>
    </w:rPr>
  </w:style>
  <w:style w:type="paragraph" w:customStyle="1" w:styleId="Normal1">
    <w:name w:val="Normal1"/>
    <w:basedOn w:val="Normal"/>
    <w:link w:val="normalCar"/>
    <w:rsid w:val="00CE5AFD"/>
    <w:pPr>
      <w:spacing w:after="160" w:line="259" w:lineRule="auto"/>
      <w:jc w:val="left"/>
    </w:pPr>
  </w:style>
  <w:style w:type="character" w:customStyle="1" w:styleId="normalCar">
    <w:name w:val="normal Car"/>
    <w:basedOn w:val="Fuentedeprrafopredeter"/>
    <w:link w:val="Normal1"/>
    <w:rsid w:val="00CE5AFD"/>
    <w:rPr>
      <w:rFonts w:ascii="Times New Roman" w:hAnsi="Times New Roman"/>
      <w:sz w:val="24"/>
    </w:rPr>
  </w:style>
  <w:style w:type="paragraph" w:styleId="NormalWeb">
    <w:name w:val="Normal (Web)"/>
    <w:basedOn w:val="Normal"/>
    <w:uiPriority w:val="99"/>
    <w:unhideWhenUsed/>
    <w:rsid w:val="00910070"/>
    <w:pPr>
      <w:spacing w:before="100" w:beforeAutospacing="1" w:after="100" w:afterAutospacing="1" w:line="240" w:lineRule="auto"/>
      <w:jc w:val="left"/>
    </w:pPr>
    <w:rPr>
      <w:lang w:eastAsia="es-CO"/>
    </w:rPr>
  </w:style>
  <w:style w:type="paragraph" w:styleId="Revisin">
    <w:name w:val="Revision"/>
    <w:hidden/>
    <w:uiPriority w:val="99"/>
    <w:semiHidden/>
    <w:rsid w:val="009F47A3"/>
    <w:pPr>
      <w:spacing w:line="240" w:lineRule="auto"/>
    </w:pPr>
  </w:style>
  <w:style w:type="table" w:customStyle="1" w:styleId="a">
    <w:basedOn w:val="Tablanormal"/>
    <w:pPr>
      <w:spacing w:line="240" w:lineRule="auto"/>
    </w:pPr>
    <w:rPr>
      <w:sz w:val="20"/>
      <w:szCs w:val="20"/>
    </w:rPr>
    <w:tblPr>
      <w:tblStyleRowBandSize w:val="1"/>
      <w:tblStyleColBandSize w:val="1"/>
    </w:tblPr>
  </w:style>
  <w:style w:type="table" w:customStyle="1" w:styleId="a0">
    <w:basedOn w:val="Tablanormal"/>
    <w:pPr>
      <w:spacing w:line="240" w:lineRule="auto"/>
    </w:pPr>
    <w:rPr>
      <w:sz w:val="20"/>
      <w:szCs w:val="20"/>
    </w:rPr>
    <w:tblPr>
      <w:tblStyleRowBandSize w:val="1"/>
      <w:tblStyleColBandSize w:val="1"/>
    </w:tblPr>
  </w:style>
  <w:style w:type="table" w:customStyle="1" w:styleId="a1">
    <w:basedOn w:val="Tablanormal"/>
    <w:tblPr>
      <w:tblStyleRowBandSize w:val="1"/>
      <w:tblStyleColBandSize w:val="1"/>
      <w:tblCellMar>
        <w:left w:w="115" w:type="dxa"/>
        <w:right w:w="115" w:type="dxa"/>
      </w:tblCellMar>
    </w:tblPr>
  </w:style>
  <w:style w:type="table" w:customStyle="1" w:styleId="a2">
    <w:basedOn w:val="Tablanormal"/>
    <w:tblPr>
      <w:tblStyleRowBandSize w:val="1"/>
      <w:tblStyleColBandSize w:val="1"/>
      <w:tblCellMar>
        <w:left w:w="70" w:type="dxa"/>
        <w:right w:w="70" w:type="dxa"/>
      </w:tblCellMar>
    </w:tblPr>
  </w:style>
  <w:style w:type="table" w:customStyle="1" w:styleId="a3">
    <w:basedOn w:val="Tablanormal"/>
    <w:pPr>
      <w:spacing w:line="240" w:lineRule="auto"/>
    </w:pPr>
    <w:rPr>
      <w:sz w:val="20"/>
      <w:szCs w:val="20"/>
    </w:rPr>
    <w:tblPr>
      <w:tblStyleRowBandSize w:val="1"/>
      <w:tblStyleColBandSize w:val="1"/>
    </w:tblPr>
  </w:style>
  <w:style w:type="table" w:customStyle="1" w:styleId="a4">
    <w:basedOn w:val="Tablanormal"/>
    <w:pPr>
      <w:spacing w:line="240" w:lineRule="auto"/>
    </w:pPr>
    <w:rPr>
      <w:sz w:val="20"/>
      <w:szCs w:val="20"/>
    </w:rPr>
    <w:tblPr>
      <w:tblStyleRowBandSize w:val="1"/>
      <w:tblStyleColBandSize w:val="1"/>
    </w:tblPr>
  </w:style>
  <w:style w:type="table" w:styleId="Tablaconcuadrculaclara">
    <w:name w:val="Grid Table Light"/>
    <w:basedOn w:val="Tablanormal"/>
    <w:uiPriority w:val="40"/>
    <w:rsid w:val="00441817"/>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1clara">
    <w:name w:val="Grid Table 1 Light"/>
    <w:basedOn w:val="Tablanormal"/>
    <w:uiPriority w:val="46"/>
    <w:rsid w:val="00035A08"/>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ipervnculovisitado">
    <w:name w:val="FollowedHyperlink"/>
    <w:basedOn w:val="Fuentedeprrafopredeter"/>
    <w:uiPriority w:val="99"/>
    <w:semiHidden/>
    <w:unhideWhenUsed/>
    <w:rsid w:val="00F6037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8401">
      <w:bodyDiv w:val="1"/>
      <w:marLeft w:val="0"/>
      <w:marRight w:val="0"/>
      <w:marTop w:val="0"/>
      <w:marBottom w:val="0"/>
      <w:divBdr>
        <w:top w:val="none" w:sz="0" w:space="0" w:color="auto"/>
        <w:left w:val="none" w:sz="0" w:space="0" w:color="auto"/>
        <w:bottom w:val="none" w:sz="0" w:space="0" w:color="auto"/>
        <w:right w:val="none" w:sz="0" w:space="0" w:color="auto"/>
      </w:divBdr>
    </w:div>
    <w:div w:id="52851330">
      <w:bodyDiv w:val="1"/>
      <w:marLeft w:val="0"/>
      <w:marRight w:val="0"/>
      <w:marTop w:val="0"/>
      <w:marBottom w:val="0"/>
      <w:divBdr>
        <w:top w:val="none" w:sz="0" w:space="0" w:color="auto"/>
        <w:left w:val="none" w:sz="0" w:space="0" w:color="auto"/>
        <w:bottom w:val="none" w:sz="0" w:space="0" w:color="auto"/>
        <w:right w:val="none" w:sz="0" w:space="0" w:color="auto"/>
      </w:divBdr>
    </w:div>
    <w:div w:id="84886988">
      <w:bodyDiv w:val="1"/>
      <w:marLeft w:val="0"/>
      <w:marRight w:val="0"/>
      <w:marTop w:val="0"/>
      <w:marBottom w:val="0"/>
      <w:divBdr>
        <w:top w:val="none" w:sz="0" w:space="0" w:color="auto"/>
        <w:left w:val="none" w:sz="0" w:space="0" w:color="auto"/>
        <w:bottom w:val="none" w:sz="0" w:space="0" w:color="auto"/>
        <w:right w:val="none" w:sz="0" w:space="0" w:color="auto"/>
      </w:divBdr>
    </w:div>
    <w:div w:id="155460844">
      <w:bodyDiv w:val="1"/>
      <w:marLeft w:val="0"/>
      <w:marRight w:val="0"/>
      <w:marTop w:val="0"/>
      <w:marBottom w:val="0"/>
      <w:divBdr>
        <w:top w:val="none" w:sz="0" w:space="0" w:color="auto"/>
        <w:left w:val="none" w:sz="0" w:space="0" w:color="auto"/>
        <w:bottom w:val="none" w:sz="0" w:space="0" w:color="auto"/>
        <w:right w:val="none" w:sz="0" w:space="0" w:color="auto"/>
      </w:divBdr>
    </w:div>
    <w:div w:id="223107638">
      <w:bodyDiv w:val="1"/>
      <w:marLeft w:val="0"/>
      <w:marRight w:val="0"/>
      <w:marTop w:val="0"/>
      <w:marBottom w:val="0"/>
      <w:divBdr>
        <w:top w:val="none" w:sz="0" w:space="0" w:color="auto"/>
        <w:left w:val="none" w:sz="0" w:space="0" w:color="auto"/>
        <w:bottom w:val="none" w:sz="0" w:space="0" w:color="auto"/>
        <w:right w:val="none" w:sz="0" w:space="0" w:color="auto"/>
      </w:divBdr>
    </w:div>
    <w:div w:id="281811617">
      <w:bodyDiv w:val="1"/>
      <w:marLeft w:val="0"/>
      <w:marRight w:val="0"/>
      <w:marTop w:val="0"/>
      <w:marBottom w:val="0"/>
      <w:divBdr>
        <w:top w:val="none" w:sz="0" w:space="0" w:color="auto"/>
        <w:left w:val="none" w:sz="0" w:space="0" w:color="auto"/>
        <w:bottom w:val="none" w:sz="0" w:space="0" w:color="auto"/>
        <w:right w:val="none" w:sz="0" w:space="0" w:color="auto"/>
      </w:divBdr>
    </w:div>
    <w:div w:id="447168064">
      <w:bodyDiv w:val="1"/>
      <w:marLeft w:val="0"/>
      <w:marRight w:val="0"/>
      <w:marTop w:val="0"/>
      <w:marBottom w:val="0"/>
      <w:divBdr>
        <w:top w:val="none" w:sz="0" w:space="0" w:color="auto"/>
        <w:left w:val="none" w:sz="0" w:space="0" w:color="auto"/>
        <w:bottom w:val="none" w:sz="0" w:space="0" w:color="auto"/>
        <w:right w:val="none" w:sz="0" w:space="0" w:color="auto"/>
      </w:divBdr>
    </w:div>
    <w:div w:id="504244470">
      <w:bodyDiv w:val="1"/>
      <w:marLeft w:val="0"/>
      <w:marRight w:val="0"/>
      <w:marTop w:val="0"/>
      <w:marBottom w:val="0"/>
      <w:divBdr>
        <w:top w:val="none" w:sz="0" w:space="0" w:color="auto"/>
        <w:left w:val="none" w:sz="0" w:space="0" w:color="auto"/>
        <w:bottom w:val="none" w:sz="0" w:space="0" w:color="auto"/>
        <w:right w:val="none" w:sz="0" w:space="0" w:color="auto"/>
      </w:divBdr>
    </w:div>
    <w:div w:id="545266084">
      <w:bodyDiv w:val="1"/>
      <w:marLeft w:val="0"/>
      <w:marRight w:val="0"/>
      <w:marTop w:val="0"/>
      <w:marBottom w:val="0"/>
      <w:divBdr>
        <w:top w:val="none" w:sz="0" w:space="0" w:color="auto"/>
        <w:left w:val="none" w:sz="0" w:space="0" w:color="auto"/>
        <w:bottom w:val="none" w:sz="0" w:space="0" w:color="auto"/>
        <w:right w:val="none" w:sz="0" w:space="0" w:color="auto"/>
      </w:divBdr>
    </w:div>
    <w:div w:id="603922838">
      <w:bodyDiv w:val="1"/>
      <w:marLeft w:val="0"/>
      <w:marRight w:val="0"/>
      <w:marTop w:val="0"/>
      <w:marBottom w:val="0"/>
      <w:divBdr>
        <w:top w:val="none" w:sz="0" w:space="0" w:color="auto"/>
        <w:left w:val="none" w:sz="0" w:space="0" w:color="auto"/>
        <w:bottom w:val="none" w:sz="0" w:space="0" w:color="auto"/>
        <w:right w:val="none" w:sz="0" w:space="0" w:color="auto"/>
      </w:divBdr>
    </w:div>
    <w:div w:id="705562064">
      <w:bodyDiv w:val="1"/>
      <w:marLeft w:val="0"/>
      <w:marRight w:val="0"/>
      <w:marTop w:val="0"/>
      <w:marBottom w:val="0"/>
      <w:divBdr>
        <w:top w:val="none" w:sz="0" w:space="0" w:color="auto"/>
        <w:left w:val="none" w:sz="0" w:space="0" w:color="auto"/>
        <w:bottom w:val="none" w:sz="0" w:space="0" w:color="auto"/>
        <w:right w:val="none" w:sz="0" w:space="0" w:color="auto"/>
      </w:divBdr>
    </w:div>
    <w:div w:id="748379992">
      <w:bodyDiv w:val="1"/>
      <w:marLeft w:val="0"/>
      <w:marRight w:val="0"/>
      <w:marTop w:val="0"/>
      <w:marBottom w:val="0"/>
      <w:divBdr>
        <w:top w:val="none" w:sz="0" w:space="0" w:color="auto"/>
        <w:left w:val="none" w:sz="0" w:space="0" w:color="auto"/>
        <w:bottom w:val="none" w:sz="0" w:space="0" w:color="auto"/>
        <w:right w:val="none" w:sz="0" w:space="0" w:color="auto"/>
      </w:divBdr>
    </w:div>
    <w:div w:id="767968542">
      <w:bodyDiv w:val="1"/>
      <w:marLeft w:val="0"/>
      <w:marRight w:val="0"/>
      <w:marTop w:val="0"/>
      <w:marBottom w:val="0"/>
      <w:divBdr>
        <w:top w:val="none" w:sz="0" w:space="0" w:color="auto"/>
        <w:left w:val="none" w:sz="0" w:space="0" w:color="auto"/>
        <w:bottom w:val="none" w:sz="0" w:space="0" w:color="auto"/>
        <w:right w:val="none" w:sz="0" w:space="0" w:color="auto"/>
      </w:divBdr>
    </w:div>
    <w:div w:id="843476037">
      <w:bodyDiv w:val="1"/>
      <w:marLeft w:val="0"/>
      <w:marRight w:val="0"/>
      <w:marTop w:val="0"/>
      <w:marBottom w:val="0"/>
      <w:divBdr>
        <w:top w:val="none" w:sz="0" w:space="0" w:color="auto"/>
        <w:left w:val="none" w:sz="0" w:space="0" w:color="auto"/>
        <w:bottom w:val="none" w:sz="0" w:space="0" w:color="auto"/>
        <w:right w:val="none" w:sz="0" w:space="0" w:color="auto"/>
      </w:divBdr>
    </w:div>
    <w:div w:id="866526459">
      <w:bodyDiv w:val="1"/>
      <w:marLeft w:val="0"/>
      <w:marRight w:val="0"/>
      <w:marTop w:val="0"/>
      <w:marBottom w:val="0"/>
      <w:divBdr>
        <w:top w:val="none" w:sz="0" w:space="0" w:color="auto"/>
        <w:left w:val="none" w:sz="0" w:space="0" w:color="auto"/>
        <w:bottom w:val="none" w:sz="0" w:space="0" w:color="auto"/>
        <w:right w:val="none" w:sz="0" w:space="0" w:color="auto"/>
      </w:divBdr>
    </w:div>
    <w:div w:id="984165690">
      <w:bodyDiv w:val="1"/>
      <w:marLeft w:val="0"/>
      <w:marRight w:val="0"/>
      <w:marTop w:val="0"/>
      <w:marBottom w:val="0"/>
      <w:divBdr>
        <w:top w:val="none" w:sz="0" w:space="0" w:color="auto"/>
        <w:left w:val="none" w:sz="0" w:space="0" w:color="auto"/>
        <w:bottom w:val="none" w:sz="0" w:space="0" w:color="auto"/>
        <w:right w:val="none" w:sz="0" w:space="0" w:color="auto"/>
      </w:divBdr>
    </w:div>
    <w:div w:id="1025398115">
      <w:bodyDiv w:val="1"/>
      <w:marLeft w:val="0"/>
      <w:marRight w:val="0"/>
      <w:marTop w:val="0"/>
      <w:marBottom w:val="0"/>
      <w:divBdr>
        <w:top w:val="none" w:sz="0" w:space="0" w:color="auto"/>
        <w:left w:val="none" w:sz="0" w:space="0" w:color="auto"/>
        <w:bottom w:val="none" w:sz="0" w:space="0" w:color="auto"/>
        <w:right w:val="none" w:sz="0" w:space="0" w:color="auto"/>
      </w:divBdr>
      <w:divsChild>
        <w:div w:id="479729537">
          <w:marLeft w:val="0"/>
          <w:marRight w:val="0"/>
          <w:marTop w:val="0"/>
          <w:marBottom w:val="300"/>
          <w:divBdr>
            <w:top w:val="single" w:sz="2" w:space="0" w:color="E3E3E3"/>
            <w:left w:val="single" w:sz="2" w:space="0" w:color="E3E3E3"/>
            <w:bottom w:val="single" w:sz="2" w:space="0" w:color="E3E3E3"/>
            <w:right w:val="single" w:sz="2" w:space="0" w:color="E3E3E3"/>
          </w:divBdr>
        </w:div>
      </w:divsChild>
    </w:div>
    <w:div w:id="1075667923">
      <w:bodyDiv w:val="1"/>
      <w:marLeft w:val="0"/>
      <w:marRight w:val="0"/>
      <w:marTop w:val="0"/>
      <w:marBottom w:val="0"/>
      <w:divBdr>
        <w:top w:val="none" w:sz="0" w:space="0" w:color="auto"/>
        <w:left w:val="none" w:sz="0" w:space="0" w:color="auto"/>
        <w:bottom w:val="none" w:sz="0" w:space="0" w:color="auto"/>
        <w:right w:val="none" w:sz="0" w:space="0" w:color="auto"/>
      </w:divBdr>
    </w:div>
    <w:div w:id="1108890718">
      <w:bodyDiv w:val="1"/>
      <w:marLeft w:val="0"/>
      <w:marRight w:val="0"/>
      <w:marTop w:val="0"/>
      <w:marBottom w:val="0"/>
      <w:divBdr>
        <w:top w:val="none" w:sz="0" w:space="0" w:color="auto"/>
        <w:left w:val="none" w:sz="0" w:space="0" w:color="auto"/>
        <w:bottom w:val="none" w:sz="0" w:space="0" w:color="auto"/>
        <w:right w:val="none" w:sz="0" w:space="0" w:color="auto"/>
      </w:divBdr>
    </w:div>
    <w:div w:id="1192109059">
      <w:bodyDiv w:val="1"/>
      <w:marLeft w:val="0"/>
      <w:marRight w:val="0"/>
      <w:marTop w:val="0"/>
      <w:marBottom w:val="0"/>
      <w:divBdr>
        <w:top w:val="none" w:sz="0" w:space="0" w:color="auto"/>
        <w:left w:val="none" w:sz="0" w:space="0" w:color="auto"/>
        <w:bottom w:val="none" w:sz="0" w:space="0" w:color="auto"/>
        <w:right w:val="none" w:sz="0" w:space="0" w:color="auto"/>
      </w:divBdr>
    </w:div>
    <w:div w:id="1263220574">
      <w:bodyDiv w:val="1"/>
      <w:marLeft w:val="0"/>
      <w:marRight w:val="0"/>
      <w:marTop w:val="0"/>
      <w:marBottom w:val="0"/>
      <w:divBdr>
        <w:top w:val="none" w:sz="0" w:space="0" w:color="auto"/>
        <w:left w:val="none" w:sz="0" w:space="0" w:color="auto"/>
        <w:bottom w:val="none" w:sz="0" w:space="0" w:color="auto"/>
        <w:right w:val="none" w:sz="0" w:space="0" w:color="auto"/>
      </w:divBdr>
    </w:div>
    <w:div w:id="1287659180">
      <w:bodyDiv w:val="1"/>
      <w:marLeft w:val="0"/>
      <w:marRight w:val="0"/>
      <w:marTop w:val="0"/>
      <w:marBottom w:val="0"/>
      <w:divBdr>
        <w:top w:val="none" w:sz="0" w:space="0" w:color="auto"/>
        <w:left w:val="none" w:sz="0" w:space="0" w:color="auto"/>
        <w:bottom w:val="none" w:sz="0" w:space="0" w:color="auto"/>
        <w:right w:val="none" w:sz="0" w:space="0" w:color="auto"/>
      </w:divBdr>
    </w:div>
    <w:div w:id="1420173927">
      <w:bodyDiv w:val="1"/>
      <w:marLeft w:val="0"/>
      <w:marRight w:val="0"/>
      <w:marTop w:val="0"/>
      <w:marBottom w:val="0"/>
      <w:divBdr>
        <w:top w:val="none" w:sz="0" w:space="0" w:color="auto"/>
        <w:left w:val="none" w:sz="0" w:space="0" w:color="auto"/>
        <w:bottom w:val="none" w:sz="0" w:space="0" w:color="auto"/>
        <w:right w:val="none" w:sz="0" w:space="0" w:color="auto"/>
      </w:divBdr>
    </w:div>
    <w:div w:id="1462921949">
      <w:bodyDiv w:val="1"/>
      <w:marLeft w:val="0"/>
      <w:marRight w:val="0"/>
      <w:marTop w:val="0"/>
      <w:marBottom w:val="0"/>
      <w:divBdr>
        <w:top w:val="none" w:sz="0" w:space="0" w:color="auto"/>
        <w:left w:val="none" w:sz="0" w:space="0" w:color="auto"/>
        <w:bottom w:val="none" w:sz="0" w:space="0" w:color="auto"/>
        <w:right w:val="none" w:sz="0" w:space="0" w:color="auto"/>
      </w:divBdr>
    </w:div>
    <w:div w:id="1477144473">
      <w:bodyDiv w:val="1"/>
      <w:marLeft w:val="0"/>
      <w:marRight w:val="0"/>
      <w:marTop w:val="0"/>
      <w:marBottom w:val="0"/>
      <w:divBdr>
        <w:top w:val="none" w:sz="0" w:space="0" w:color="auto"/>
        <w:left w:val="none" w:sz="0" w:space="0" w:color="auto"/>
        <w:bottom w:val="none" w:sz="0" w:space="0" w:color="auto"/>
        <w:right w:val="none" w:sz="0" w:space="0" w:color="auto"/>
      </w:divBdr>
      <w:divsChild>
        <w:div w:id="1334802523">
          <w:marLeft w:val="0"/>
          <w:marRight w:val="0"/>
          <w:marTop w:val="0"/>
          <w:marBottom w:val="0"/>
          <w:divBdr>
            <w:top w:val="none" w:sz="0" w:space="0" w:color="auto"/>
            <w:left w:val="none" w:sz="0" w:space="0" w:color="auto"/>
            <w:bottom w:val="none" w:sz="0" w:space="0" w:color="auto"/>
            <w:right w:val="none" w:sz="0" w:space="0" w:color="auto"/>
          </w:divBdr>
        </w:div>
      </w:divsChild>
    </w:div>
    <w:div w:id="1495343764">
      <w:bodyDiv w:val="1"/>
      <w:marLeft w:val="0"/>
      <w:marRight w:val="0"/>
      <w:marTop w:val="0"/>
      <w:marBottom w:val="0"/>
      <w:divBdr>
        <w:top w:val="none" w:sz="0" w:space="0" w:color="auto"/>
        <w:left w:val="none" w:sz="0" w:space="0" w:color="auto"/>
        <w:bottom w:val="none" w:sz="0" w:space="0" w:color="auto"/>
        <w:right w:val="none" w:sz="0" w:space="0" w:color="auto"/>
      </w:divBdr>
    </w:div>
    <w:div w:id="1616061023">
      <w:bodyDiv w:val="1"/>
      <w:marLeft w:val="0"/>
      <w:marRight w:val="0"/>
      <w:marTop w:val="0"/>
      <w:marBottom w:val="0"/>
      <w:divBdr>
        <w:top w:val="none" w:sz="0" w:space="0" w:color="auto"/>
        <w:left w:val="none" w:sz="0" w:space="0" w:color="auto"/>
        <w:bottom w:val="none" w:sz="0" w:space="0" w:color="auto"/>
        <w:right w:val="none" w:sz="0" w:space="0" w:color="auto"/>
      </w:divBdr>
    </w:div>
    <w:div w:id="1653831436">
      <w:bodyDiv w:val="1"/>
      <w:marLeft w:val="0"/>
      <w:marRight w:val="0"/>
      <w:marTop w:val="0"/>
      <w:marBottom w:val="0"/>
      <w:divBdr>
        <w:top w:val="none" w:sz="0" w:space="0" w:color="auto"/>
        <w:left w:val="none" w:sz="0" w:space="0" w:color="auto"/>
        <w:bottom w:val="none" w:sz="0" w:space="0" w:color="auto"/>
        <w:right w:val="none" w:sz="0" w:space="0" w:color="auto"/>
      </w:divBdr>
    </w:div>
    <w:div w:id="1747458371">
      <w:bodyDiv w:val="1"/>
      <w:marLeft w:val="0"/>
      <w:marRight w:val="0"/>
      <w:marTop w:val="0"/>
      <w:marBottom w:val="0"/>
      <w:divBdr>
        <w:top w:val="none" w:sz="0" w:space="0" w:color="auto"/>
        <w:left w:val="none" w:sz="0" w:space="0" w:color="auto"/>
        <w:bottom w:val="none" w:sz="0" w:space="0" w:color="auto"/>
        <w:right w:val="none" w:sz="0" w:space="0" w:color="auto"/>
      </w:divBdr>
    </w:div>
    <w:div w:id="1821115512">
      <w:bodyDiv w:val="1"/>
      <w:marLeft w:val="0"/>
      <w:marRight w:val="0"/>
      <w:marTop w:val="0"/>
      <w:marBottom w:val="0"/>
      <w:divBdr>
        <w:top w:val="none" w:sz="0" w:space="0" w:color="auto"/>
        <w:left w:val="none" w:sz="0" w:space="0" w:color="auto"/>
        <w:bottom w:val="none" w:sz="0" w:space="0" w:color="auto"/>
        <w:right w:val="none" w:sz="0" w:space="0" w:color="auto"/>
      </w:divBdr>
      <w:divsChild>
        <w:div w:id="1407074355">
          <w:marLeft w:val="0"/>
          <w:marRight w:val="0"/>
          <w:marTop w:val="0"/>
          <w:marBottom w:val="0"/>
          <w:divBdr>
            <w:top w:val="single" w:sz="2" w:space="0" w:color="E3E3E3"/>
            <w:left w:val="single" w:sz="2" w:space="0" w:color="E3E3E3"/>
            <w:bottom w:val="single" w:sz="2" w:space="0" w:color="E3E3E3"/>
            <w:right w:val="single" w:sz="2" w:space="0" w:color="E3E3E3"/>
          </w:divBdr>
          <w:divsChild>
            <w:div w:id="1688292773">
              <w:marLeft w:val="0"/>
              <w:marRight w:val="0"/>
              <w:marTop w:val="0"/>
              <w:marBottom w:val="0"/>
              <w:divBdr>
                <w:top w:val="single" w:sz="2" w:space="0" w:color="E3E3E3"/>
                <w:left w:val="single" w:sz="2" w:space="0" w:color="E3E3E3"/>
                <w:bottom w:val="single" w:sz="2" w:space="0" w:color="E3E3E3"/>
                <w:right w:val="single" w:sz="2" w:space="0" w:color="E3E3E3"/>
              </w:divBdr>
              <w:divsChild>
                <w:div w:id="65955469">
                  <w:marLeft w:val="0"/>
                  <w:marRight w:val="0"/>
                  <w:marTop w:val="0"/>
                  <w:marBottom w:val="0"/>
                  <w:divBdr>
                    <w:top w:val="single" w:sz="2" w:space="2" w:color="E3E3E3"/>
                    <w:left w:val="single" w:sz="2" w:space="0" w:color="E3E3E3"/>
                    <w:bottom w:val="single" w:sz="2" w:space="0" w:color="E3E3E3"/>
                    <w:right w:val="single" w:sz="2" w:space="0" w:color="E3E3E3"/>
                  </w:divBdr>
                  <w:divsChild>
                    <w:div w:id="20393152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866140260">
      <w:bodyDiv w:val="1"/>
      <w:marLeft w:val="0"/>
      <w:marRight w:val="0"/>
      <w:marTop w:val="0"/>
      <w:marBottom w:val="0"/>
      <w:divBdr>
        <w:top w:val="none" w:sz="0" w:space="0" w:color="auto"/>
        <w:left w:val="none" w:sz="0" w:space="0" w:color="auto"/>
        <w:bottom w:val="none" w:sz="0" w:space="0" w:color="auto"/>
        <w:right w:val="none" w:sz="0" w:space="0" w:color="auto"/>
      </w:divBdr>
    </w:div>
    <w:div w:id="1937786453">
      <w:bodyDiv w:val="1"/>
      <w:marLeft w:val="0"/>
      <w:marRight w:val="0"/>
      <w:marTop w:val="0"/>
      <w:marBottom w:val="0"/>
      <w:divBdr>
        <w:top w:val="none" w:sz="0" w:space="0" w:color="auto"/>
        <w:left w:val="none" w:sz="0" w:space="0" w:color="auto"/>
        <w:bottom w:val="none" w:sz="0" w:space="0" w:color="auto"/>
        <w:right w:val="none" w:sz="0" w:space="0" w:color="auto"/>
      </w:divBdr>
    </w:div>
    <w:div w:id="1975984186">
      <w:bodyDiv w:val="1"/>
      <w:marLeft w:val="0"/>
      <w:marRight w:val="0"/>
      <w:marTop w:val="0"/>
      <w:marBottom w:val="0"/>
      <w:divBdr>
        <w:top w:val="none" w:sz="0" w:space="0" w:color="auto"/>
        <w:left w:val="none" w:sz="0" w:space="0" w:color="auto"/>
        <w:bottom w:val="none" w:sz="0" w:space="0" w:color="auto"/>
        <w:right w:val="none" w:sz="0" w:space="0" w:color="auto"/>
      </w:divBdr>
    </w:div>
    <w:div w:id="1986814205">
      <w:bodyDiv w:val="1"/>
      <w:marLeft w:val="0"/>
      <w:marRight w:val="0"/>
      <w:marTop w:val="0"/>
      <w:marBottom w:val="0"/>
      <w:divBdr>
        <w:top w:val="none" w:sz="0" w:space="0" w:color="auto"/>
        <w:left w:val="none" w:sz="0" w:space="0" w:color="auto"/>
        <w:bottom w:val="none" w:sz="0" w:space="0" w:color="auto"/>
        <w:right w:val="none" w:sz="0" w:space="0" w:color="auto"/>
      </w:divBdr>
    </w:div>
    <w:div w:id="2043245525">
      <w:bodyDiv w:val="1"/>
      <w:marLeft w:val="0"/>
      <w:marRight w:val="0"/>
      <w:marTop w:val="0"/>
      <w:marBottom w:val="0"/>
      <w:divBdr>
        <w:top w:val="none" w:sz="0" w:space="0" w:color="auto"/>
        <w:left w:val="none" w:sz="0" w:space="0" w:color="auto"/>
        <w:bottom w:val="none" w:sz="0" w:space="0" w:color="auto"/>
        <w:right w:val="none" w:sz="0" w:space="0" w:color="auto"/>
      </w:divBdr>
    </w:div>
    <w:div w:id="2073232867">
      <w:bodyDiv w:val="1"/>
      <w:marLeft w:val="0"/>
      <w:marRight w:val="0"/>
      <w:marTop w:val="0"/>
      <w:marBottom w:val="0"/>
      <w:divBdr>
        <w:top w:val="none" w:sz="0" w:space="0" w:color="auto"/>
        <w:left w:val="none" w:sz="0" w:space="0" w:color="auto"/>
        <w:bottom w:val="none" w:sz="0" w:space="0" w:color="auto"/>
        <w:right w:val="none" w:sz="0" w:space="0" w:color="auto"/>
      </w:divBdr>
    </w:div>
    <w:div w:id="2085177885">
      <w:bodyDiv w:val="1"/>
      <w:marLeft w:val="0"/>
      <w:marRight w:val="0"/>
      <w:marTop w:val="0"/>
      <w:marBottom w:val="0"/>
      <w:divBdr>
        <w:top w:val="none" w:sz="0" w:space="0" w:color="auto"/>
        <w:left w:val="none" w:sz="0" w:space="0" w:color="auto"/>
        <w:bottom w:val="none" w:sz="0" w:space="0" w:color="auto"/>
        <w:right w:val="none" w:sz="0" w:space="0" w:color="auto"/>
      </w:divBdr>
    </w:div>
    <w:div w:id="2140873581">
      <w:bodyDiv w:val="1"/>
      <w:marLeft w:val="0"/>
      <w:marRight w:val="0"/>
      <w:marTop w:val="0"/>
      <w:marBottom w:val="0"/>
      <w:divBdr>
        <w:top w:val="none" w:sz="0" w:space="0" w:color="auto"/>
        <w:left w:val="none" w:sz="0" w:space="0" w:color="auto"/>
        <w:bottom w:val="none" w:sz="0" w:space="0" w:color="auto"/>
        <w:right w:val="none" w:sz="0" w:space="0" w:color="auto"/>
      </w:divBdr>
    </w:div>
    <w:div w:id="21431149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hyperlink" Target="https://github.com/Pipe1017/Proyecto-Seminario" TargetMode="External"/><Relationship Id="rId26" Type="http://schemas.openxmlformats.org/officeDocument/2006/relationships/hyperlink" Target="https://ido.xm.com.co/ido/SitePages/hidrologia.aspx?q=reservas" TargetMode="External"/><Relationship Id="rId39" Type="http://schemas.openxmlformats.org/officeDocument/2006/relationships/image" Target="media/image12.jpeg"/><Relationship Id="rId21" Type="http://schemas.openxmlformats.org/officeDocument/2006/relationships/hyperlink" Target="https://sinergox.xm.com.co/" TargetMode="External"/><Relationship Id="rId34" Type="http://schemas.openxmlformats.org/officeDocument/2006/relationships/image" Target="media/image7.pn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www.datos.gov.co/" TargetMode="External"/><Relationship Id="rId29" Type="http://schemas.openxmlformats.org/officeDocument/2006/relationships/hyperlink" Target="https://pypi.org/project/pydataxm/" TargetMode="External"/><Relationship Id="rId41"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hyperlink" Target="https://www.datos.gov.co/en/Ambiente-y-Desarrollo-Sostenible/Precipitaci-n/s54a-sgyg/about_data" TargetMode="External"/><Relationship Id="rId32" Type="http://schemas.openxmlformats.org/officeDocument/2006/relationships/hyperlink" Target="https://servapibi.xm.com.co" TargetMode="External"/><Relationship Id="rId37" Type="http://schemas.openxmlformats.org/officeDocument/2006/relationships/image" Target="media/image10.png"/><Relationship Id="rId40"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www.datos.gov.co/" TargetMode="External"/><Relationship Id="rId28" Type="http://schemas.openxmlformats.org/officeDocument/2006/relationships/hyperlink" Target="http://servapibi.xm.com.co/daily" TargetMode="External"/><Relationship Id="rId36" Type="http://schemas.openxmlformats.org/officeDocument/2006/relationships/image" Target="media/image9.png"/><Relationship Id="rId10" Type="http://schemas.openxmlformats.org/officeDocument/2006/relationships/comments" Target="comments.xml"/><Relationship Id="rId19" Type="http://schemas.openxmlformats.org/officeDocument/2006/relationships/hyperlink" Target="https://www.datos.gov.co/en/Ambiente-y-Desarrollo-Sostenible/Precipitaci-n/s54a-sgyg/about_data" TargetMode="External"/><Relationship Id="rId31" Type="http://schemas.openxmlformats.org/officeDocument/2006/relationships/hyperlink" Target="https://pypi.org/project/pydataxm/"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jpg"/><Relationship Id="rId22" Type="http://schemas.openxmlformats.org/officeDocument/2006/relationships/hyperlink" Target="https://pypi.org/project/pydataxm/" TargetMode="External"/><Relationship Id="rId27" Type="http://schemas.openxmlformats.org/officeDocument/2006/relationships/hyperlink" Target="http://servapibi.xm.com.co/daily" TargetMode="External"/><Relationship Id="rId30" Type="http://schemas.openxmlformats.org/officeDocument/2006/relationships/hyperlink" Target="https://www.datos.gov.co/Ambiente-y-Desarrollo-Sostenible/Precipitaci-n/s54a-sgyg/explore" TargetMode="External"/><Relationship Id="rId35" Type="http://schemas.openxmlformats.org/officeDocument/2006/relationships/image" Target="media/image8.pn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hyperlink" Target="https://sinergox.xm.com.co/Paginas/Home.aspx" TargetMode="External"/><Relationship Id="rId33" Type="http://schemas.openxmlformats.org/officeDocument/2006/relationships/image" Target="media/image6.png"/><Relationship Id="rId38" Type="http://schemas.openxmlformats.org/officeDocument/2006/relationships/image" Target="media/image11.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EE03520-28C1-4BBA-A989-9FA6C7D45EE8}">
  <we:reference id="wa104382081" version="1.35.0.0" store="es-ES" storeType="OMEX"/>
  <we:alternateReferences>
    <we:reference id="wa104382081" version="1.35.0.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Tghi/6mxqYFpoX9i9djnk55BlMg==">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EB70B1D-7630-4F6B-84EC-113417E6A0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5</TotalTime>
  <Pages>1</Pages>
  <Words>6539</Words>
  <Characters>37275</Characters>
  <Application>Microsoft Office Word</Application>
  <DocSecurity>4</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27</CharactersWithSpaces>
  <SharedDoc>false</SharedDoc>
  <HLinks>
    <vt:vector size="348" baseType="variant">
      <vt:variant>
        <vt:i4>1114200</vt:i4>
      </vt:variant>
      <vt:variant>
        <vt:i4>363</vt:i4>
      </vt:variant>
      <vt:variant>
        <vt:i4>0</vt:i4>
      </vt:variant>
      <vt:variant>
        <vt:i4>5</vt:i4>
      </vt:variant>
      <vt:variant>
        <vt:lpwstr>https://servapibi.xm.com.co/</vt:lpwstr>
      </vt:variant>
      <vt:variant>
        <vt:lpwstr/>
      </vt:variant>
      <vt:variant>
        <vt:i4>3145843</vt:i4>
      </vt:variant>
      <vt:variant>
        <vt:i4>360</vt:i4>
      </vt:variant>
      <vt:variant>
        <vt:i4>0</vt:i4>
      </vt:variant>
      <vt:variant>
        <vt:i4>5</vt:i4>
      </vt:variant>
      <vt:variant>
        <vt:lpwstr>https://pypi.org/project/pydataxm/</vt:lpwstr>
      </vt:variant>
      <vt:variant>
        <vt:lpwstr/>
      </vt:variant>
      <vt:variant>
        <vt:i4>852050</vt:i4>
      </vt:variant>
      <vt:variant>
        <vt:i4>357</vt:i4>
      </vt:variant>
      <vt:variant>
        <vt:i4>0</vt:i4>
      </vt:variant>
      <vt:variant>
        <vt:i4>5</vt:i4>
      </vt:variant>
      <vt:variant>
        <vt:lpwstr>https://www.datos.gov.co/Ambiente-y-Desarrollo-Sostenible/Precipitaci-n/s54a-sgyg/explore</vt:lpwstr>
      </vt:variant>
      <vt:variant>
        <vt:lpwstr/>
      </vt:variant>
      <vt:variant>
        <vt:i4>3145843</vt:i4>
      </vt:variant>
      <vt:variant>
        <vt:i4>351</vt:i4>
      </vt:variant>
      <vt:variant>
        <vt:i4>0</vt:i4>
      </vt:variant>
      <vt:variant>
        <vt:i4>5</vt:i4>
      </vt:variant>
      <vt:variant>
        <vt:lpwstr>https://pypi.org/project/pydataxm/</vt:lpwstr>
      </vt:variant>
      <vt:variant>
        <vt:lpwstr/>
      </vt:variant>
      <vt:variant>
        <vt:i4>4653060</vt:i4>
      </vt:variant>
      <vt:variant>
        <vt:i4>345</vt:i4>
      </vt:variant>
      <vt:variant>
        <vt:i4>0</vt:i4>
      </vt:variant>
      <vt:variant>
        <vt:i4>5</vt:i4>
      </vt:variant>
      <vt:variant>
        <vt:lpwstr>http://servapibi.xm.com.co/daily</vt:lpwstr>
      </vt:variant>
      <vt:variant>
        <vt:lpwstr/>
      </vt:variant>
      <vt:variant>
        <vt:i4>4653060</vt:i4>
      </vt:variant>
      <vt:variant>
        <vt:i4>339</vt:i4>
      </vt:variant>
      <vt:variant>
        <vt:i4>0</vt:i4>
      </vt:variant>
      <vt:variant>
        <vt:i4>5</vt:i4>
      </vt:variant>
      <vt:variant>
        <vt:lpwstr>http://servapibi.xm.com.co/daily</vt:lpwstr>
      </vt:variant>
      <vt:variant>
        <vt:lpwstr/>
      </vt:variant>
      <vt:variant>
        <vt:i4>3145843</vt:i4>
      </vt:variant>
      <vt:variant>
        <vt:i4>336</vt:i4>
      </vt:variant>
      <vt:variant>
        <vt:i4>0</vt:i4>
      </vt:variant>
      <vt:variant>
        <vt:i4>5</vt:i4>
      </vt:variant>
      <vt:variant>
        <vt:lpwstr>https://pypi.org/project/pydataxm/</vt:lpwstr>
      </vt:variant>
      <vt:variant>
        <vt:lpwstr/>
      </vt:variant>
      <vt:variant>
        <vt:i4>8323192</vt:i4>
      </vt:variant>
      <vt:variant>
        <vt:i4>333</vt:i4>
      </vt:variant>
      <vt:variant>
        <vt:i4>0</vt:i4>
      </vt:variant>
      <vt:variant>
        <vt:i4>5</vt:i4>
      </vt:variant>
      <vt:variant>
        <vt:lpwstr>https://ido.xm.com.co/ido/SitePages/hidrologia.aspx?q=reservas</vt:lpwstr>
      </vt:variant>
      <vt:variant>
        <vt:lpwstr/>
      </vt:variant>
      <vt:variant>
        <vt:i4>5242908</vt:i4>
      </vt:variant>
      <vt:variant>
        <vt:i4>330</vt:i4>
      </vt:variant>
      <vt:variant>
        <vt:i4>0</vt:i4>
      </vt:variant>
      <vt:variant>
        <vt:i4>5</vt:i4>
      </vt:variant>
      <vt:variant>
        <vt:lpwstr>https://sinergox.xm.com.co/Paginas/Home.aspx</vt:lpwstr>
      </vt:variant>
      <vt:variant>
        <vt:lpwstr/>
      </vt:variant>
      <vt:variant>
        <vt:i4>3145748</vt:i4>
      </vt:variant>
      <vt:variant>
        <vt:i4>324</vt:i4>
      </vt:variant>
      <vt:variant>
        <vt:i4>0</vt:i4>
      </vt:variant>
      <vt:variant>
        <vt:i4>5</vt:i4>
      </vt:variant>
      <vt:variant>
        <vt:lpwstr>https://www.datos.gov.co/en/Ambiente-y-Desarrollo-Sostenible/Precipitaci-n/s54a-sgyg/about_data</vt:lpwstr>
      </vt:variant>
      <vt:variant>
        <vt:lpwstr/>
      </vt:variant>
      <vt:variant>
        <vt:i4>1376350</vt:i4>
      </vt:variant>
      <vt:variant>
        <vt:i4>321</vt:i4>
      </vt:variant>
      <vt:variant>
        <vt:i4>0</vt:i4>
      </vt:variant>
      <vt:variant>
        <vt:i4>5</vt:i4>
      </vt:variant>
      <vt:variant>
        <vt:lpwstr>http://www.datos.gov.co/</vt:lpwstr>
      </vt:variant>
      <vt:variant>
        <vt:lpwstr/>
      </vt:variant>
      <vt:variant>
        <vt:i4>3145843</vt:i4>
      </vt:variant>
      <vt:variant>
        <vt:i4>300</vt:i4>
      </vt:variant>
      <vt:variant>
        <vt:i4>0</vt:i4>
      </vt:variant>
      <vt:variant>
        <vt:i4>5</vt:i4>
      </vt:variant>
      <vt:variant>
        <vt:lpwstr>https://pypi.org/project/pydataxm/</vt:lpwstr>
      </vt:variant>
      <vt:variant>
        <vt:lpwstr/>
      </vt:variant>
      <vt:variant>
        <vt:i4>7995502</vt:i4>
      </vt:variant>
      <vt:variant>
        <vt:i4>297</vt:i4>
      </vt:variant>
      <vt:variant>
        <vt:i4>0</vt:i4>
      </vt:variant>
      <vt:variant>
        <vt:i4>5</vt:i4>
      </vt:variant>
      <vt:variant>
        <vt:lpwstr>https://sinergox.xm.com.co/</vt:lpwstr>
      </vt:variant>
      <vt:variant>
        <vt:lpwstr/>
      </vt:variant>
      <vt:variant>
        <vt:i4>1376350</vt:i4>
      </vt:variant>
      <vt:variant>
        <vt:i4>294</vt:i4>
      </vt:variant>
      <vt:variant>
        <vt:i4>0</vt:i4>
      </vt:variant>
      <vt:variant>
        <vt:i4>5</vt:i4>
      </vt:variant>
      <vt:variant>
        <vt:lpwstr>http://www.datos.gov.co/</vt:lpwstr>
      </vt:variant>
      <vt:variant>
        <vt:lpwstr/>
      </vt:variant>
      <vt:variant>
        <vt:i4>3145748</vt:i4>
      </vt:variant>
      <vt:variant>
        <vt:i4>291</vt:i4>
      </vt:variant>
      <vt:variant>
        <vt:i4>0</vt:i4>
      </vt:variant>
      <vt:variant>
        <vt:i4>5</vt:i4>
      </vt:variant>
      <vt:variant>
        <vt:lpwstr>https://www.datos.gov.co/en/Ambiente-y-Desarrollo-Sostenible/Precipitaci-n/s54a-sgyg/about_data</vt:lpwstr>
      </vt:variant>
      <vt:variant>
        <vt:lpwstr/>
      </vt:variant>
      <vt:variant>
        <vt:i4>3735652</vt:i4>
      </vt:variant>
      <vt:variant>
        <vt:i4>270</vt:i4>
      </vt:variant>
      <vt:variant>
        <vt:i4>0</vt:i4>
      </vt:variant>
      <vt:variant>
        <vt:i4>5</vt:i4>
      </vt:variant>
      <vt:variant>
        <vt:lpwstr>https://github.com/Pipe1017/Proyecto-Seminario</vt:lpwstr>
      </vt:variant>
      <vt:variant>
        <vt:lpwstr/>
      </vt:variant>
      <vt:variant>
        <vt:i4>1179697</vt:i4>
      </vt:variant>
      <vt:variant>
        <vt:i4>260</vt:i4>
      </vt:variant>
      <vt:variant>
        <vt:i4>0</vt:i4>
      </vt:variant>
      <vt:variant>
        <vt:i4>5</vt:i4>
      </vt:variant>
      <vt:variant>
        <vt:lpwstr/>
      </vt:variant>
      <vt:variant>
        <vt:lpwstr>_Toc167742369</vt:lpwstr>
      </vt:variant>
      <vt:variant>
        <vt:i4>1179697</vt:i4>
      </vt:variant>
      <vt:variant>
        <vt:i4>254</vt:i4>
      </vt:variant>
      <vt:variant>
        <vt:i4>0</vt:i4>
      </vt:variant>
      <vt:variant>
        <vt:i4>5</vt:i4>
      </vt:variant>
      <vt:variant>
        <vt:lpwstr/>
      </vt:variant>
      <vt:variant>
        <vt:lpwstr>_Toc167742368</vt:lpwstr>
      </vt:variant>
      <vt:variant>
        <vt:i4>1179697</vt:i4>
      </vt:variant>
      <vt:variant>
        <vt:i4>248</vt:i4>
      </vt:variant>
      <vt:variant>
        <vt:i4>0</vt:i4>
      </vt:variant>
      <vt:variant>
        <vt:i4>5</vt:i4>
      </vt:variant>
      <vt:variant>
        <vt:lpwstr/>
      </vt:variant>
      <vt:variant>
        <vt:lpwstr>_Toc167742367</vt:lpwstr>
      </vt:variant>
      <vt:variant>
        <vt:i4>1179697</vt:i4>
      </vt:variant>
      <vt:variant>
        <vt:i4>242</vt:i4>
      </vt:variant>
      <vt:variant>
        <vt:i4>0</vt:i4>
      </vt:variant>
      <vt:variant>
        <vt:i4>5</vt:i4>
      </vt:variant>
      <vt:variant>
        <vt:lpwstr/>
      </vt:variant>
      <vt:variant>
        <vt:lpwstr>_Toc167742366</vt:lpwstr>
      </vt:variant>
      <vt:variant>
        <vt:i4>1179697</vt:i4>
      </vt:variant>
      <vt:variant>
        <vt:i4>236</vt:i4>
      </vt:variant>
      <vt:variant>
        <vt:i4>0</vt:i4>
      </vt:variant>
      <vt:variant>
        <vt:i4>5</vt:i4>
      </vt:variant>
      <vt:variant>
        <vt:lpwstr/>
      </vt:variant>
      <vt:variant>
        <vt:lpwstr>_Toc167742365</vt:lpwstr>
      </vt:variant>
      <vt:variant>
        <vt:i4>1179697</vt:i4>
      </vt:variant>
      <vt:variant>
        <vt:i4>230</vt:i4>
      </vt:variant>
      <vt:variant>
        <vt:i4>0</vt:i4>
      </vt:variant>
      <vt:variant>
        <vt:i4>5</vt:i4>
      </vt:variant>
      <vt:variant>
        <vt:lpwstr/>
      </vt:variant>
      <vt:variant>
        <vt:lpwstr>_Toc167742364</vt:lpwstr>
      </vt:variant>
      <vt:variant>
        <vt:i4>1179697</vt:i4>
      </vt:variant>
      <vt:variant>
        <vt:i4>224</vt:i4>
      </vt:variant>
      <vt:variant>
        <vt:i4>0</vt:i4>
      </vt:variant>
      <vt:variant>
        <vt:i4>5</vt:i4>
      </vt:variant>
      <vt:variant>
        <vt:lpwstr/>
      </vt:variant>
      <vt:variant>
        <vt:lpwstr>_Toc167742363</vt:lpwstr>
      </vt:variant>
      <vt:variant>
        <vt:i4>1179697</vt:i4>
      </vt:variant>
      <vt:variant>
        <vt:i4>218</vt:i4>
      </vt:variant>
      <vt:variant>
        <vt:i4>0</vt:i4>
      </vt:variant>
      <vt:variant>
        <vt:i4>5</vt:i4>
      </vt:variant>
      <vt:variant>
        <vt:lpwstr/>
      </vt:variant>
      <vt:variant>
        <vt:lpwstr>_Toc167742362</vt:lpwstr>
      </vt:variant>
      <vt:variant>
        <vt:i4>1179697</vt:i4>
      </vt:variant>
      <vt:variant>
        <vt:i4>212</vt:i4>
      </vt:variant>
      <vt:variant>
        <vt:i4>0</vt:i4>
      </vt:variant>
      <vt:variant>
        <vt:i4>5</vt:i4>
      </vt:variant>
      <vt:variant>
        <vt:lpwstr/>
      </vt:variant>
      <vt:variant>
        <vt:lpwstr>_Toc167742361</vt:lpwstr>
      </vt:variant>
      <vt:variant>
        <vt:i4>1441853</vt:i4>
      </vt:variant>
      <vt:variant>
        <vt:i4>203</vt:i4>
      </vt:variant>
      <vt:variant>
        <vt:i4>0</vt:i4>
      </vt:variant>
      <vt:variant>
        <vt:i4>5</vt:i4>
      </vt:variant>
      <vt:variant>
        <vt:lpwstr/>
      </vt:variant>
      <vt:variant>
        <vt:lpwstr>_Toc167736868</vt:lpwstr>
      </vt:variant>
      <vt:variant>
        <vt:i4>1441853</vt:i4>
      </vt:variant>
      <vt:variant>
        <vt:i4>197</vt:i4>
      </vt:variant>
      <vt:variant>
        <vt:i4>0</vt:i4>
      </vt:variant>
      <vt:variant>
        <vt:i4>5</vt:i4>
      </vt:variant>
      <vt:variant>
        <vt:lpwstr/>
      </vt:variant>
      <vt:variant>
        <vt:lpwstr>_Toc167736867</vt:lpwstr>
      </vt:variant>
      <vt:variant>
        <vt:i4>1441853</vt:i4>
      </vt:variant>
      <vt:variant>
        <vt:i4>191</vt:i4>
      </vt:variant>
      <vt:variant>
        <vt:i4>0</vt:i4>
      </vt:variant>
      <vt:variant>
        <vt:i4>5</vt:i4>
      </vt:variant>
      <vt:variant>
        <vt:lpwstr/>
      </vt:variant>
      <vt:variant>
        <vt:lpwstr>_Toc167736866</vt:lpwstr>
      </vt:variant>
      <vt:variant>
        <vt:i4>1441853</vt:i4>
      </vt:variant>
      <vt:variant>
        <vt:i4>185</vt:i4>
      </vt:variant>
      <vt:variant>
        <vt:i4>0</vt:i4>
      </vt:variant>
      <vt:variant>
        <vt:i4>5</vt:i4>
      </vt:variant>
      <vt:variant>
        <vt:lpwstr/>
      </vt:variant>
      <vt:variant>
        <vt:lpwstr>_Toc167736865</vt:lpwstr>
      </vt:variant>
      <vt:variant>
        <vt:i4>1245235</vt:i4>
      </vt:variant>
      <vt:variant>
        <vt:i4>173</vt:i4>
      </vt:variant>
      <vt:variant>
        <vt:i4>0</vt:i4>
      </vt:variant>
      <vt:variant>
        <vt:i4>5</vt:i4>
      </vt:variant>
      <vt:variant>
        <vt:lpwstr/>
      </vt:variant>
      <vt:variant>
        <vt:lpwstr>_Toc167742178</vt:lpwstr>
      </vt:variant>
      <vt:variant>
        <vt:i4>1245235</vt:i4>
      </vt:variant>
      <vt:variant>
        <vt:i4>167</vt:i4>
      </vt:variant>
      <vt:variant>
        <vt:i4>0</vt:i4>
      </vt:variant>
      <vt:variant>
        <vt:i4>5</vt:i4>
      </vt:variant>
      <vt:variant>
        <vt:lpwstr/>
      </vt:variant>
      <vt:variant>
        <vt:lpwstr>_Toc167742177</vt:lpwstr>
      </vt:variant>
      <vt:variant>
        <vt:i4>1245235</vt:i4>
      </vt:variant>
      <vt:variant>
        <vt:i4>161</vt:i4>
      </vt:variant>
      <vt:variant>
        <vt:i4>0</vt:i4>
      </vt:variant>
      <vt:variant>
        <vt:i4>5</vt:i4>
      </vt:variant>
      <vt:variant>
        <vt:lpwstr/>
      </vt:variant>
      <vt:variant>
        <vt:lpwstr>_Toc167742176</vt:lpwstr>
      </vt:variant>
      <vt:variant>
        <vt:i4>1245235</vt:i4>
      </vt:variant>
      <vt:variant>
        <vt:i4>155</vt:i4>
      </vt:variant>
      <vt:variant>
        <vt:i4>0</vt:i4>
      </vt:variant>
      <vt:variant>
        <vt:i4>5</vt:i4>
      </vt:variant>
      <vt:variant>
        <vt:lpwstr/>
      </vt:variant>
      <vt:variant>
        <vt:lpwstr>_Toc167742175</vt:lpwstr>
      </vt:variant>
      <vt:variant>
        <vt:i4>1245235</vt:i4>
      </vt:variant>
      <vt:variant>
        <vt:i4>149</vt:i4>
      </vt:variant>
      <vt:variant>
        <vt:i4>0</vt:i4>
      </vt:variant>
      <vt:variant>
        <vt:i4>5</vt:i4>
      </vt:variant>
      <vt:variant>
        <vt:lpwstr/>
      </vt:variant>
      <vt:variant>
        <vt:lpwstr>_Toc167742174</vt:lpwstr>
      </vt:variant>
      <vt:variant>
        <vt:i4>1245235</vt:i4>
      </vt:variant>
      <vt:variant>
        <vt:i4>143</vt:i4>
      </vt:variant>
      <vt:variant>
        <vt:i4>0</vt:i4>
      </vt:variant>
      <vt:variant>
        <vt:i4>5</vt:i4>
      </vt:variant>
      <vt:variant>
        <vt:lpwstr/>
      </vt:variant>
      <vt:variant>
        <vt:lpwstr>_Toc167742173</vt:lpwstr>
      </vt:variant>
      <vt:variant>
        <vt:i4>1114172</vt:i4>
      </vt:variant>
      <vt:variant>
        <vt:i4>134</vt:i4>
      </vt:variant>
      <vt:variant>
        <vt:i4>0</vt:i4>
      </vt:variant>
      <vt:variant>
        <vt:i4>5</vt:i4>
      </vt:variant>
      <vt:variant>
        <vt:lpwstr/>
      </vt:variant>
      <vt:variant>
        <vt:lpwstr>_Toc167737907</vt:lpwstr>
      </vt:variant>
      <vt:variant>
        <vt:i4>1114172</vt:i4>
      </vt:variant>
      <vt:variant>
        <vt:i4>128</vt:i4>
      </vt:variant>
      <vt:variant>
        <vt:i4>0</vt:i4>
      </vt:variant>
      <vt:variant>
        <vt:i4>5</vt:i4>
      </vt:variant>
      <vt:variant>
        <vt:lpwstr/>
      </vt:variant>
      <vt:variant>
        <vt:lpwstr>_Toc167737906</vt:lpwstr>
      </vt:variant>
      <vt:variant>
        <vt:i4>1114172</vt:i4>
      </vt:variant>
      <vt:variant>
        <vt:i4>122</vt:i4>
      </vt:variant>
      <vt:variant>
        <vt:i4>0</vt:i4>
      </vt:variant>
      <vt:variant>
        <vt:i4>5</vt:i4>
      </vt:variant>
      <vt:variant>
        <vt:lpwstr/>
      </vt:variant>
      <vt:variant>
        <vt:lpwstr>_Toc167737905</vt:lpwstr>
      </vt:variant>
      <vt:variant>
        <vt:i4>1114172</vt:i4>
      </vt:variant>
      <vt:variant>
        <vt:i4>116</vt:i4>
      </vt:variant>
      <vt:variant>
        <vt:i4>0</vt:i4>
      </vt:variant>
      <vt:variant>
        <vt:i4>5</vt:i4>
      </vt:variant>
      <vt:variant>
        <vt:lpwstr/>
      </vt:variant>
      <vt:variant>
        <vt:lpwstr>_Toc167737904</vt:lpwstr>
      </vt:variant>
      <vt:variant>
        <vt:i4>1114172</vt:i4>
      </vt:variant>
      <vt:variant>
        <vt:i4>110</vt:i4>
      </vt:variant>
      <vt:variant>
        <vt:i4>0</vt:i4>
      </vt:variant>
      <vt:variant>
        <vt:i4>5</vt:i4>
      </vt:variant>
      <vt:variant>
        <vt:lpwstr/>
      </vt:variant>
      <vt:variant>
        <vt:lpwstr>_Toc167737903</vt:lpwstr>
      </vt:variant>
      <vt:variant>
        <vt:i4>1114172</vt:i4>
      </vt:variant>
      <vt:variant>
        <vt:i4>104</vt:i4>
      </vt:variant>
      <vt:variant>
        <vt:i4>0</vt:i4>
      </vt:variant>
      <vt:variant>
        <vt:i4>5</vt:i4>
      </vt:variant>
      <vt:variant>
        <vt:lpwstr/>
      </vt:variant>
      <vt:variant>
        <vt:lpwstr>_Toc167737902</vt:lpwstr>
      </vt:variant>
      <vt:variant>
        <vt:i4>1114172</vt:i4>
      </vt:variant>
      <vt:variant>
        <vt:i4>98</vt:i4>
      </vt:variant>
      <vt:variant>
        <vt:i4>0</vt:i4>
      </vt:variant>
      <vt:variant>
        <vt:i4>5</vt:i4>
      </vt:variant>
      <vt:variant>
        <vt:lpwstr/>
      </vt:variant>
      <vt:variant>
        <vt:lpwstr>_Toc167737901</vt:lpwstr>
      </vt:variant>
      <vt:variant>
        <vt:i4>1114172</vt:i4>
      </vt:variant>
      <vt:variant>
        <vt:i4>92</vt:i4>
      </vt:variant>
      <vt:variant>
        <vt:i4>0</vt:i4>
      </vt:variant>
      <vt:variant>
        <vt:i4>5</vt:i4>
      </vt:variant>
      <vt:variant>
        <vt:lpwstr/>
      </vt:variant>
      <vt:variant>
        <vt:lpwstr>_Toc167737900</vt:lpwstr>
      </vt:variant>
      <vt:variant>
        <vt:i4>1572925</vt:i4>
      </vt:variant>
      <vt:variant>
        <vt:i4>86</vt:i4>
      </vt:variant>
      <vt:variant>
        <vt:i4>0</vt:i4>
      </vt:variant>
      <vt:variant>
        <vt:i4>5</vt:i4>
      </vt:variant>
      <vt:variant>
        <vt:lpwstr/>
      </vt:variant>
      <vt:variant>
        <vt:lpwstr>_Toc167737899</vt:lpwstr>
      </vt:variant>
      <vt:variant>
        <vt:i4>1572925</vt:i4>
      </vt:variant>
      <vt:variant>
        <vt:i4>80</vt:i4>
      </vt:variant>
      <vt:variant>
        <vt:i4>0</vt:i4>
      </vt:variant>
      <vt:variant>
        <vt:i4>5</vt:i4>
      </vt:variant>
      <vt:variant>
        <vt:lpwstr/>
      </vt:variant>
      <vt:variant>
        <vt:lpwstr>_Toc167737898</vt:lpwstr>
      </vt:variant>
      <vt:variant>
        <vt:i4>1572925</vt:i4>
      </vt:variant>
      <vt:variant>
        <vt:i4>74</vt:i4>
      </vt:variant>
      <vt:variant>
        <vt:i4>0</vt:i4>
      </vt:variant>
      <vt:variant>
        <vt:i4>5</vt:i4>
      </vt:variant>
      <vt:variant>
        <vt:lpwstr/>
      </vt:variant>
      <vt:variant>
        <vt:lpwstr>_Toc167737897</vt:lpwstr>
      </vt:variant>
      <vt:variant>
        <vt:i4>1572925</vt:i4>
      </vt:variant>
      <vt:variant>
        <vt:i4>68</vt:i4>
      </vt:variant>
      <vt:variant>
        <vt:i4>0</vt:i4>
      </vt:variant>
      <vt:variant>
        <vt:i4>5</vt:i4>
      </vt:variant>
      <vt:variant>
        <vt:lpwstr/>
      </vt:variant>
      <vt:variant>
        <vt:lpwstr>_Toc167737896</vt:lpwstr>
      </vt:variant>
      <vt:variant>
        <vt:i4>1572925</vt:i4>
      </vt:variant>
      <vt:variant>
        <vt:i4>62</vt:i4>
      </vt:variant>
      <vt:variant>
        <vt:i4>0</vt:i4>
      </vt:variant>
      <vt:variant>
        <vt:i4>5</vt:i4>
      </vt:variant>
      <vt:variant>
        <vt:lpwstr/>
      </vt:variant>
      <vt:variant>
        <vt:lpwstr>_Toc167737895</vt:lpwstr>
      </vt:variant>
      <vt:variant>
        <vt:i4>1572925</vt:i4>
      </vt:variant>
      <vt:variant>
        <vt:i4>56</vt:i4>
      </vt:variant>
      <vt:variant>
        <vt:i4>0</vt:i4>
      </vt:variant>
      <vt:variant>
        <vt:i4>5</vt:i4>
      </vt:variant>
      <vt:variant>
        <vt:lpwstr/>
      </vt:variant>
      <vt:variant>
        <vt:lpwstr>_Toc167737894</vt:lpwstr>
      </vt:variant>
      <vt:variant>
        <vt:i4>1572925</vt:i4>
      </vt:variant>
      <vt:variant>
        <vt:i4>50</vt:i4>
      </vt:variant>
      <vt:variant>
        <vt:i4>0</vt:i4>
      </vt:variant>
      <vt:variant>
        <vt:i4>5</vt:i4>
      </vt:variant>
      <vt:variant>
        <vt:lpwstr/>
      </vt:variant>
      <vt:variant>
        <vt:lpwstr>_Toc167737893</vt:lpwstr>
      </vt:variant>
      <vt:variant>
        <vt:i4>1572925</vt:i4>
      </vt:variant>
      <vt:variant>
        <vt:i4>44</vt:i4>
      </vt:variant>
      <vt:variant>
        <vt:i4>0</vt:i4>
      </vt:variant>
      <vt:variant>
        <vt:i4>5</vt:i4>
      </vt:variant>
      <vt:variant>
        <vt:lpwstr/>
      </vt:variant>
      <vt:variant>
        <vt:lpwstr>_Toc167737892</vt:lpwstr>
      </vt:variant>
      <vt:variant>
        <vt:i4>1572925</vt:i4>
      </vt:variant>
      <vt:variant>
        <vt:i4>38</vt:i4>
      </vt:variant>
      <vt:variant>
        <vt:i4>0</vt:i4>
      </vt:variant>
      <vt:variant>
        <vt:i4>5</vt:i4>
      </vt:variant>
      <vt:variant>
        <vt:lpwstr/>
      </vt:variant>
      <vt:variant>
        <vt:lpwstr>_Toc167737891</vt:lpwstr>
      </vt:variant>
      <vt:variant>
        <vt:i4>1572925</vt:i4>
      </vt:variant>
      <vt:variant>
        <vt:i4>32</vt:i4>
      </vt:variant>
      <vt:variant>
        <vt:i4>0</vt:i4>
      </vt:variant>
      <vt:variant>
        <vt:i4>5</vt:i4>
      </vt:variant>
      <vt:variant>
        <vt:lpwstr/>
      </vt:variant>
      <vt:variant>
        <vt:lpwstr>_Toc167737890</vt:lpwstr>
      </vt:variant>
      <vt:variant>
        <vt:i4>1638461</vt:i4>
      </vt:variant>
      <vt:variant>
        <vt:i4>26</vt:i4>
      </vt:variant>
      <vt:variant>
        <vt:i4>0</vt:i4>
      </vt:variant>
      <vt:variant>
        <vt:i4>5</vt:i4>
      </vt:variant>
      <vt:variant>
        <vt:lpwstr/>
      </vt:variant>
      <vt:variant>
        <vt:lpwstr>_Toc167737889</vt:lpwstr>
      </vt:variant>
      <vt:variant>
        <vt:i4>1638461</vt:i4>
      </vt:variant>
      <vt:variant>
        <vt:i4>20</vt:i4>
      </vt:variant>
      <vt:variant>
        <vt:i4>0</vt:i4>
      </vt:variant>
      <vt:variant>
        <vt:i4>5</vt:i4>
      </vt:variant>
      <vt:variant>
        <vt:lpwstr/>
      </vt:variant>
      <vt:variant>
        <vt:lpwstr>_Toc167737888</vt:lpwstr>
      </vt:variant>
      <vt:variant>
        <vt:i4>1638461</vt:i4>
      </vt:variant>
      <vt:variant>
        <vt:i4>14</vt:i4>
      </vt:variant>
      <vt:variant>
        <vt:i4>0</vt:i4>
      </vt:variant>
      <vt:variant>
        <vt:i4>5</vt:i4>
      </vt:variant>
      <vt:variant>
        <vt:lpwstr/>
      </vt:variant>
      <vt:variant>
        <vt:lpwstr>_Toc167737887</vt:lpwstr>
      </vt:variant>
      <vt:variant>
        <vt:i4>1638461</vt:i4>
      </vt:variant>
      <vt:variant>
        <vt:i4>8</vt:i4>
      </vt:variant>
      <vt:variant>
        <vt:i4>0</vt:i4>
      </vt:variant>
      <vt:variant>
        <vt:i4>5</vt:i4>
      </vt:variant>
      <vt:variant>
        <vt:lpwstr/>
      </vt:variant>
      <vt:variant>
        <vt:lpwstr>_Toc167737886</vt:lpwstr>
      </vt:variant>
      <vt:variant>
        <vt:i4>1638461</vt:i4>
      </vt:variant>
      <vt:variant>
        <vt:i4>2</vt:i4>
      </vt:variant>
      <vt:variant>
        <vt:i4>0</vt:i4>
      </vt:variant>
      <vt:variant>
        <vt:i4>5</vt:i4>
      </vt:variant>
      <vt:variant>
        <vt:lpwstr/>
      </vt:variant>
      <vt:variant>
        <vt:lpwstr>_Toc1677378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ferson garcia vasquez</dc:creator>
  <cp:keywords/>
  <cp:lastModifiedBy>RUIZ</cp:lastModifiedBy>
  <cp:revision>485</cp:revision>
  <dcterms:created xsi:type="dcterms:W3CDTF">2024-05-24T18:43:00Z</dcterms:created>
  <dcterms:modified xsi:type="dcterms:W3CDTF">2024-05-28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d1f983-88c3-3a86-8cbf-10473bf555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